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CBFA24" w14:textId="7D6F8C15" w:rsidR="007B240C" w:rsidRPr="00556766" w:rsidRDefault="007B240C" w:rsidP="00556766">
      <w:pPr>
        <w:tabs>
          <w:tab w:val="center" w:pos="4680"/>
        </w:tabs>
        <w:rPr>
          <w:rFonts w:ascii="Calibri" w:hAnsi="Calibri" w:cs="Calibri"/>
          <w:b/>
          <w:lang w:eastAsia="zh-CN"/>
        </w:rPr>
      </w:pPr>
      <w:r w:rsidRPr="00556766">
        <w:rPr>
          <w:rFonts w:ascii="Calibri" w:hAnsi="Calibri" w:cs="Calibri"/>
          <w:b/>
          <w:lang w:eastAsia="zh-CN"/>
        </w:rPr>
        <w:t>TITLE:</w:t>
      </w:r>
      <w:r w:rsidR="005A1490" w:rsidRPr="00556766">
        <w:rPr>
          <w:rFonts w:ascii="Calibri" w:hAnsi="Calibri" w:cs="Calibri"/>
          <w:b/>
          <w:lang w:eastAsia="zh-CN"/>
        </w:rPr>
        <w:tab/>
      </w:r>
    </w:p>
    <w:p w14:paraId="60D7FAF9" w14:textId="0D33681C" w:rsidR="006861E3" w:rsidRPr="00556766" w:rsidRDefault="00D6785D" w:rsidP="00556766">
      <w:pPr>
        <w:rPr>
          <w:rFonts w:ascii="Calibri" w:hAnsi="Calibri" w:cs="Calibri"/>
          <w:b/>
          <w:lang w:eastAsia="zh-CN"/>
        </w:rPr>
      </w:pPr>
      <w:r w:rsidRPr="00556766">
        <w:rPr>
          <w:rFonts w:ascii="Calibri" w:hAnsi="Calibri" w:cs="Calibri"/>
          <w:b/>
          <w:lang w:eastAsia="zh-CN"/>
        </w:rPr>
        <w:t xml:space="preserve">Production </w:t>
      </w:r>
      <w:r w:rsidR="00A47D77" w:rsidRPr="00556766">
        <w:rPr>
          <w:rFonts w:ascii="Calibri" w:hAnsi="Calibri" w:cs="Calibri"/>
          <w:b/>
          <w:lang w:eastAsia="zh-CN"/>
        </w:rPr>
        <w:t xml:space="preserve">and Measurement </w:t>
      </w:r>
      <w:r w:rsidRPr="00556766">
        <w:rPr>
          <w:rFonts w:ascii="Calibri" w:hAnsi="Calibri" w:cs="Calibri"/>
          <w:b/>
          <w:lang w:eastAsia="zh-CN"/>
        </w:rPr>
        <w:t xml:space="preserve">of </w:t>
      </w:r>
      <w:r w:rsidR="00A87FA5" w:rsidRPr="00556766">
        <w:rPr>
          <w:rFonts w:ascii="Calibri" w:hAnsi="Calibri" w:cs="Calibri"/>
          <w:b/>
          <w:lang w:eastAsia="zh-CN"/>
        </w:rPr>
        <w:t xml:space="preserve">Organic </w:t>
      </w:r>
      <w:r w:rsidRPr="00556766">
        <w:rPr>
          <w:rFonts w:ascii="Calibri" w:hAnsi="Calibri" w:cs="Calibri"/>
          <w:b/>
          <w:lang w:eastAsia="zh-CN"/>
        </w:rPr>
        <w:t xml:space="preserve">Particulate Matter in a </w:t>
      </w:r>
      <w:r w:rsidR="00A87FA5" w:rsidRPr="00556766">
        <w:rPr>
          <w:rFonts w:ascii="Calibri" w:hAnsi="Calibri" w:cs="Calibri"/>
          <w:b/>
          <w:lang w:eastAsia="zh-CN"/>
        </w:rPr>
        <w:t>Flow Tube Reactor</w:t>
      </w:r>
      <w:r w:rsidR="00893171" w:rsidRPr="00556766">
        <w:rPr>
          <w:rFonts w:ascii="Calibri" w:hAnsi="Calibri" w:cs="Calibri"/>
          <w:b/>
          <w:lang w:eastAsia="zh-CN"/>
        </w:rPr>
        <w:t xml:space="preserve"> </w:t>
      </w:r>
    </w:p>
    <w:p w14:paraId="79C62006" w14:textId="77777777" w:rsidR="00EC24DD" w:rsidRPr="00556766" w:rsidRDefault="00EC24DD" w:rsidP="00556766">
      <w:pPr>
        <w:rPr>
          <w:rFonts w:ascii="Calibri" w:hAnsi="Calibri" w:cs="Calibri"/>
          <w:b/>
          <w:lang w:eastAsia="zh-CN"/>
        </w:rPr>
      </w:pPr>
    </w:p>
    <w:p w14:paraId="06A5A04A" w14:textId="77777777" w:rsidR="007B240C" w:rsidRPr="00556766" w:rsidRDefault="007B240C" w:rsidP="00556766">
      <w:pPr>
        <w:pStyle w:val="Caption"/>
        <w:spacing w:after="0" w:line="240" w:lineRule="auto"/>
        <w:ind w:left="0" w:firstLine="0"/>
        <w:rPr>
          <w:rFonts w:ascii="Calibri" w:hAnsi="Calibri" w:cs="Calibri"/>
          <w:b/>
          <w:szCs w:val="24"/>
          <w:lang w:eastAsia="zh-CN"/>
        </w:rPr>
      </w:pPr>
      <w:r w:rsidRPr="00556766">
        <w:rPr>
          <w:rFonts w:ascii="Calibri" w:hAnsi="Calibri" w:cs="Calibri"/>
          <w:b/>
          <w:szCs w:val="24"/>
          <w:lang w:eastAsia="zh-CN"/>
        </w:rPr>
        <w:t>AUTHORS:</w:t>
      </w:r>
    </w:p>
    <w:p w14:paraId="58C81848" w14:textId="38046472" w:rsidR="007B240C" w:rsidRPr="00556766" w:rsidRDefault="006861E3" w:rsidP="00556766">
      <w:pPr>
        <w:pStyle w:val="Caption"/>
        <w:spacing w:after="0" w:line="240" w:lineRule="auto"/>
        <w:ind w:left="0" w:firstLine="0"/>
        <w:rPr>
          <w:rFonts w:ascii="Calibri" w:hAnsi="Calibri" w:cs="Calibri"/>
          <w:szCs w:val="24"/>
        </w:rPr>
      </w:pPr>
      <w:r w:rsidRPr="00556766">
        <w:rPr>
          <w:rFonts w:ascii="Calibri" w:hAnsi="Calibri" w:cs="Calibri"/>
          <w:szCs w:val="24"/>
          <w:lang w:eastAsia="zh-CN"/>
        </w:rPr>
        <w:t>Yue Zhang</w:t>
      </w:r>
      <w:r w:rsidR="005C7E4B" w:rsidRPr="00556766">
        <w:rPr>
          <w:rFonts w:ascii="Calibri" w:hAnsi="Calibri" w:cs="Calibri"/>
          <w:szCs w:val="24"/>
          <w:vertAlign w:val="superscript"/>
          <w:lang w:eastAsia="zh-CN"/>
        </w:rPr>
        <w:t>1</w:t>
      </w:r>
    </w:p>
    <w:p w14:paraId="7037DA94" w14:textId="4B6D0AE0" w:rsidR="00DC5EFC" w:rsidRPr="00556766" w:rsidRDefault="00556766" w:rsidP="00556766">
      <w:pPr>
        <w:rPr>
          <w:rFonts w:ascii="Calibri" w:hAnsi="Calibri" w:cs="Calibri"/>
        </w:rPr>
      </w:pPr>
      <w:hyperlink r:id="rId8" w:history="1">
        <w:r w:rsidR="00F66D83" w:rsidRPr="00556766">
          <w:rPr>
            <w:rStyle w:val="Hyperlink"/>
            <w:rFonts w:ascii="Calibri" w:hAnsi="Calibri" w:cs="Calibri"/>
            <w:color w:val="auto"/>
            <w:u w:val="none"/>
          </w:rPr>
          <w:t>zhangyuepku@gmail.com</w:t>
        </w:r>
      </w:hyperlink>
    </w:p>
    <w:p w14:paraId="220CC5C0" w14:textId="77777777" w:rsidR="005C7E4B" w:rsidRPr="00556766" w:rsidRDefault="005C7E4B" w:rsidP="00556766">
      <w:pPr>
        <w:rPr>
          <w:rFonts w:ascii="Calibri" w:hAnsi="Calibri" w:cs="Calibri"/>
        </w:rPr>
      </w:pPr>
    </w:p>
    <w:p w14:paraId="5F0B1850" w14:textId="77777777" w:rsidR="005C7E4B" w:rsidRPr="00556766" w:rsidRDefault="005C7E4B" w:rsidP="00556766">
      <w:pPr>
        <w:pStyle w:val="Caption"/>
        <w:spacing w:after="0" w:line="240" w:lineRule="auto"/>
        <w:ind w:left="0" w:firstLine="0"/>
        <w:rPr>
          <w:rFonts w:ascii="Calibri" w:hAnsi="Calibri" w:cs="Calibri"/>
          <w:szCs w:val="24"/>
        </w:rPr>
      </w:pPr>
      <w:proofErr w:type="spellStart"/>
      <w:r w:rsidRPr="00556766">
        <w:rPr>
          <w:rFonts w:ascii="Calibri" w:hAnsi="Calibri" w:cs="Calibri"/>
          <w:szCs w:val="24"/>
          <w:lang w:eastAsia="zh-CN"/>
        </w:rPr>
        <w:t>Pengfei</w:t>
      </w:r>
      <w:proofErr w:type="spellEnd"/>
      <w:r w:rsidRPr="00556766">
        <w:rPr>
          <w:rFonts w:ascii="Calibri" w:hAnsi="Calibri" w:cs="Calibri"/>
          <w:szCs w:val="24"/>
          <w:lang w:eastAsia="zh-CN"/>
        </w:rPr>
        <w:t xml:space="preserve"> Liu</w:t>
      </w:r>
      <w:r w:rsidRPr="00556766">
        <w:rPr>
          <w:rFonts w:ascii="Calibri" w:hAnsi="Calibri" w:cs="Calibri"/>
          <w:szCs w:val="24"/>
          <w:vertAlign w:val="superscript"/>
          <w:lang w:eastAsia="zh-CN"/>
        </w:rPr>
        <w:t>1</w:t>
      </w:r>
    </w:p>
    <w:p w14:paraId="47B08C6E" w14:textId="77777777" w:rsidR="005C7E4B" w:rsidRPr="00556766" w:rsidRDefault="005C7E4B" w:rsidP="00556766">
      <w:pPr>
        <w:rPr>
          <w:rFonts w:ascii="Calibri" w:hAnsi="Calibri" w:cs="Calibri"/>
        </w:rPr>
      </w:pPr>
      <w:hyperlink r:id="rId9" w:history="1">
        <w:r w:rsidRPr="00556766">
          <w:rPr>
            <w:rStyle w:val="Hyperlink"/>
            <w:rFonts w:ascii="Calibri" w:hAnsi="Calibri" w:cs="Calibri"/>
            <w:color w:val="auto"/>
            <w:u w:val="none"/>
          </w:rPr>
          <w:t>pengfeiliu@fas.harvard.edu</w:t>
        </w:r>
      </w:hyperlink>
    </w:p>
    <w:p w14:paraId="5B0829DB" w14:textId="77777777" w:rsidR="005C7E4B" w:rsidRPr="00556766" w:rsidRDefault="005C7E4B" w:rsidP="00556766">
      <w:pPr>
        <w:rPr>
          <w:rFonts w:ascii="Calibri" w:hAnsi="Calibri" w:cs="Calibri"/>
        </w:rPr>
      </w:pPr>
    </w:p>
    <w:p w14:paraId="633AA4DA" w14:textId="77777777" w:rsidR="005C7E4B" w:rsidRPr="00556766" w:rsidRDefault="005C7E4B" w:rsidP="00556766">
      <w:pPr>
        <w:pStyle w:val="Caption"/>
        <w:spacing w:after="0" w:line="240" w:lineRule="auto"/>
        <w:ind w:left="0" w:firstLine="0"/>
        <w:rPr>
          <w:rFonts w:ascii="Calibri" w:hAnsi="Calibri" w:cs="Calibri"/>
          <w:szCs w:val="24"/>
        </w:rPr>
      </w:pPr>
      <w:proofErr w:type="spellStart"/>
      <w:r w:rsidRPr="00556766">
        <w:rPr>
          <w:rFonts w:ascii="Calibri" w:hAnsi="Calibri" w:cs="Calibri"/>
          <w:szCs w:val="24"/>
          <w:lang w:eastAsia="zh-CN"/>
        </w:rPr>
        <w:t>Zhaoheng</w:t>
      </w:r>
      <w:proofErr w:type="spellEnd"/>
      <w:r w:rsidRPr="00556766">
        <w:rPr>
          <w:rFonts w:ascii="Calibri" w:hAnsi="Calibri" w:cs="Calibri"/>
          <w:szCs w:val="24"/>
          <w:lang w:eastAsia="zh-CN"/>
        </w:rPr>
        <w:t xml:space="preserve"> Gong</w:t>
      </w:r>
      <w:r w:rsidRPr="00556766">
        <w:rPr>
          <w:rFonts w:ascii="Calibri" w:hAnsi="Calibri" w:cs="Calibri"/>
          <w:szCs w:val="24"/>
          <w:vertAlign w:val="superscript"/>
          <w:lang w:eastAsia="zh-CN"/>
        </w:rPr>
        <w:t>1</w:t>
      </w:r>
    </w:p>
    <w:p w14:paraId="5BD3276B" w14:textId="77777777" w:rsidR="005C7E4B" w:rsidRPr="00556766" w:rsidRDefault="005C7E4B" w:rsidP="00556766">
      <w:pPr>
        <w:rPr>
          <w:rFonts w:ascii="Calibri" w:hAnsi="Calibri" w:cs="Calibri"/>
        </w:rPr>
      </w:pPr>
      <w:hyperlink r:id="rId10" w:history="1">
        <w:r w:rsidRPr="00556766">
          <w:rPr>
            <w:rStyle w:val="Hyperlink"/>
            <w:rFonts w:ascii="Calibri" w:hAnsi="Calibri" w:cs="Calibri"/>
            <w:color w:val="auto"/>
            <w:u w:val="none"/>
          </w:rPr>
          <w:t>zhaohenggong@fas.harvard.edu</w:t>
        </w:r>
      </w:hyperlink>
    </w:p>
    <w:p w14:paraId="4E9C271C" w14:textId="77777777" w:rsidR="005C7E4B" w:rsidRPr="00556766" w:rsidRDefault="005C7E4B" w:rsidP="00556766">
      <w:pPr>
        <w:rPr>
          <w:rFonts w:ascii="Calibri" w:hAnsi="Calibri" w:cs="Calibri"/>
          <w:lang w:eastAsia="zh-CN"/>
        </w:rPr>
      </w:pPr>
    </w:p>
    <w:p w14:paraId="579544F2" w14:textId="77777777" w:rsidR="005C7E4B" w:rsidRPr="00556766" w:rsidRDefault="005C7E4B" w:rsidP="00556766">
      <w:pPr>
        <w:pStyle w:val="Caption"/>
        <w:spacing w:after="0" w:line="240" w:lineRule="auto"/>
        <w:ind w:left="0" w:firstLine="0"/>
        <w:rPr>
          <w:rFonts w:ascii="Calibri" w:hAnsi="Calibri" w:cs="Calibri"/>
          <w:szCs w:val="24"/>
        </w:rPr>
      </w:pPr>
      <w:r w:rsidRPr="00556766">
        <w:rPr>
          <w:rFonts w:ascii="Calibri" w:hAnsi="Calibri" w:cs="Calibri"/>
          <w:szCs w:val="24"/>
          <w:lang w:eastAsia="zh-CN"/>
        </w:rPr>
        <w:t>Franz M. Geiger</w:t>
      </w:r>
      <w:r w:rsidRPr="00556766">
        <w:rPr>
          <w:rFonts w:ascii="Calibri" w:hAnsi="Calibri" w:cs="Calibri"/>
          <w:szCs w:val="24"/>
          <w:vertAlign w:val="superscript"/>
          <w:lang w:eastAsia="zh-CN"/>
        </w:rPr>
        <w:t>2</w:t>
      </w:r>
    </w:p>
    <w:p w14:paraId="1482E7B6" w14:textId="77777777" w:rsidR="005C7E4B" w:rsidRPr="00556766" w:rsidRDefault="005C7E4B" w:rsidP="00556766">
      <w:pPr>
        <w:rPr>
          <w:rFonts w:ascii="Calibri" w:hAnsi="Calibri" w:cs="Calibri"/>
          <w:lang w:eastAsia="zh-CN"/>
        </w:rPr>
      </w:pPr>
      <w:r w:rsidRPr="00556766">
        <w:rPr>
          <w:rStyle w:val="Hyperlink"/>
          <w:rFonts w:ascii="Calibri" w:hAnsi="Calibri" w:cs="Calibri"/>
          <w:color w:val="auto"/>
          <w:u w:val="none"/>
          <w:lang w:eastAsia="zh-CN"/>
        </w:rPr>
        <w:t>geigerf@chem.northwestern.edu</w:t>
      </w:r>
    </w:p>
    <w:p w14:paraId="7CFFE4E4" w14:textId="77777777" w:rsidR="005C7E4B" w:rsidRPr="00556766" w:rsidRDefault="005C7E4B" w:rsidP="00556766">
      <w:pPr>
        <w:rPr>
          <w:rFonts w:ascii="Calibri" w:hAnsi="Calibri" w:cs="Calibri"/>
        </w:rPr>
      </w:pPr>
    </w:p>
    <w:p w14:paraId="7FFCEC5F" w14:textId="77777777" w:rsidR="005C7E4B" w:rsidRPr="00556766" w:rsidRDefault="005C7E4B" w:rsidP="00556766">
      <w:pPr>
        <w:pStyle w:val="Caption"/>
        <w:spacing w:after="0" w:line="240" w:lineRule="auto"/>
        <w:ind w:left="0" w:firstLine="0"/>
        <w:rPr>
          <w:rFonts w:ascii="Calibri" w:hAnsi="Calibri" w:cs="Calibri"/>
          <w:szCs w:val="24"/>
          <w:vertAlign w:val="superscript"/>
        </w:rPr>
      </w:pPr>
      <w:r w:rsidRPr="00556766">
        <w:rPr>
          <w:rFonts w:ascii="Calibri" w:hAnsi="Calibri" w:cs="Calibri"/>
          <w:szCs w:val="24"/>
        </w:rPr>
        <w:t>S</w:t>
      </w:r>
      <w:r w:rsidRPr="00556766">
        <w:rPr>
          <w:rFonts w:ascii="Calibri" w:hAnsi="Calibri" w:cs="Calibri"/>
          <w:szCs w:val="24"/>
          <w:lang w:eastAsia="zh-CN"/>
        </w:rPr>
        <w:t>cot</w:t>
      </w:r>
      <w:r w:rsidRPr="00556766">
        <w:rPr>
          <w:rFonts w:ascii="Calibri" w:hAnsi="Calibri" w:cs="Calibri"/>
          <w:szCs w:val="24"/>
        </w:rPr>
        <w:t xml:space="preserve"> T. Martin</w:t>
      </w:r>
      <w:r w:rsidRPr="00556766">
        <w:rPr>
          <w:rFonts w:ascii="Calibri" w:hAnsi="Calibri" w:cs="Calibri"/>
          <w:szCs w:val="24"/>
          <w:vertAlign w:val="superscript"/>
          <w:lang w:eastAsia="zh-CN"/>
        </w:rPr>
        <w:t>1,3</w:t>
      </w:r>
    </w:p>
    <w:p w14:paraId="2504E7EF" w14:textId="77777777" w:rsidR="005C7E4B" w:rsidRPr="00556766" w:rsidRDefault="005C7E4B" w:rsidP="00556766">
      <w:pPr>
        <w:rPr>
          <w:rFonts w:ascii="Calibri" w:hAnsi="Calibri" w:cs="Calibri"/>
          <w:lang w:eastAsia="zh-CN"/>
        </w:rPr>
      </w:pPr>
      <w:hyperlink r:id="rId11" w:history="1">
        <w:r w:rsidRPr="00556766">
          <w:rPr>
            <w:rStyle w:val="Hyperlink"/>
            <w:rFonts w:ascii="Calibri" w:hAnsi="Calibri" w:cs="Calibri"/>
            <w:color w:val="auto"/>
            <w:u w:val="none"/>
          </w:rPr>
          <w:t>scot_martin@harvard.edu</w:t>
        </w:r>
      </w:hyperlink>
    </w:p>
    <w:p w14:paraId="1D303A1E" w14:textId="3DAD2CE5" w:rsidR="007B240C" w:rsidRPr="00556766" w:rsidRDefault="007B240C" w:rsidP="00556766">
      <w:pPr>
        <w:rPr>
          <w:rFonts w:ascii="Calibri" w:hAnsi="Calibri" w:cs="Calibri"/>
        </w:rPr>
      </w:pPr>
    </w:p>
    <w:p w14:paraId="610A9996" w14:textId="75A44843" w:rsidR="005C7E4B" w:rsidRPr="00556766" w:rsidRDefault="005C7E4B" w:rsidP="00556766">
      <w:pPr>
        <w:pStyle w:val="Caption"/>
        <w:numPr>
          <w:ilvl w:val="0"/>
          <w:numId w:val="21"/>
        </w:numPr>
        <w:spacing w:after="0" w:line="240" w:lineRule="auto"/>
        <w:ind w:left="0" w:firstLine="0"/>
        <w:rPr>
          <w:rFonts w:ascii="Calibri" w:eastAsia="Times New Roman" w:hAnsi="Calibri" w:cs="Calibri"/>
          <w:szCs w:val="24"/>
        </w:rPr>
      </w:pPr>
      <w:r w:rsidRPr="00556766">
        <w:rPr>
          <w:rFonts w:ascii="Calibri" w:eastAsia="Times New Roman" w:hAnsi="Calibri" w:cs="Calibri"/>
          <w:szCs w:val="24"/>
        </w:rPr>
        <w:t>School of Engineering and Applied Sciences, Harvard University, Cambridge, Massachusetts, USA</w:t>
      </w:r>
    </w:p>
    <w:p w14:paraId="60EA41FF" w14:textId="77777777" w:rsidR="005C7E4B" w:rsidRPr="00556766" w:rsidRDefault="005C7E4B" w:rsidP="00556766">
      <w:pPr>
        <w:pStyle w:val="Caption"/>
        <w:numPr>
          <w:ilvl w:val="0"/>
          <w:numId w:val="21"/>
        </w:numPr>
        <w:spacing w:after="0" w:line="240" w:lineRule="auto"/>
        <w:ind w:left="0" w:firstLine="0"/>
        <w:rPr>
          <w:rFonts w:ascii="Calibri" w:hAnsi="Calibri" w:cs="Calibri"/>
          <w:szCs w:val="24"/>
        </w:rPr>
      </w:pPr>
      <w:r w:rsidRPr="00556766">
        <w:rPr>
          <w:rFonts w:ascii="Calibri" w:hAnsi="Calibri" w:cs="Calibri"/>
          <w:szCs w:val="24"/>
        </w:rPr>
        <w:t>Department of Chemistry, Northwestern University, Evanston, IL</w:t>
      </w:r>
      <w:r w:rsidRPr="00556766">
        <w:rPr>
          <w:rFonts w:ascii="Calibri" w:hAnsi="Calibri" w:cs="Calibri"/>
          <w:szCs w:val="24"/>
          <w:lang w:eastAsia="zh-CN"/>
        </w:rPr>
        <w:t>, USA</w:t>
      </w:r>
      <w:r w:rsidRPr="00556766">
        <w:rPr>
          <w:rFonts w:ascii="Calibri" w:hAnsi="Calibri" w:cs="Calibri"/>
          <w:szCs w:val="24"/>
        </w:rPr>
        <w:t xml:space="preserve"> </w:t>
      </w:r>
    </w:p>
    <w:p w14:paraId="43C04989" w14:textId="1BCED650" w:rsidR="005C7E4B" w:rsidRPr="00556766" w:rsidRDefault="005C7E4B" w:rsidP="00556766">
      <w:pPr>
        <w:pStyle w:val="ListParagraph"/>
        <w:numPr>
          <w:ilvl w:val="0"/>
          <w:numId w:val="21"/>
        </w:numPr>
        <w:ind w:left="0" w:firstLine="0"/>
        <w:rPr>
          <w:rFonts w:ascii="Calibri" w:hAnsi="Calibri" w:cs="Calibri"/>
          <w:lang w:eastAsia="zh-CN"/>
        </w:rPr>
      </w:pPr>
      <w:r w:rsidRPr="00556766">
        <w:rPr>
          <w:rFonts w:ascii="Calibri" w:eastAsia="Times New Roman" w:hAnsi="Calibri" w:cs="Calibri"/>
        </w:rPr>
        <w:t>Department of Earth and Planetary Sciences, Harvard University, Cambridge, Massachusetts, USA</w:t>
      </w:r>
    </w:p>
    <w:p w14:paraId="4E67D6B4" w14:textId="77777777" w:rsidR="00405934" w:rsidRPr="00556766" w:rsidRDefault="00405934" w:rsidP="00556766">
      <w:pPr>
        <w:rPr>
          <w:rFonts w:ascii="Calibri" w:hAnsi="Calibri" w:cs="Calibri"/>
          <w:b/>
          <w:lang w:eastAsia="zh-CN"/>
        </w:rPr>
      </w:pPr>
    </w:p>
    <w:p w14:paraId="0B837DE2" w14:textId="29632C6B" w:rsidR="007B240C" w:rsidRPr="00556766" w:rsidRDefault="007B240C" w:rsidP="00556766">
      <w:pPr>
        <w:rPr>
          <w:rFonts w:ascii="Calibri" w:hAnsi="Calibri" w:cs="Calibri"/>
          <w:b/>
        </w:rPr>
      </w:pPr>
      <w:r w:rsidRPr="00556766">
        <w:rPr>
          <w:rFonts w:ascii="Calibri" w:hAnsi="Calibri" w:cs="Calibri"/>
          <w:b/>
        </w:rPr>
        <w:t xml:space="preserve">CORRESPONDING AUTHORS: </w:t>
      </w:r>
    </w:p>
    <w:p w14:paraId="188CC19C" w14:textId="4B389149" w:rsidR="00694411" w:rsidRPr="00556766" w:rsidRDefault="00950264" w:rsidP="00556766">
      <w:pPr>
        <w:rPr>
          <w:rStyle w:val="Hyperlink"/>
          <w:rFonts w:ascii="Calibri" w:hAnsi="Calibri" w:cs="Calibri"/>
          <w:color w:val="auto"/>
          <w:u w:val="none"/>
          <w:lang w:eastAsia="zh-CN"/>
        </w:rPr>
      </w:pPr>
      <w:r w:rsidRPr="00556766">
        <w:rPr>
          <w:rFonts w:ascii="Calibri" w:hAnsi="Calibri" w:cs="Calibri"/>
          <w:lang w:eastAsia="zh-CN"/>
        </w:rPr>
        <w:t>Scot T. Martin</w:t>
      </w:r>
    </w:p>
    <w:p w14:paraId="7B681876" w14:textId="6101C9D0" w:rsidR="007B240C" w:rsidRPr="00556766" w:rsidRDefault="00950264" w:rsidP="00556766">
      <w:pPr>
        <w:rPr>
          <w:rStyle w:val="Hyperlink"/>
          <w:rFonts w:ascii="Calibri" w:hAnsi="Calibri" w:cs="Calibri"/>
          <w:color w:val="auto"/>
          <w:u w:val="none"/>
        </w:rPr>
      </w:pPr>
      <w:r w:rsidRPr="00556766">
        <w:rPr>
          <w:rStyle w:val="Hyperlink"/>
          <w:rFonts w:ascii="Calibri" w:hAnsi="Calibri" w:cs="Calibri"/>
          <w:color w:val="auto"/>
          <w:u w:val="none"/>
          <w:lang w:eastAsia="zh-CN"/>
        </w:rPr>
        <w:t>Franz M. Geiger</w:t>
      </w:r>
      <w:r w:rsidR="005C7E4B" w:rsidRPr="00556766">
        <w:rPr>
          <w:rStyle w:val="Hyperlink"/>
          <w:rFonts w:ascii="Calibri" w:hAnsi="Calibri" w:cs="Calibri"/>
          <w:color w:val="auto"/>
          <w:u w:val="none"/>
        </w:rPr>
        <w:t xml:space="preserve"> </w:t>
      </w:r>
    </w:p>
    <w:p w14:paraId="0960796B" w14:textId="4667E115" w:rsidR="009B526E" w:rsidRPr="00556766" w:rsidRDefault="009B526E" w:rsidP="00556766">
      <w:pPr>
        <w:rPr>
          <w:rFonts w:ascii="Calibri" w:hAnsi="Calibri" w:cs="Calibri"/>
        </w:rPr>
      </w:pPr>
      <w:r w:rsidRPr="00556766">
        <w:rPr>
          <w:rFonts w:ascii="Calibri" w:hAnsi="Calibri" w:cs="Calibri"/>
        </w:rPr>
        <w:t>Yue Zhang</w:t>
      </w:r>
      <w:r w:rsidR="005C7E4B" w:rsidRPr="00556766">
        <w:rPr>
          <w:rFonts w:ascii="Calibri" w:hAnsi="Calibri" w:cs="Calibri"/>
        </w:rPr>
        <w:t xml:space="preserve"> </w:t>
      </w:r>
    </w:p>
    <w:p w14:paraId="79F60B71" w14:textId="77777777" w:rsidR="007B240C" w:rsidRPr="00556766" w:rsidRDefault="007B240C" w:rsidP="00556766">
      <w:pPr>
        <w:rPr>
          <w:rFonts w:ascii="Calibri" w:hAnsi="Calibri" w:cs="Calibri"/>
          <w:b/>
        </w:rPr>
      </w:pPr>
    </w:p>
    <w:p w14:paraId="74828121" w14:textId="2DEA5E54" w:rsidR="007B240C" w:rsidRPr="00556766" w:rsidRDefault="007B240C" w:rsidP="00556766">
      <w:pPr>
        <w:rPr>
          <w:rFonts w:ascii="Calibri" w:hAnsi="Calibri" w:cs="Calibri"/>
          <w:b/>
          <w:lang w:eastAsia="zh-CN"/>
        </w:rPr>
      </w:pPr>
      <w:r w:rsidRPr="00556766">
        <w:rPr>
          <w:rFonts w:ascii="Calibri" w:hAnsi="Calibri" w:cs="Calibri"/>
          <w:b/>
        </w:rPr>
        <w:t>KEYWORDS:</w:t>
      </w:r>
    </w:p>
    <w:p w14:paraId="22659287" w14:textId="17B89A40" w:rsidR="007B240C" w:rsidRPr="00556766" w:rsidRDefault="007B240C" w:rsidP="00556766">
      <w:pPr>
        <w:rPr>
          <w:rFonts w:ascii="Calibri" w:hAnsi="Calibri" w:cs="Calibri"/>
        </w:rPr>
      </w:pPr>
      <w:r w:rsidRPr="00556766">
        <w:rPr>
          <w:rFonts w:ascii="Calibri" w:hAnsi="Calibri" w:cs="Calibri"/>
        </w:rPr>
        <w:t>Atmospheric Chemistry; Particulate Matter</w:t>
      </w:r>
      <w:r w:rsidR="00D67CD0" w:rsidRPr="00556766">
        <w:rPr>
          <w:rFonts w:ascii="Calibri" w:hAnsi="Calibri" w:cs="Calibri"/>
        </w:rPr>
        <w:t xml:space="preserve"> (PM)</w:t>
      </w:r>
      <w:r w:rsidRPr="00556766">
        <w:rPr>
          <w:rFonts w:ascii="Calibri" w:hAnsi="Calibri" w:cs="Calibri"/>
        </w:rPr>
        <w:t>; Flow Tube Reactor</w:t>
      </w:r>
      <w:r w:rsidR="00D67CD0" w:rsidRPr="00556766">
        <w:rPr>
          <w:rFonts w:ascii="Calibri" w:hAnsi="Calibri" w:cs="Calibri"/>
        </w:rPr>
        <w:t>;</w:t>
      </w:r>
      <w:r w:rsidR="004D1697" w:rsidRPr="00556766">
        <w:rPr>
          <w:rFonts w:ascii="Calibri" w:hAnsi="Calibri" w:cs="Calibri"/>
        </w:rPr>
        <w:t xml:space="preserve"> </w:t>
      </w:r>
      <w:r w:rsidR="00D67CD0" w:rsidRPr="00556766">
        <w:rPr>
          <w:rFonts w:ascii="Calibri" w:hAnsi="Calibri" w:cs="Calibri"/>
        </w:rPr>
        <w:t>Organic Aerosol; Secondary Organic Material (SOM); Size Distributions, Morphology</w:t>
      </w:r>
    </w:p>
    <w:p w14:paraId="2FE2E14F" w14:textId="77777777" w:rsidR="007B240C" w:rsidRPr="00556766" w:rsidRDefault="007B240C" w:rsidP="00556766">
      <w:pPr>
        <w:rPr>
          <w:rFonts w:ascii="Calibri" w:hAnsi="Calibri" w:cs="Calibri"/>
          <w:b/>
        </w:rPr>
      </w:pPr>
    </w:p>
    <w:p w14:paraId="1ADCA5F9" w14:textId="4DD8815D" w:rsidR="007B240C" w:rsidRPr="00556766" w:rsidRDefault="007B240C" w:rsidP="00556766">
      <w:pPr>
        <w:rPr>
          <w:rFonts w:ascii="Calibri" w:hAnsi="Calibri" w:cs="Calibri"/>
          <w:b/>
        </w:rPr>
      </w:pPr>
      <w:r w:rsidRPr="00556766">
        <w:rPr>
          <w:rFonts w:ascii="Calibri" w:hAnsi="Calibri" w:cs="Calibri"/>
          <w:b/>
        </w:rPr>
        <w:t>SHORT ABSTRACT:</w:t>
      </w:r>
    </w:p>
    <w:p w14:paraId="714130C4" w14:textId="1CF1285E" w:rsidR="00D67CD0" w:rsidRPr="00556766" w:rsidRDefault="00D67CD0" w:rsidP="00556766">
      <w:pPr>
        <w:rPr>
          <w:rFonts w:ascii="Calibri" w:hAnsi="Calibri" w:cs="Calibri"/>
        </w:rPr>
      </w:pPr>
      <w:r w:rsidRPr="00556766">
        <w:rPr>
          <w:rFonts w:ascii="Calibri" w:hAnsi="Calibri" w:cs="Calibri"/>
        </w:rPr>
        <w:t>This paper describes the operation proc</w:t>
      </w:r>
      <w:r w:rsidR="00DC5EFC" w:rsidRPr="00556766">
        <w:rPr>
          <w:rFonts w:ascii="Calibri" w:hAnsi="Calibri" w:cs="Calibri"/>
        </w:rPr>
        <w:t>edure for the flow tube reactor and related data collection. It shows the protocols for setting the experiments, recording data and generating the number-diameter distribution as well as the particle mass information, which gives useful information about chemical and physical properties of the organic aerosols.</w:t>
      </w:r>
    </w:p>
    <w:p w14:paraId="5B515160" w14:textId="77777777" w:rsidR="007B240C" w:rsidRPr="00556766" w:rsidRDefault="007B240C" w:rsidP="00556766">
      <w:pPr>
        <w:rPr>
          <w:rFonts w:ascii="Calibri" w:hAnsi="Calibri" w:cs="Calibri"/>
          <w:b/>
        </w:rPr>
      </w:pPr>
    </w:p>
    <w:p w14:paraId="284E001E" w14:textId="46970924" w:rsidR="006861E3" w:rsidRPr="00556766" w:rsidRDefault="007B240C" w:rsidP="00556766">
      <w:pPr>
        <w:rPr>
          <w:rFonts w:ascii="Calibri" w:hAnsi="Calibri" w:cs="Calibri"/>
          <w:b/>
        </w:rPr>
      </w:pPr>
      <w:r w:rsidRPr="00556766">
        <w:rPr>
          <w:rFonts w:ascii="Calibri" w:hAnsi="Calibri" w:cs="Calibri"/>
          <w:b/>
        </w:rPr>
        <w:t>LONG ABSTRACT:</w:t>
      </w:r>
    </w:p>
    <w:p w14:paraId="7B500F34" w14:textId="7E164B5F" w:rsidR="00D6721E" w:rsidRPr="00556766" w:rsidRDefault="00D6721E" w:rsidP="00556766">
      <w:pPr>
        <w:rPr>
          <w:rFonts w:ascii="Calibri" w:hAnsi="Calibri" w:cs="Calibri"/>
          <w:shd w:val="clear" w:color="auto" w:fill="FFFFFF"/>
        </w:rPr>
      </w:pPr>
      <w:r w:rsidRPr="00556766">
        <w:rPr>
          <w:rFonts w:ascii="Calibri" w:hAnsi="Calibri" w:cs="Calibri"/>
          <w:shd w:val="clear" w:color="auto" w:fill="FFFFFF"/>
        </w:rPr>
        <w:t>Organic particulate matter (PM) is increasingly recognized as important to the Earth's climate system as well as public health in urban regions, and the production of synthet</w:t>
      </w:r>
      <w:r w:rsidR="00FD4FA5" w:rsidRPr="00556766">
        <w:rPr>
          <w:rFonts w:ascii="Calibri" w:hAnsi="Calibri" w:cs="Calibri"/>
          <w:shd w:val="clear" w:color="auto" w:fill="FFFFFF"/>
        </w:rPr>
        <w:t>ic PM for laboratory studies have</w:t>
      </w:r>
      <w:r w:rsidRPr="00556766">
        <w:rPr>
          <w:rFonts w:ascii="Calibri" w:hAnsi="Calibri" w:cs="Calibri"/>
          <w:shd w:val="clear" w:color="auto" w:fill="FFFFFF"/>
        </w:rPr>
        <w:t xml:space="preserve"> become a widespread </w:t>
      </w:r>
      <w:r w:rsidR="00A47D77" w:rsidRPr="00556766">
        <w:rPr>
          <w:rFonts w:ascii="Calibri" w:hAnsi="Calibri" w:cs="Calibri"/>
          <w:shd w:val="clear" w:color="auto" w:fill="FFFFFF"/>
        </w:rPr>
        <w:t>necessity</w:t>
      </w:r>
      <w:r w:rsidRPr="00556766">
        <w:rPr>
          <w:rFonts w:ascii="Calibri" w:hAnsi="Calibri" w:cs="Calibri"/>
          <w:shd w:val="clear" w:color="auto" w:fill="FFFFFF"/>
        </w:rPr>
        <w:t>. Herein, e</w:t>
      </w:r>
      <w:r w:rsidR="001822DC" w:rsidRPr="00556766">
        <w:rPr>
          <w:rFonts w:ascii="Calibri" w:hAnsi="Calibri" w:cs="Calibri"/>
          <w:shd w:val="clear" w:color="auto" w:fill="FFFFFF"/>
        </w:rPr>
        <w:t xml:space="preserve">xperimental protocols </w:t>
      </w:r>
      <w:r w:rsidR="001822DC" w:rsidRPr="00556766">
        <w:rPr>
          <w:rFonts w:ascii="Calibri" w:hAnsi="Calibri" w:cs="Calibri"/>
          <w:shd w:val="clear" w:color="auto" w:fill="FFFFFF"/>
        </w:rPr>
        <w:lastRenderedPageBreak/>
        <w:t>demonstrate</w:t>
      </w:r>
      <w:r w:rsidR="00E8195F" w:rsidRPr="00556766">
        <w:rPr>
          <w:rFonts w:ascii="Calibri" w:hAnsi="Calibri" w:cs="Calibri"/>
          <w:shd w:val="clear" w:color="auto" w:fill="FFFFFF"/>
        </w:rPr>
        <w:t xml:space="preserve"> </w:t>
      </w:r>
      <w:r w:rsidR="001822DC" w:rsidRPr="00556766">
        <w:rPr>
          <w:rFonts w:ascii="Calibri" w:hAnsi="Calibri" w:cs="Calibri"/>
          <w:shd w:val="clear" w:color="auto" w:fill="FFFFFF"/>
        </w:rPr>
        <w:t xml:space="preserve">approaches to produce </w:t>
      </w:r>
      <w:r w:rsidR="00D6785D" w:rsidRPr="00556766">
        <w:rPr>
          <w:rFonts w:ascii="Calibri" w:hAnsi="Calibri" w:cs="Calibri"/>
          <w:shd w:val="clear" w:color="auto" w:fill="FFFFFF"/>
        </w:rPr>
        <w:t>aerosolized organic PM</w:t>
      </w:r>
      <w:r w:rsidR="001822DC" w:rsidRPr="00556766">
        <w:rPr>
          <w:rFonts w:ascii="Calibri" w:hAnsi="Calibri" w:cs="Calibri"/>
          <w:shd w:val="clear" w:color="auto" w:fill="FFFFFF"/>
        </w:rPr>
        <w:t xml:space="preserve"> </w:t>
      </w:r>
      <w:r w:rsidR="00D6785D" w:rsidRPr="00556766">
        <w:rPr>
          <w:rFonts w:ascii="Calibri" w:hAnsi="Calibri" w:cs="Calibri"/>
          <w:shd w:val="clear" w:color="auto" w:fill="FFFFFF"/>
        </w:rPr>
        <w:t xml:space="preserve">by α-pinene </w:t>
      </w:r>
      <w:proofErr w:type="spellStart"/>
      <w:r w:rsidR="00D6785D" w:rsidRPr="00556766">
        <w:rPr>
          <w:rFonts w:ascii="Calibri" w:hAnsi="Calibri" w:cs="Calibri"/>
          <w:shd w:val="clear" w:color="auto" w:fill="FFFFFF"/>
        </w:rPr>
        <w:t>ozonolysis</w:t>
      </w:r>
      <w:proofErr w:type="spellEnd"/>
      <w:r w:rsidR="00D6785D" w:rsidRPr="00556766" w:rsidDel="00D6785D">
        <w:rPr>
          <w:rFonts w:ascii="Calibri" w:hAnsi="Calibri" w:cs="Calibri"/>
          <w:shd w:val="clear" w:color="auto" w:fill="FFFFFF"/>
        </w:rPr>
        <w:t xml:space="preserve"> </w:t>
      </w:r>
      <w:r w:rsidR="00D6785D" w:rsidRPr="00556766">
        <w:rPr>
          <w:rFonts w:ascii="Calibri" w:hAnsi="Calibri" w:cs="Calibri"/>
          <w:shd w:val="clear" w:color="auto" w:fill="FFFFFF"/>
        </w:rPr>
        <w:t xml:space="preserve">in </w:t>
      </w:r>
      <w:r w:rsidR="00E8195F" w:rsidRPr="00556766">
        <w:rPr>
          <w:rFonts w:ascii="Calibri" w:hAnsi="Calibri" w:cs="Calibri"/>
          <w:shd w:val="clear" w:color="auto" w:fill="FFFFFF"/>
        </w:rPr>
        <w:t>a flow tube</w:t>
      </w:r>
      <w:r w:rsidR="00D6785D" w:rsidRPr="00556766">
        <w:rPr>
          <w:rFonts w:ascii="Calibri" w:hAnsi="Calibri" w:cs="Calibri"/>
          <w:shd w:val="clear" w:color="auto" w:fill="FFFFFF"/>
        </w:rPr>
        <w:t xml:space="preserve"> reactor</w:t>
      </w:r>
      <w:r w:rsidR="001822DC" w:rsidRPr="00556766">
        <w:rPr>
          <w:rFonts w:ascii="Calibri" w:hAnsi="Calibri" w:cs="Calibri"/>
          <w:shd w:val="clear" w:color="auto" w:fill="FFFFFF"/>
        </w:rPr>
        <w:t xml:space="preserve">. </w:t>
      </w:r>
      <w:r w:rsidR="00760D9B" w:rsidRPr="00556766">
        <w:rPr>
          <w:rFonts w:ascii="Calibri" w:hAnsi="Calibri" w:cs="Calibri"/>
          <w:shd w:val="clear" w:color="auto" w:fill="FFFFFF"/>
        </w:rPr>
        <w:t>M</w:t>
      </w:r>
      <w:r w:rsidR="00BD6FB1" w:rsidRPr="00556766">
        <w:rPr>
          <w:rFonts w:ascii="Calibri" w:hAnsi="Calibri" w:cs="Calibri"/>
          <w:shd w:val="clear" w:color="auto" w:fill="FFFFFF"/>
        </w:rPr>
        <w:t xml:space="preserve">ethods </w:t>
      </w:r>
      <w:r w:rsidR="00760D9B" w:rsidRPr="00556766">
        <w:rPr>
          <w:rFonts w:ascii="Calibri" w:hAnsi="Calibri" w:cs="Calibri"/>
          <w:shd w:val="clear" w:color="auto" w:fill="FFFFFF"/>
        </w:rPr>
        <w:t xml:space="preserve">are described </w:t>
      </w:r>
      <w:r w:rsidR="00BD6FB1" w:rsidRPr="00556766">
        <w:rPr>
          <w:rFonts w:ascii="Calibri" w:hAnsi="Calibri" w:cs="Calibri"/>
          <w:shd w:val="clear" w:color="auto" w:fill="FFFFFF"/>
        </w:rPr>
        <w:t>for measuring</w:t>
      </w:r>
      <w:r w:rsidR="001822DC" w:rsidRPr="00556766">
        <w:rPr>
          <w:rFonts w:ascii="Calibri" w:hAnsi="Calibri" w:cs="Calibri"/>
          <w:shd w:val="clear" w:color="auto" w:fill="FFFFFF"/>
        </w:rPr>
        <w:t xml:space="preserve"> the </w:t>
      </w:r>
      <w:r w:rsidR="00D6785D" w:rsidRPr="00556766">
        <w:rPr>
          <w:rFonts w:ascii="Calibri" w:hAnsi="Calibri" w:cs="Calibri"/>
          <w:shd w:val="clear" w:color="auto" w:fill="FFFFFF"/>
        </w:rPr>
        <w:t>size</w:t>
      </w:r>
      <w:r w:rsidR="001822DC" w:rsidRPr="00556766">
        <w:rPr>
          <w:rFonts w:ascii="Calibri" w:hAnsi="Calibri" w:cs="Calibri"/>
          <w:shd w:val="clear" w:color="auto" w:fill="FFFFFF"/>
        </w:rPr>
        <w:t xml:space="preserve"> distribution</w:t>
      </w:r>
      <w:r w:rsidR="00D6785D" w:rsidRPr="00556766">
        <w:rPr>
          <w:rFonts w:ascii="Calibri" w:hAnsi="Calibri" w:cs="Calibri"/>
          <w:shd w:val="clear" w:color="auto" w:fill="FFFFFF"/>
        </w:rPr>
        <w:t xml:space="preserve">s and </w:t>
      </w:r>
      <w:r w:rsidR="001822DC" w:rsidRPr="00556766">
        <w:rPr>
          <w:rFonts w:ascii="Calibri" w:hAnsi="Calibri" w:cs="Calibri"/>
          <w:shd w:val="clear" w:color="auto" w:fill="FFFFFF"/>
        </w:rPr>
        <w:t>morphology</w:t>
      </w:r>
      <w:r w:rsidR="00BD6FB1" w:rsidRPr="00556766">
        <w:rPr>
          <w:rFonts w:ascii="Calibri" w:hAnsi="Calibri" w:cs="Calibri"/>
          <w:shd w:val="clear" w:color="auto" w:fill="FFFFFF"/>
        </w:rPr>
        <w:t xml:space="preserve"> of the </w:t>
      </w:r>
      <w:r w:rsidR="00D6785D" w:rsidRPr="00556766">
        <w:rPr>
          <w:rFonts w:ascii="Calibri" w:hAnsi="Calibri" w:cs="Calibri"/>
          <w:shd w:val="clear" w:color="auto" w:fill="FFFFFF"/>
        </w:rPr>
        <w:t xml:space="preserve">aerosol </w:t>
      </w:r>
      <w:r w:rsidR="00BD6FB1" w:rsidRPr="00556766">
        <w:rPr>
          <w:rFonts w:ascii="Calibri" w:hAnsi="Calibri" w:cs="Calibri"/>
          <w:shd w:val="clear" w:color="auto" w:fill="FFFFFF"/>
        </w:rPr>
        <w:t>particles</w:t>
      </w:r>
      <w:hyperlink w:anchor="_ENREF_1" w:tooltip="Zhang, 2015 #597" w:history="1"/>
      <w:r w:rsidR="00E8195F" w:rsidRPr="00556766">
        <w:rPr>
          <w:rFonts w:ascii="Calibri" w:hAnsi="Calibri" w:cs="Calibri"/>
          <w:shd w:val="clear" w:color="auto" w:fill="FFFFFF"/>
        </w:rPr>
        <w:t xml:space="preserve">. </w:t>
      </w:r>
      <w:r w:rsidR="00E7681E" w:rsidRPr="00556766">
        <w:rPr>
          <w:rFonts w:ascii="Calibri" w:hAnsi="Calibri" w:cs="Calibri"/>
          <w:shd w:val="clear" w:color="auto" w:fill="FFFFFF"/>
        </w:rPr>
        <w:t xml:space="preserve">The video demonstrates basic operations of the flow tube reactor and related instrumentation. </w:t>
      </w:r>
      <w:r w:rsidR="00BD6FB1" w:rsidRPr="00556766">
        <w:rPr>
          <w:rFonts w:ascii="Calibri" w:hAnsi="Calibri" w:cs="Calibri"/>
          <w:shd w:val="clear" w:color="auto" w:fill="FFFFFF"/>
        </w:rPr>
        <w:t>The first part of the video shows the procedure for preparing gas</w:t>
      </w:r>
      <w:r w:rsidR="00D6785D" w:rsidRPr="00556766">
        <w:rPr>
          <w:rFonts w:ascii="Calibri" w:hAnsi="Calibri" w:cs="Calibri"/>
          <w:shd w:val="clear" w:color="auto" w:fill="FFFFFF"/>
        </w:rPr>
        <w:t>-</w:t>
      </w:r>
      <w:r w:rsidR="00BD6FB1" w:rsidRPr="00556766">
        <w:rPr>
          <w:rFonts w:ascii="Calibri" w:hAnsi="Calibri" w:cs="Calibri"/>
          <w:shd w:val="clear" w:color="auto" w:fill="FFFFFF"/>
        </w:rPr>
        <w:t>phase reactants</w:t>
      </w:r>
      <w:r w:rsidR="00D6785D" w:rsidRPr="00556766">
        <w:rPr>
          <w:rFonts w:ascii="Calibri" w:hAnsi="Calibri" w:cs="Calibri"/>
          <w:shd w:val="clear" w:color="auto" w:fill="FFFFFF"/>
        </w:rPr>
        <w:t xml:space="preserve">, </w:t>
      </w:r>
      <w:proofErr w:type="spellStart"/>
      <w:r w:rsidR="00D6785D" w:rsidRPr="00556766">
        <w:rPr>
          <w:rFonts w:ascii="Calibri" w:hAnsi="Calibri" w:cs="Calibri"/>
          <w:shd w:val="clear" w:color="auto" w:fill="FFFFFF"/>
        </w:rPr>
        <w:t>ozonolysis</w:t>
      </w:r>
      <w:proofErr w:type="spellEnd"/>
      <w:r w:rsidR="00D6785D" w:rsidRPr="00556766">
        <w:rPr>
          <w:rFonts w:ascii="Calibri" w:hAnsi="Calibri" w:cs="Calibri"/>
          <w:shd w:val="clear" w:color="auto" w:fill="FFFFFF"/>
        </w:rPr>
        <w:t>,</w:t>
      </w:r>
      <w:r w:rsidR="00BD6FB1" w:rsidRPr="00556766">
        <w:rPr>
          <w:rFonts w:ascii="Calibri" w:hAnsi="Calibri" w:cs="Calibri"/>
          <w:shd w:val="clear" w:color="auto" w:fill="FFFFFF"/>
        </w:rPr>
        <w:t xml:space="preserve"> and produc</w:t>
      </w:r>
      <w:r w:rsidR="00D6785D" w:rsidRPr="00556766">
        <w:rPr>
          <w:rFonts w:ascii="Calibri" w:hAnsi="Calibri" w:cs="Calibri"/>
          <w:shd w:val="clear" w:color="auto" w:fill="FFFFFF"/>
        </w:rPr>
        <w:t>tion of organic PM</w:t>
      </w:r>
      <w:r w:rsidR="00BD6FB1" w:rsidRPr="00556766">
        <w:rPr>
          <w:rFonts w:ascii="Calibri" w:hAnsi="Calibri" w:cs="Calibri"/>
          <w:shd w:val="clear" w:color="auto" w:fill="FFFFFF"/>
        </w:rPr>
        <w:t xml:space="preserve">. </w:t>
      </w:r>
      <w:r w:rsidR="00BD6FB1" w:rsidRPr="00556766">
        <w:rPr>
          <w:rFonts w:ascii="Calibri" w:hAnsi="Calibri" w:cs="Calibri"/>
          <w:shd w:val="clear" w:color="auto" w:fill="FFFFFF"/>
          <w:lang w:eastAsia="zh-CN"/>
        </w:rPr>
        <w:t>The second part of the video shows t</w:t>
      </w:r>
      <w:r w:rsidR="005E07A3" w:rsidRPr="00556766">
        <w:rPr>
          <w:rFonts w:ascii="Calibri" w:hAnsi="Calibri" w:cs="Calibri"/>
          <w:shd w:val="clear" w:color="auto" w:fill="FFFFFF"/>
          <w:lang w:eastAsia="zh-CN"/>
        </w:rPr>
        <w:t xml:space="preserve">he procedures for determining the properties of </w:t>
      </w:r>
      <w:r w:rsidR="00D6785D" w:rsidRPr="00556766">
        <w:rPr>
          <w:rFonts w:ascii="Calibri" w:hAnsi="Calibri" w:cs="Calibri"/>
          <w:shd w:val="clear" w:color="auto" w:fill="FFFFFF"/>
          <w:lang w:eastAsia="zh-CN"/>
        </w:rPr>
        <w:t>the produced particle population</w:t>
      </w:r>
      <w:r w:rsidR="005E07A3" w:rsidRPr="00556766">
        <w:rPr>
          <w:rFonts w:ascii="Calibri" w:hAnsi="Calibri" w:cs="Calibri"/>
          <w:shd w:val="clear" w:color="auto" w:fill="FFFFFF"/>
          <w:lang w:eastAsia="zh-CN"/>
        </w:rPr>
        <w:t xml:space="preserve">. </w:t>
      </w:r>
      <w:r w:rsidR="00E8195F" w:rsidRPr="00556766">
        <w:rPr>
          <w:rFonts w:ascii="Calibri" w:hAnsi="Calibri" w:cs="Calibri"/>
          <w:shd w:val="clear" w:color="auto" w:fill="FFFFFF"/>
        </w:rPr>
        <w:t>The particle number</w:t>
      </w:r>
      <w:r w:rsidR="00760D9B" w:rsidRPr="00556766">
        <w:rPr>
          <w:rFonts w:ascii="Calibri" w:hAnsi="Calibri" w:cs="Calibri"/>
          <w:shd w:val="clear" w:color="auto" w:fill="FFFFFF"/>
        </w:rPr>
        <w:t>-</w:t>
      </w:r>
      <w:r w:rsidR="005E07A3" w:rsidRPr="00556766">
        <w:rPr>
          <w:rFonts w:ascii="Calibri" w:hAnsi="Calibri" w:cs="Calibri"/>
          <w:shd w:val="clear" w:color="auto" w:fill="FFFFFF"/>
        </w:rPr>
        <w:t>diameter distribution</w:t>
      </w:r>
      <w:r w:rsidR="00760D9B" w:rsidRPr="00556766">
        <w:rPr>
          <w:rFonts w:ascii="Calibri" w:hAnsi="Calibri" w:cs="Calibri"/>
          <w:shd w:val="clear" w:color="auto" w:fill="FFFFFF"/>
        </w:rPr>
        <w:t>s</w:t>
      </w:r>
      <w:r w:rsidR="00FD4FA5" w:rsidRPr="00556766">
        <w:rPr>
          <w:rFonts w:ascii="Calibri" w:hAnsi="Calibri" w:cs="Calibri"/>
          <w:shd w:val="clear" w:color="auto" w:fill="FFFFFF"/>
        </w:rPr>
        <w:t xml:space="preserve"> </w:t>
      </w:r>
      <w:r w:rsidR="00760D9B" w:rsidRPr="00556766">
        <w:rPr>
          <w:rFonts w:ascii="Calibri" w:hAnsi="Calibri" w:cs="Calibri"/>
          <w:shd w:val="clear" w:color="auto" w:fill="FFFFFF"/>
        </w:rPr>
        <w:t>show</w:t>
      </w:r>
      <w:r w:rsidR="00E8195F" w:rsidRPr="00556766">
        <w:rPr>
          <w:rFonts w:ascii="Calibri" w:hAnsi="Calibri" w:cs="Calibri"/>
          <w:shd w:val="clear" w:color="auto" w:fill="FFFFFF"/>
        </w:rPr>
        <w:t xml:space="preserve"> </w:t>
      </w:r>
      <w:r w:rsidR="00E8195F" w:rsidRPr="00556766">
        <w:rPr>
          <w:rFonts w:ascii="Calibri" w:hAnsi="Calibri" w:cs="Calibri"/>
          <w:shd w:val="clear" w:color="auto" w:fill="FFFFFF"/>
          <w:lang w:eastAsia="zh-CN"/>
        </w:rPr>
        <w:t xml:space="preserve">different </w:t>
      </w:r>
      <w:r w:rsidR="00760D9B" w:rsidRPr="00556766">
        <w:rPr>
          <w:rFonts w:ascii="Calibri" w:hAnsi="Calibri" w:cs="Calibri"/>
          <w:shd w:val="clear" w:color="auto" w:fill="FFFFFF"/>
          <w:lang w:eastAsia="zh-CN"/>
        </w:rPr>
        <w:t xml:space="preserve">stages of </w:t>
      </w:r>
      <w:r w:rsidR="00E8195F" w:rsidRPr="00556766">
        <w:rPr>
          <w:rFonts w:ascii="Calibri" w:hAnsi="Calibri" w:cs="Calibri"/>
          <w:shd w:val="clear" w:color="auto" w:fill="FFFFFF"/>
          <w:lang w:eastAsia="zh-CN"/>
        </w:rPr>
        <w:t xml:space="preserve">particle growth, namely condensation, coagulation, or </w:t>
      </w:r>
      <w:r w:rsidR="00D6785D" w:rsidRPr="00556766">
        <w:rPr>
          <w:rFonts w:ascii="Calibri" w:hAnsi="Calibri" w:cs="Calibri"/>
          <w:shd w:val="clear" w:color="auto" w:fill="FFFFFF"/>
          <w:lang w:eastAsia="zh-CN"/>
        </w:rPr>
        <w:t xml:space="preserve">a </w:t>
      </w:r>
      <w:r w:rsidR="00E8195F" w:rsidRPr="00556766">
        <w:rPr>
          <w:rFonts w:ascii="Calibri" w:hAnsi="Calibri" w:cs="Calibri"/>
          <w:shd w:val="clear" w:color="auto" w:fill="FFFFFF"/>
          <w:lang w:eastAsia="zh-CN"/>
        </w:rPr>
        <w:t>combination of both, depending on reaction conditions</w:t>
      </w:r>
      <w:r w:rsidR="00E8195F" w:rsidRPr="00556766">
        <w:rPr>
          <w:rFonts w:ascii="Calibri" w:hAnsi="Calibri" w:cs="Calibri"/>
          <w:shd w:val="clear" w:color="auto" w:fill="FFFFFF"/>
        </w:rPr>
        <w:t xml:space="preserve">. </w:t>
      </w:r>
      <w:r w:rsidR="005E07A3" w:rsidRPr="00556766">
        <w:rPr>
          <w:rFonts w:ascii="Calibri" w:hAnsi="Calibri" w:cs="Calibri"/>
          <w:shd w:val="clear" w:color="auto" w:fill="FFFFFF"/>
        </w:rPr>
        <w:t xml:space="preserve">The particle morphology </w:t>
      </w:r>
      <w:r w:rsidR="00D6785D" w:rsidRPr="00556766">
        <w:rPr>
          <w:rFonts w:ascii="Calibri" w:hAnsi="Calibri" w:cs="Calibri"/>
          <w:shd w:val="clear" w:color="auto" w:fill="FFFFFF"/>
        </w:rPr>
        <w:t xml:space="preserve">is characterized </w:t>
      </w:r>
      <w:r w:rsidR="005E07A3" w:rsidRPr="00556766">
        <w:rPr>
          <w:rFonts w:ascii="Calibri" w:hAnsi="Calibri" w:cs="Calibri"/>
          <w:shd w:val="clear" w:color="auto" w:fill="FFFFFF"/>
        </w:rPr>
        <w:t xml:space="preserve">by </w:t>
      </w:r>
      <w:r w:rsidR="00D6785D" w:rsidRPr="00556766">
        <w:rPr>
          <w:rFonts w:ascii="Calibri" w:hAnsi="Calibri" w:cs="Calibri"/>
          <w:shd w:val="clear" w:color="auto" w:fill="FFFFFF"/>
        </w:rPr>
        <w:t xml:space="preserve">an </w:t>
      </w:r>
      <w:r w:rsidR="00FD4FA5" w:rsidRPr="00556766">
        <w:rPr>
          <w:rFonts w:ascii="Calibri" w:hAnsi="Calibri" w:cs="Calibri"/>
          <w:shd w:val="clear" w:color="auto" w:fill="FFFFFF"/>
        </w:rPr>
        <w:t>a</w:t>
      </w:r>
      <w:r w:rsidR="005E07A3" w:rsidRPr="00556766">
        <w:rPr>
          <w:rFonts w:ascii="Calibri" w:hAnsi="Calibri" w:cs="Calibri"/>
          <w:shd w:val="clear" w:color="auto" w:fill="FFFFFF"/>
        </w:rPr>
        <w:t xml:space="preserve">erosol </w:t>
      </w:r>
      <w:r w:rsidR="00FD4FA5" w:rsidRPr="00556766">
        <w:rPr>
          <w:rFonts w:ascii="Calibri" w:hAnsi="Calibri" w:cs="Calibri"/>
          <w:shd w:val="clear" w:color="auto" w:fill="FFFFFF"/>
        </w:rPr>
        <w:t>p</w:t>
      </w:r>
      <w:r w:rsidR="005E07A3" w:rsidRPr="00556766">
        <w:rPr>
          <w:rFonts w:ascii="Calibri" w:hAnsi="Calibri" w:cs="Calibri"/>
          <w:shd w:val="clear" w:color="auto" w:fill="FFFFFF"/>
        </w:rPr>
        <w:t xml:space="preserve">article </w:t>
      </w:r>
      <w:r w:rsidR="00FD4FA5" w:rsidRPr="00556766">
        <w:rPr>
          <w:rFonts w:ascii="Calibri" w:hAnsi="Calibri" w:cs="Calibri"/>
          <w:shd w:val="clear" w:color="auto" w:fill="FFFFFF"/>
        </w:rPr>
        <w:t>m</w:t>
      </w:r>
      <w:r w:rsidR="005E07A3" w:rsidRPr="00556766">
        <w:rPr>
          <w:rFonts w:ascii="Calibri" w:hAnsi="Calibri" w:cs="Calibri"/>
          <w:shd w:val="clear" w:color="auto" w:fill="FFFFFF"/>
        </w:rPr>
        <w:t xml:space="preserve">ass </w:t>
      </w:r>
      <w:r w:rsidR="00FD4FA5" w:rsidRPr="00556766">
        <w:rPr>
          <w:rFonts w:ascii="Calibri" w:hAnsi="Calibri" w:cs="Calibri"/>
          <w:shd w:val="clear" w:color="auto" w:fill="FFFFFF"/>
        </w:rPr>
        <w:t>a</w:t>
      </w:r>
      <w:r w:rsidR="005E07A3" w:rsidRPr="00556766">
        <w:rPr>
          <w:rFonts w:ascii="Calibri" w:hAnsi="Calibri" w:cs="Calibri"/>
          <w:shd w:val="clear" w:color="auto" w:fill="FFFFFF"/>
        </w:rPr>
        <w:t xml:space="preserve">nalyzer (APM) and </w:t>
      </w:r>
      <w:r w:rsidR="00D6785D" w:rsidRPr="00556766">
        <w:rPr>
          <w:rFonts w:ascii="Calibri" w:hAnsi="Calibri" w:cs="Calibri"/>
          <w:shd w:val="clear" w:color="auto" w:fill="FFFFFF"/>
        </w:rPr>
        <w:t xml:space="preserve">a </w:t>
      </w:r>
      <w:r w:rsidR="00FD4FA5" w:rsidRPr="00556766">
        <w:rPr>
          <w:rFonts w:ascii="Calibri" w:hAnsi="Calibri" w:cs="Calibri"/>
          <w:shd w:val="clear" w:color="auto" w:fill="FFFFFF"/>
        </w:rPr>
        <w:t>s</w:t>
      </w:r>
      <w:r w:rsidR="005E07A3" w:rsidRPr="00556766">
        <w:rPr>
          <w:rFonts w:ascii="Calibri" w:hAnsi="Calibri" w:cs="Calibri"/>
          <w:shd w:val="clear" w:color="auto" w:fill="FFFFFF"/>
        </w:rPr>
        <w:t xml:space="preserve">canning </w:t>
      </w:r>
      <w:r w:rsidR="00FD4FA5" w:rsidRPr="00556766">
        <w:rPr>
          <w:rFonts w:ascii="Calibri" w:hAnsi="Calibri" w:cs="Calibri"/>
          <w:shd w:val="clear" w:color="auto" w:fill="FFFFFF"/>
        </w:rPr>
        <w:t>e</w:t>
      </w:r>
      <w:r w:rsidR="005E07A3" w:rsidRPr="00556766">
        <w:rPr>
          <w:rFonts w:ascii="Calibri" w:hAnsi="Calibri" w:cs="Calibri"/>
          <w:shd w:val="clear" w:color="auto" w:fill="FFFFFF"/>
        </w:rPr>
        <w:t xml:space="preserve">lectron </w:t>
      </w:r>
      <w:r w:rsidR="00FD4FA5" w:rsidRPr="00556766">
        <w:rPr>
          <w:rFonts w:ascii="Calibri" w:hAnsi="Calibri" w:cs="Calibri"/>
          <w:shd w:val="clear" w:color="auto" w:fill="FFFFFF"/>
        </w:rPr>
        <w:t>m</w:t>
      </w:r>
      <w:r w:rsidR="005E07A3" w:rsidRPr="00556766">
        <w:rPr>
          <w:rFonts w:ascii="Calibri" w:hAnsi="Calibri" w:cs="Calibri"/>
          <w:shd w:val="clear" w:color="auto" w:fill="FFFFFF"/>
        </w:rPr>
        <w:t>icroscop</w:t>
      </w:r>
      <w:r w:rsidR="00D6785D" w:rsidRPr="00556766">
        <w:rPr>
          <w:rFonts w:ascii="Calibri" w:hAnsi="Calibri" w:cs="Calibri"/>
          <w:shd w:val="clear" w:color="auto" w:fill="FFFFFF"/>
        </w:rPr>
        <w:t>e</w:t>
      </w:r>
      <w:r w:rsidR="005E07A3" w:rsidRPr="00556766">
        <w:rPr>
          <w:rFonts w:ascii="Calibri" w:hAnsi="Calibri" w:cs="Calibri"/>
          <w:shd w:val="clear" w:color="auto" w:fill="FFFFFF"/>
        </w:rPr>
        <w:t xml:space="preserve"> (SEM)</w:t>
      </w:r>
      <w:r w:rsidR="00D6785D" w:rsidRPr="00556766">
        <w:rPr>
          <w:rFonts w:ascii="Calibri" w:hAnsi="Calibri" w:cs="Calibri"/>
          <w:shd w:val="clear" w:color="auto" w:fill="FFFFFF"/>
        </w:rPr>
        <w:t>. The result</w:t>
      </w:r>
      <w:r w:rsidR="002D211B" w:rsidRPr="00556766">
        <w:rPr>
          <w:rFonts w:ascii="Calibri" w:hAnsi="Calibri" w:cs="Calibri"/>
          <w:shd w:val="clear" w:color="auto" w:fill="FFFFFF"/>
        </w:rPr>
        <w:t>s</w:t>
      </w:r>
      <w:r w:rsidR="00D6785D" w:rsidRPr="00556766">
        <w:rPr>
          <w:rFonts w:ascii="Calibri" w:hAnsi="Calibri" w:cs="Calibri"/>
          <w:shd w:val="clear" w:color="auto" w:fill="FFFFFF"/>
        </w:rPr>
        <w:t xml:space="preserve"> </w:t>
      </w:r>
      <w:r w:rsidR="005E07A3" w:rsidRPr="00556766">
        <w:rPr>
          <w:rFonts w:ascii="Calibri" w:hAnsi="Calibri" w:cs="Calibri"/>
          <w:shd w:val="clear" w:color="auto" w:fill="FFFFFF"/>
        </w:rPr>
        <w:t xml:space="preserve">confirm the existence of non-spherical particles </w:t>
      </w:r>
      <w:r w:rsidR="00D6785D" w:rsidRPr="00556766">
        <w:rPr>
          <w:rFonts w:ascii="Calibri" w:hAnsi="Calibri" w:cs="Calibri"/>
          <w:shd w:val="clear" w:color="auto" w:fill="FFFFFF"/>
        </w:rPr>
        <w:t xml:space="preserve">that have </w:t>
      </w:r>
      <w:r w:rsidR="005E07A3" w:rsidRPr="00556766">
        <w:rPr>
          <w:rFonts w:ascii="Calibri" w:hAnsi="Calibri" w:cs="Calibri"/>
          <w:shd w:val="clear" w:color="auto" w:fill="FFFFFF"/>
        </w:rPr>
        <w:t>grow</w:t>
      </w:r>
      <w:r w:rsidR="00D6785D" w:rsidRPr="00556766">
        <w:rPr>
          <w:rFonts w:ascii="Calibri" w:hAnsi="Calibri" w:cs="Calibri"/>
          <w:shd w:val="clear" w:color="auto" w:fill="FFFFFF"/>
        </w:rPr>
        <w:t>n</w:t>
      </w:r>
      <w:r w:rsidR="005E07A3" w:rsidRPr="00556766">
        <w:rPr>
          <w:rFonts w:ascii="Calibri" w:hAnsi="Calibri" w:cs="Calibri"/>
          <w:shd w:val="clear" w:color="auto" w:fill="FFFFFF"/>
        </w:rPr>
        <w:t xml:space="preserve"> from coagulation </w:t>
      </w:r>
      <w:r w:rsidR="00D6785D" w:rsidRPr="00556766">
        <w:rPr>
          <w:rFonts w:ascii="Calibri" w:hAnsi="Calibri" w:cs="Calibri"/>
          <w:shd w:val="clear" w:color="auto" w:fill="FFFFFF"/>
        </w:rPr>
        <w:t xml:space="preserve">for </w:t>
      </w:r>
      <w:r w:rsidR="00760D9B" w:rsidRPr="00556766">
        <w:rPr>
          <w:rFonts w:ascii="Calibri" w:hAnsi="Calibri" w:cs="Calibri"/>
          <w:shd w:val="clear" w:color="auto" w:fill="FFFFFF"/>
        </w:rPr>
        <w:t xml:space="preserve">specific reaction </w:t>
      </w:r>
      <w:r w:rsidR="005E07A3" w:rsidRPr="00556766">
        <w:rPr>
          <w:rFonts w:ascii="Calibri" w:hAnsi="Calibri" w:cs="Calibri"/>
          <w:shd w:val="clear" w:color="auto" w:fill="FFFFFF"/>
        </w:rPr>
        <w:t>conditions</w:t>
      </w:r>
      <w:r w:rsidR="00E8195F" w:rsidRPr="00556766">
        <w:rPr>
          <w:rFonts w:ascii="Calibri" w:hAnsi="Calibri" w:cs="Calibri"/>
          <w:shd w:val="clear" w:color="auto" w:fill="FFFFFF"/>
        </w:rPr>
        <w:t xml:space="preserve">. </w:t>
      </w:r>
      <w:r w:rsidR="005E07A3" w:rsidRPr="00556766">
        <w:rPr>
          <w:rFonts w:ascii="Calibri" w:hAnsi="Calibri" w:cs="Calibri"/>
          <w:shd w:val="clear" w:color="auto" w:fill="FFFFFF"/>
        </w:rPr>
        <w:t xml:space="preserve">The experimental results </w:t>
      </w:r>
      <w:r w:rsidR="002D211B" w:rsidRPr="00556766">
        <w:rPr>
          <w:rFonts w:ascii="Calibri" w:hAnsi="Calibri" w:cs="Calibri"/>
          <w:shd w:val="clear" w:color="auto" w:fill="FFFFFF"/>
        </w:rPr>
        <w:t xml:space="preserve">also </w:t>
      </w:r>
      <w:r w:rsidR="005E07A3" w:rsidRPr="00556766">
        <w:rPr>
          <w:rFonts w:ascii="Calibri" w:hAnsi="Calibri" w:cs="Calibri"/>
          <w:shd w:val="clear" w:color="auto" w:fill="FFFFFF"/>
        </w:rPr>
        <w:t xml:space="preserve">indicate that the flow tube reactor can be used to study the physical and chemical properties of </w:t>
      </w:r>
      <w:r w:rsidR="00D6785D" w:rsidRPr="00556766">
        <w:rPr>
          <w:rFonts w:ascii="Calibri" w:hAnsi="Calibri" w:cs="Calibri"/>
          <w:shd w:val="clear" w:color="auto" w:fill="FFFFFF"/>
        </w:rPr>
        <w:t xml:space="preserve">organic PM for </w:t>
      </w:r>
      <w:r w:rsidR="005E07A3" w:rsidRPr="00556766">
        <w:rPr>
          <w:rFonts w:ascii="Calibri" w:hAnsi="Calibri" w:cs="Calibri"/>
          <w:shd w:val="clear" w:color="auto" w:fill="FFFFFF"/>
        </w:rPr>
        <w:t>relatively high concentrations and short time frames.</w:t>
      </w:r>
    </w:p>
    <w:p w14:paraId="3CB46353" w14:textId="77777777" w:rsidR="007B240C" w:rsidRPr="00556766" w:rsidRDefault="005E07A3" w:rsidP="00556766">
      <w:pPr>
        <w:rPr>
          <w:rFonts w:ascii="Calibri" w:hAnsi="Calibri" w:cs="Calibri"/>
          <w:shd w:val="clear" w:color="auto" w:fill="FFFFFF"/>
        </w:rPr>
      </w:pPr>
      <w:r w:rsidRPr="00556766">
        <w:rPr>
          <w:rFonts w:ascii="Calibri" w:hAnsi="Calibri" w:cs="Calibri"/>
          <w:shd w:val="clear" w:color="auto" w:fill="FFFFFF"/>
        </w:rPr>
        <w:t xml:space="preserve"> </w:t>
      </w:r>
    </w:p>
    <w:p w14:paraId="4EEE4E65" w14:textId="746CCD62" w:rsidR="00384615" w:rsidRPr="00556766" w:rsidRDefault="007B240C" w:rsidP="00556766">
      <w:pPr>
        <w:rPr>
          <w:rFonts w:ascii="Calibri" w:hAnsi="Calibri" w:cs="Calibri"/>
          <w:b/>
          <w:lang w:eastAsia="zh-CN"/>
        </w:rPr>
      </w:pPr>
      <w:r w:rsidRPr="00556766">
        <w:rPr>
          <w:rFonts w:ascii="Calibri" w:hAnsi="Calibri" w:cs="Calibri"/>
          <w:b/>
        </w:rPr>
        <w:t>INTRODUCTION:</w:t>
      </w:r>
    </w:p>
    <w:p w14:paraId="49D5EDA9" w14:textId="3E1591D8" w:rsidR="00856B3A" w:rsidRPr="00556766" w:rsidRDefault="00D91A14" w:rsidP="00556766">
      <w:pPr>
        <w:rPr>
          <w:rFonts w:ascii="Calibri" w:hAnsi="Calibri" w:cs="Calibri"/>
        </w:rPr>
      </w:pPr>
      <w:r w:rsidRPr="00556766">
        <w:rPr>
          <w:rFonts w:ascii="Calibri" w:hAnsi="Calibri" w:cs="Calibri"/>
          <w:lang w:eastAsia="zh-CN"/>
        </w:rPr>
        <w:t>V</w:t>
      </w:r>
      <w:r w:rsidR="004C6163" w:rsidRPr="00556766">
        <w:rPr>
          <w:rFonts w:ascii="Calibri" w:hAnsi="Calibri" w:cs="Calibri"/>
          <w:lang w:eastAsia="zh-CN"/>
        </w:rPr>
        <w:t xml:space="preserve">olatile organic compounds </w:t>
      </w:r>
      <w:r w:rsidRPr="00556766">
        <w:rPr>
          <w:rFonts w:ascii="Calibri" w:hAnsi="Calibri" w:cs="Calibri"/>
          <w:lang w:eastAsia="zh-CN"/>
        </w:rPr>
        <w:t xml:space="preserve">(VOCs) </w:t>
      </w:r>
      <w:r w:rsidR="004C6163" w:rsidRPr="00556766">
        <w:rPr>
          <w:rFonts w:ascii="Calibri" w:hAnsi="Calibri" w:cs="Calibri"/>
          <w:lang w:eastAsia="zh-CN"/>
        </w:rPr>
        <w:t xml:space="preserve">emitted </w:t>
      </w:r>
      <w:r w:rsidR="00E43C3B" w:rsidRPr="00556766">
        <w:rPr>
          <w:rFonts w:ascii="Calibri" w:hAnsi="Calibri" w:cs="Calibri"/>
          <w:lang w:eastAsia="zh-CN"/>
        </w:rPr>
        <w:t>from</w:t>
      </w:r>
      <w:r w:rsidR="004C6163" w:rsidRPr="00556766">
        <w:rPr>
          <w:rFonts w:ascii="Calibri" w:hAnsi="Calibri" w:cs="Calibri"/>
          <w:lang w:eastAsia="zh-CN"/>
        </w:rPr>
        <w:t xml:space="preserve"> the biosphere</w:t>
      </w:r>
      <w:r w:rsidR="00E43C3B" w:rsidRPr="00556766">
        <w:rPr>
          <w:rFonts w:ascii="Calibri" w:hAnsi="Calibri" w:cs="Calibri"/>
          <w:lang w:eastAsia="zh-CN"/>
        </w:rPr>
        <w:t xml:space="preserve"> and</w:t>
      </w:r>
      <w:r w:rsidR="004C6163" w:rsidRPr="00556766">
        <w:rPr>
          <w:rFonts w:ascii="Calibri" w:hAnsi="Calibri" w:cs="Calibri"/>
          <w:lang w:eastAsia="zh-CN"/>
        </w:rPr>
        <w:t xml:space="preserve"> anthropogenic activities</w:t>
      </w:r>
      <w:r w:rsidR="00E43C3B" w:rsidRPr="00556766">
        <w:rPr>
          <w:rFonts w:ascii="Calibri" w:hAnsi="Calibri" w:cs="Calibri"/>
          <w:lang w:eastAsia="zh-CN"/>
        </w:rPr>
        <w:t xml:space="preserve"> undergo reactions</w:t>
      </w:r>
      <w:r w:rsidR="004C6163" w:rsidRPr="00556766">
        <w:rPr>
          <w:rFonts w:ascii="Calibri" w:hAnsi="Calibri" w:cs="Calibri"/>
          <w:lang w:eastAsia="zh-CN"/>
        </w:rPr>
        <w:t xml:space="preserve"> in the atmosphere with oxidants </w:t>
      </w:r>
      <w:r w:rsidR="00E43C3B" w:rsidRPr="00556766">
        <w:rPr>
          <w:rFonts w:ascii="Calibri" w:hAnsi="Calibri" w:cs="Calibri"/>
          <w:lang w:eastAsia="zh-CN"/>
        </w:rPr>
        <w:t xml:space="preserve">(such as ozone or OH radicals) </w:t>
      </w:r>
      <w:r w:rsidR="004C6163" w:rsidRPr="00556766">
        <w:rPr>
          <w:rFonts w:ascii="Calibri" w:hAnsi="Calibri" w:cs="Calibri"/>
          <w:lang w:eastAsia="zh-CN"/>
        </w:rPr>
        <w:t xml:space="preserve">to produce secondary oxygenated </w:t>
      </w:r>
      <w:r w:rsidR="00E43C3B" w:rsidRPr="00556766">
        <w:rPr>
          <w:rFonts w:ascii="Calibri" w:hAnsi="Calibri" w:cs="Calibri"/>
          <w:lang w:eastAsia="zh-CN"/>
        </w:rPr>
        <w:t>compounds</w:t>
      </w:r>
      <w:r w:rsidR="00BA5833" w:rsidRPr="00556766">
        <w:rPr>
          <w:rFonts w:ascii="Calibri" w:hAnsi="Calibri" w:cs="Calibri"/>
          <w:lang w:eastAsia="zh-CN"/>
        </w:rPr>
        <w:fldChar w:fldCharType="begin">
          <w:fldData xml:space="preserve">PEVuZE5vdGU+PENpdGU+PEF1dGhvcj5IYWxscXVpc3Q8L0F1dGhvcj48WWVhcj4yMDA5PC9ZZWFy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</w:fldData>
        </w:fldChar>
      </w:r>
      <w:r w:rsidR="00BA5833" w:rsidRPr="00556766">
        <w:rPr>
          <w:rFonts w:ascii="Calibri" w:hAnsi="Calibri" w:cs="Calibri"/>
          <w:lang w:eastAsia="zh-CN"/>
        </w:rPr>
        <w:instrText xml:space="preserve"> ADDIN EN.CITE </w:instrText>
      </w:r>
      <w:r w:rsidR="00BA5833" w:rsidRPr="00556766">
        <w:rPr>
          <w:rFonts w:ascii="Calibri" w:hAnsi="Calibri" w:cs="Calibri"/>
          <w:lang w:eastAsia="zh-CN"/>
        </w:rPr>
        <w:fldChar w:fldCharType="begin">
          <w:fldData xml:space="preserve">PEVuZE5vdGU+PENpdGU+PEF1dGhvcj5IYWxscXVpc3Q8L0F1dGhvcj48WWVhcj4yMDA5PC9ZZWFy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</w:fldData>
        </w:fldChar>
      </w:r>
      <w:r w:rsidR="00BA5833" w:rsidRPr="00556766">
        <w:rPr>
          <w:rFonts w:ascii="Calibri" w:hAnsi="Calibri" w:cs="Calibri"/>
          <w:lang w:eastAsia="zh-CN"/>
        </w:rPr>
        <w:instrText xml:space="preserve"> ADDIN EN.CITE.DATA </w:instrText>
      </w:r>
      <w:r w:rsidR="00BA5833" w:rsidRPr="00556766">
        <w:rPr>
          <w:rFonts w:ascii="Calibri" w:hAnsi="Calibri" w:cs="Calibri"/>
          <w:lang w:eastAsia="zh-CN"/>
        </w:rPr>
      </w:r>
      <w:r w:rsidR="00BA5833" w:rsidRPr="00556766">
        <w:rPr>
          <w:rFonts w:ascii="Calibri" w:hAnsi="Calibri" w:cs="Calibri"/>
          <w:lang w:eastAsia="zh-CN"/>
        </w:rPr>
        <w:fldChar w:fldCharType="end"/>
      </w:r>
      <w:r w:rsidR="00BA5833" w:rsidRPr="00556766">
        <w:rPr>
          <w:rFonts w:ascii="Calibri" w:hAnsi="Calibri" w:cs="Calibri"/>
          <w:lang w:eastAsia="zh-CN"/>
        </w:rPr>
      </w:r>
      <w:r w:rsidR="00BA5833" w:rsidRPr="00556766">
        <w:rPr>
          <w:rFonts w:ascii="Calibri" w:hAnsi="Calibri" w:cs="Calibri"/>
          <w:lang w:eastAsia="zh-CN"/>
        </w:rPr>
        <w:fldChar w:fldCharType="separate"/>
      </w:r>
      <w:hyperlink w:anchor="_ENREF_1" w:tooltip="Hallquist, 2009 #343" w:history="1">
        <w:r w:rsidR="00991035" w:rsidRPr="00556766">
          <w:rPr>
            <w:rFonts w:ascii="Calibri" w:hAnsi="Calibri" w:cs="Calibri"/>
            <w:vertAlign w:val="superscript"/>
            <w:lang w:eastAsia="zh-CN"/>
          </w:rPr>
          <w:t>1</w:t>
        </w:r>
      </w:hyperlink>
      <w:r w:rsidR="00BA5833" w:rsidRPr="00556766">
        <w:rPr>
          <w:rFonts w:ascii="Calibri" w:hAnsi="Calibri" w:cs="Calibri"/>
          <w:vertAlign w:val="superscript"/>
          <w:lang w:eastAsia="zh-CN"/>
        </w:rPr>
        <w:t>,</w:t>
      </w:r>
      <w:hyperlink w:anchor="_ENREF_2" w:tooltip="Fehsenfeld, 1992 #423" w:history="1">
        <w:r w:rsidR="00991035" w:rsidRPr="00556766">
          <w:rPr>
            <w:rFonts w:ascii="Calibri" w:hAnsi="Calibri" w:cs="Calibri"/>
            <w:vertAlign w:val="superscript"/>
            <w:lang w:eastAsia="zh-CN"/>
          </w:rPr>
          <w:t>2</w:t>
        </w:r>
      </w:hyperlink>
      <w:r w:rsidR="00BA5833" w:rsidRPr="00556766">
        <w:rPr>
          <w:rFonts w:ascii="Calibri" w:hAnsi="Calibri" w:cs="Calibri"/>
          <w:lang w:eastAsia="zh-CN"/>
        </w:rPr>
        <w:fldChar w:fldCharType="end"/>
      </w:r>
      <w:r w:rsidR="004C6163" w:rsidRPr="00556766">
        <w:rPr>
          <w:rFonts w:ascii="Calibri" w:hAnsi="Calibri" w:cs="Calibri"/>
          <w:lang w:eastAsia="zh-CN"/>
        </w:rPr>
        <w:t xml:space="preserve">. </w:t>
      </w:r>
      <w:r w:rsidR="00856B3A" w:rsidRPr="00556766">
        <w:rPr>
          <w:rFonts w:ascii="Calibri" w:hAnsi="Calibri" w:cs="Calibri"/>
          <w:lang w:eastAsia="zh-CN"/>
        </w:rPr>
        <w:t xml:space="preserve">Some of these </w:t>
      </w:r>
      <w:r w:rsidR="00E43C3B" w:rsidRPr="00556766">
        <w:rPr>
          <w:rFonts w:ascii="Calibri" w:hAnsi="Calibri" w:cs="Calibri"/>
          <w:lang w:eastAsia="zh-CN"/>
        </w:rPr>
        <w:t>compounds</w:t>
      </w:r>
      <w:r w:rsidR="0093157C" w:rsidRPr="00556766">
        <w:rPr>
          <w:rFonts w:ascii="Calibri" w:hAnsi="Calibri" w:cs="Calibri"/>
          <w:lang w:eastAsia="zh-CN"/>
        </w:rPr>
        <w:t>, due to their low volatility,</w:t>
      </w:r>
      <w:r w:rsidR="00856B3A" w:rsidRPr="00556766">
        <w:rPr>
          <w:rFonts w:ascii="Calibri" w:hAnsi="Calibri" w:cs="Calibri"/>
          <w:lang w:eastAsia="zh-CN"/>
        </w:rPr>
        <w:t xml:space="preserve"> ultimately contribute to the mass concentration of atmospheric </w:t>
      </w:r>
      <w:r w:rsidR="0093157C" w:rsidRPr="00556766">
        <w:rPr>
          <w:rFonts w:ascii="Calibri" w:hAnsi="Calibri" w:cs="Calibri"/>
          <w:lang w:eastAsia="zh-CN"/>
        </w:rPr>
        <w:t>PM</w:t>
      </w:r>
      <w:r w:rsidR="00BA5833" w:rsidRPr="00556766">
        <w:rPr>
          <w:rFonts w:ascii="Calibri" w:hAnsi="Calibri" w:cs="Calibri"/>
        </w:rPr>
        <w:fldChar w:fldCharType="begin">
          <w:fldData xml:space="preserve">PEVuZE5vdGU+PENpdGU+PEF1dGhvcj5Lcm9sbDwvQXV0aG9yPjxZZWFyPjIwMDg8L1llYXI+PFJl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==
</w:fldData>
        </w:fldChar>
      </w:r>
      <w:r w:rsidR="00884DEB" w:rsidRPr="00556766">
        <w:rPr>
          <w:rFonts w:ascii="Calibri" w:hAnsi="Calibri" w:cs="Calibri"/>
        </w:rPr>
        <w:instrText xml:space="preserve"> ADDIN EN.CITE </w:instrText>
      </w:r>
      <w:r w:rsidR="00884DEB" w:rsidRPr="00556766">
        <w:rPr>
          <w:rFonts w:ascii="Calibri" w:hAnsi="Calibri" w:cs="Calibri"/>
        </w:rPr>
        <w:fldChar w:fldCharType="begin">
          <w:fldData xml:space="preserve">PEVuZE5vdGU+PENpdGU+PEF1dGhvcj5Lcm9sbDwvQXV0aG9yPjxZZWFyPjIwMDg8L1llYXI+PFJl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==
</w:fldData>
        </w:fldChar>
      </w:r>
      <w:r w:rsidR="00884DEB" w:rsidRPr="00556766">
        <w:rPr>
          <w:rFonts w:ascii="Calibri" w:hAnsi="Calibri" w:cs="Calibri"/>
        </w:rPr>
        <w:instrText xml:space="preserve"> ADDIN EN.CITE.DATA </w:instrText>
      </w:r>
      <w:r w:rsidR="00884DEB" w:rsidRPr="00556766">
        <w:rPr>
          <w:rFonts w:ascii="Calibri" w:hAnsi="Calibri" w:cs="Calibri"/>
        </w:rPr>
      </w:r>
      <w:r w:rsidR="00884DEB" w:rsidRPr="00556766">
        <w:rPr>
          <w:rFonts w:ascii="Calibri" w:hAnsi="Calibri" w:cs="Calibri"/>
        </w:rPr>
        <w:fldChar w:fldCharType="end"/>
      </w:r>
      <w:r w:rsidR="00BA5833" w:rsidRPr="00556766">
        <w:rPr>
          <w:rFonts w:ascii="Calibri" w:hAnsi="Calibri" w:cs="Calibri"/>
        </w:rPr>
      </w:r>
      <w:r w:rsidR="00BA5833" w:rsidRPr="00556766">
        <w:rPr>
          <w:rFonts w:ascii="Calibri" w:hAnsi="Calibri" w:cs="Calibri"/>
        </w:rPr>
        <w:fldChar w:fldCharType="separate"/>
      </w:r>
      <w:hyperlink w:anchor="_ENREF_1" w:tooltip="Hallquist, 2009 #343" w:history="1">
        <w:r w:rsidR="00991035" w:rsidRPr="00556766">
          <w:rPr>
            <w:rFonts w:ascii="Calibri" w:hAnsi="Calibri" w:cs="Calibri"/>
            <w:vertAlign w:val="superscript"/>
          </w:rPr>
          <w:t>1</w:t>
        </w:r>
      </w:hyperlink>
      <w:r w:rsidR="00BA5833" w:rsidRPr="00556766">
        <w:rPr>
          <w:rFonts w:ascii="Calibri" w:hAnsi="Calibri" w:cs="Calibri"/>
          <w:vertAlign w:val="superscript"/>
        </w:rPr>
        <w:t>,</w:t>
      </w:r>
      <w:hyperlink w:anchor="_ENREF_3" w:tooltip="Kroll, 2008 #871" w:history="1">
        <w:r w:rsidR="00991035" w:rsidRPr="00556766">
          <w:rPr>
            <w:rFonts w:ascii="Calibri" w:hAnsi="Calibri" w:cs="Calibri"/>
            <w:vertAlign w:val="superscript"/>
          </w:rPr>
          <w:t>3</w:t>
        </w:r>
      </w:hyperlink>
      <w:r w:rsidR="00BA5833" w:rsidRPr="00556766">
        <w:rPr>
          <w:rFonts w:ascii="Calibri" w:hAnsi="Calibri" w:cs="Calibri"/>
          <w:vertAlign w:val="superscript"/>
        </w:rPr>
        <w:t>,</w:t>
      </w:r>
      <w:hyperlink w:anchor="_ENREF_4" w:tooltip="Zaera, 2009 #311" w:history="1">
        <w:r w:rsidR="00991035" w:rsidRPr="00556766">
          <w:rPr>
            <w:rFonts w:ascii="Calibri" w:hAnsi="Calibri" w:cs="Calibri"/>
            <w:vertAlign w:val="superscript"/>
          </w:rPr>
          <w:t>4</w:t>
        </w:r>
      </w:hyperlink>
      <w:r w:rsidR="00BA5833" w:rsidRPr="00556766">
        <w:rPr>
          <w:rFonts w:ascii="Calibri" w:hAnsi="Calibri" w:cs="Calibri"/>
        </w:rPr>
        <w:fldChar w:fldCharType="end"/>
      </w:r>
      <w:r w:rsidR="00480740" w:rsidRPr="00556766">
        <w:rPr>
          <w:rFonts w:ascii="Calibri" w:hAnsi="Calibri" w:cs="Calibri"/>
        </w:rPr>
        <w:t xml:space="preserve">. </w:t>
      </w:r>
      <w:r w:rsidR="004C6163" w:rsidRPr="00556766">
        <w:rPr>
          <w:rFonts w:ascii="Calibri" w:hAnsi="Calibri" w:cs="Calibri"/>
          <w:lang w:eastAsia="zh-CN"/>
        </w:rPr>
        <w:t>Atmospheric particles have im</w:t>
      </w:r>
      <w:r w:rsidR="00480740" w:rsidRPr="00556766">
        <w:rPr>
          <w:rFonts w:ascii="Calibri" w:hAnsi="Calibri" w:cs="Calibri"/>
          <w:lang w:eastAsia="zh-CN"/>
        </w:rPr>
        <w:t>portant effects on climate,</w:t>
      </w:r>
      <w:r w:rsidR="004C6163" w:rsidRPr="00556766">
        <w:rPr>
          <w:rFonts w:ascii="Calibri" w:hAnsi="Calibri" w:cs="Calibri"/>
          <w:lang w:eastAsia="zh-CN"/>
        </w:rPr>
        <w:t xml:space="preserve"> human health, </w:t>
      </w:r>
      <w:r w:rsidR="00480740" w:rsidRPr="00556766">
        <w:rPr>
          <w:rFonts w:ascii="Calibri" w:hAnsi="Calibri" w:cs="Calibri"/>
          <w:lang w:eastAsia="zh-CN"/>
        </w:rPr>
        <w:t>and visibility</w:t>
      </w:r>
      <w:hyperlink w:anchor="_ENREF_5" w:tooltip="Seinfeld, 2006 #214" w:history="1">
        <w:r w:rsidR="00991035" w:rsidRPr="00556766">
          <w:rPr>
            <w:rFonts w:ascii="Calibri" w:hAnsi="Calibri" w:cs="Calibri"/>
            <w:lang w:eastAsia="zh-CN"/>
          </w:rPr>
          <w:fldChar w:fldCharType="begin"/>
        </w:r>
        <w:r w:rsidR="00991035" w:rsidRPr="00556766">
          <w:rPr>
            <w:rFonts w:ascii="Calibri" w:hAnsi="Calibri" w:cs="Calibri"/>
            <w:lang w:eastAsia="zh-CN"/>
          </w:rPr>
          <w:instrText xml:space="preserve"> ADDIN EN.CITE &lt;EndNote&gt;&lt;Cite&gt;&lt;Author&gt;Seinfeld&lt;/Author&gt;&lt;Year&gt;2006&lt;/Year&gt;&lt;RecNum&gt;214&lt;/RecNum&gt;&lt;DisplayText&gt;&lt;style face="superscript"&gt;5&lt;/style&gt;&lt;/DisplayText&gt;&lt;record&gt;&lt;rec-number&gt;214&lt;/rec-number&gt;&lt;foreign-keys&gt;&lt;key app="EN" db-id="fwersr5ewfwxe5evvpmvtsw4frtdxxfvx59x" timestamp="1364227931"&gt;214&lt;/key&gt;&lt;/foreign-keys&gt;&lt;ref-type name="Book"&gt;6&lt;/ref-type&gt;&lt;contributors&gt;&lt;authors&gt;&lt;author&gt;Seinfeld, J. H.&lt;/author&gt;&lt;author&gt;Pandis, S. N.&lt;/author&gt;&lt;/authors&gt;&lt;/contributors&gt;&lt;titles&gt;&lt;title&gt;Atmospheric Chemistry and Physics: from air pollution to climate change&lt;/title&gt;&lt;/titles&gt;&lt;dates&gt;&lt;year&gt;2006&lt;/year&gt;&lt;/dates&gt;&lt;pub-location&gt;Hoboken, New Jersey&lt;/pub-location&gt;&lt;publisher&gt;John Wiley &amp;amp; Sons&lt;/publisher&gt;&lt;urls&gt;&lt;/urls&gt;&lt;/record&gt;&lt;/Cite&gt;&lt;/EndNote&gt;</w:instrText>
        </w:r>
        <w:r w:rsidR="00991035" w:rsidRPr="00556766">
          <w:rPr>
            <w:rFonts w:ascii="Calibri" w:hAnsi="Calibri" w:cs="Calibri"/>
            <w:lang w:eastAsia="zh-CN"/>
          </w:rPr>
          <w:fldChar w:fldCharType="separate"/>
        </w:r>
        <w:r w:rsidR="00991035" w:rsidRPr="00556766">
          <w:rPr>
            <w:rFonts w:ascii="Calibri" w:hAnsi="Calibri" w:cs="Calibri"/>
            <w:vertAlign w:val="superscript"/>
            <w:lang w:eastAsia="zh-CN"/>
          </w:rPr>
          <w:t>5</w:t>
        </w:r>
        <w:r w:rsidR="00991035" w:rsidRPr="00556766">
          <w:rPr>
            <w:rFonts w:ascii="Calibri" w:hAnsi="Calibri" w:cs="Calibri"/>
            <w:lang w:eastAsia="zh-CN"/>
          </w:rPr>
          <w:fldChar w:fldCharType="end"/>
        </w:r>
      </w:hyperlink>
      <w:r w:rsidR="004C6163" w:rsidRPr="00556766">
        <w:rPr>
          <w:rFonts w:ascii="Calibri" w:hAnsi="Calibri" w:cs="Calibri"/>
          <w:lang w:eastAsia="zh-CN"/>
        </w:rPr>
        <w:t xml:space="preserve">. </w:t>
      </w:r>
      <w:r w:rsidR="0093157C" w:rsidRPr="00556766">
        <w:rPr>
          <w:rFonts w:ascii="Calibri" w:hAnsi="Calibri" w:cs="Calibri"/>
        </w:rPr>
        <w:t>T</w:t>
      </w:r>
      <w:r w:rsidR="00856B3A" w:rsidRPr="00556766">
        <w:rPr>
          <w:rFonts w:ascii="Calibri" w:hAnsi="Calibri" w:cs="Calibri"/>
        </w:rPr>
        <w:t>he production mechanisms</w:t>
      </w:r>
      <w:r w:rsidR="0093157C" w:rsidRPr="00556766">
        <w:rPr>
          <w:rFonts w:ascii="Calibri" w:hAnsi="Calibri" w:cs="Calibri"/>
        </w:rPr>
        <w:t xml:space="preserve"> of organic PM</w:t>
      </w:r>
      <w:r w:rsidR="00856B3A" w:rsidRPr="00556766">
        <w:rPr>
          <w:rFonts w:ascii="Calibri" w:hAnsi="Calibri" w:cs="Calibri"/>
        </w:rPr>
        <w:t xml:space="preserve">, </w:t>
      </w:r>
      <w:r w:rsidR="0093157C" w:rsidRPr="00556766">
        <w:rPr>
          <w:rFonts w:ascii="Calibri" w:hAnsi="Calibri" w:cs="Calibri"/>
        </w:rPr>
        <w:t xml:space="preserve">however, </w:t>
      </w:r>
      <w:r w:rsidR="00416A32" w:rsidRPr="00556766">
        <w:rPr>
          <w:rFonts w:ascii="Calibri" w:hAnsi="Calibri" w:cs="Calibri"/>
          <w:lang w:eastAsia="zh-CN"/>
        </w:rPr>
        <w:t xml:space="preserve">remain </w:t>
      </w:r>
      <w:r w:rsidR="00856B3A" w:rsidRPr="00556766">
        <w:rPr>
          <w:rFonts w:ascii="Calibri" w:hAnsi="Calibri" w:cs="Calibri"/>
        </w:rPr>
        <w:t>insufficiently characterized and understood</w:t>
      </w:r>
      <w:r w:rsidR="00760D9B" w:rsidRPr="00556766">
        <w:rPr>
          <w:rFonts w:ascii="Calibri" w:hAnsi="Calibri" w:cs="Calibri"/>
        </w:rPr>
        <w:t>,</w:t>
      </w:r>
      <w:r w:rsidR="00856B3A" w:rsidRPr="00556766">
        <w:rPr>
          <w:rFonts w:ascii="Calibri" w:hAnsi="Calibri" w:cs="Calibri"/>
        </w:rPr>
        <w:t xml:space="preserve"> </w:t>
      </w:r>
      <w:r w:rsidR="00416A32" w:rsidRPr="00556766">
        <w:rPr>
          <w:rFonts w:ascii="Calibri" w:hAnsi="Calibri" w:cs="Calibri"/>
          <w:lang w:eastAsia="zh-CN"/>
        </w:rPr>
        <w:t>both qualitatively and quantitatively</w:t>
      </w:r>
      <w:r w:rsidR="00760D9B" w:rsidRPr="00556766">
        <w:rPr>
          <w:rFonts w:ascii="Calibri" w:hAnsi="Calibri" w:cs="Calibri"/>
          <w:lang w:eastAsia="zh-CN"/>
        </w:rPr>
        <w:t>, to predict number and mass concentrations as well as physical and chemical prope</w:t>
      </w:r>
      <w:r w:rsidR="00B1241D" w:rsidRPr="00556766">
        <w:rPr>
          <w:rFonts w:ascii="Calibri" w:hAnsi="Calibri" w:cs="Calibri"/>
          <w:lang w:eastAsia="zh-CN"/>
        </w:rPr>
        <w:t>r</w:t>
      </w:r>
      <w:r w:rsidR="00760D9B" w:rsidRPr="00556766">
        <w:rPr>
          <w:rFonts w:ascii="Calibri" w:hAnsi="Calibri" w:cs="Calibri"/>
          <w:lang w:eastAsia="zh-CN"/>
        </w:rPr>
        <w:t>ties</w:t>
      </w:r>
      <w:r w:rsidR="00856B3A" w:rsidRPr="00556766">
        <w:rPr>
          <w:rFonts w:ascii="Calibri" w:hAnsi="Calibri" w:cs="Calibri"/>
        </w:rPr>
        <w:t xml:space="preserve">. </w:t>
      </w:r>
      <w:r w:rsidR="0093157C" w:rsidRPr="00556766">
        <w:rPr>
          <w:rFonts w:ascii="Calibri" w:hAnsi="Calibri" w:cs="Calibri"/>
        </w:rPr>
        <w:t xml:space="preserve">One approach for </w:t>
      </w:r>
      <w:r w:rsidR="00416A32" w:rsidRPr="00556766">
        <w:rPr>
          <w:rFonts w:ascii="Calibri" w:hAnsi="Calibri" w:cs="Calibri"/>
        </w:rPr>
        <w:t>bridg</w:t>
      </w:r>
      <w:r w:rsidR="0093157C" w:rsidRPr="00556766">
        <w:rPr>
          <w:rFonts w:ascii="Calibri" w:hAnsi="Calibri" w:cs="Calibri"/>
        </w:rPr>
        <w:t xml:space="preserve">ing </w:t>
      </w:r>
      <w:r w:rsidR="00416A32" w:rsidRPr="00556766">
        <w:rPr>
          <w:rFonts w:ascii="Calibri" w:hAnsi="Calibri" w:cs="Calibri"/>
        </w:rPr>
        <w:t xml:space="preserve">this </w:t>
      </w:r>
      <w:r w:rsidR="00856B3A" w:rsidRPr="00556766">
        <w:rPr>
          <w:rFonts w:ascii="Calibri" w:hAnsi="Calibri" w:cs="Calibri"/>
        </w:rPr>
        <w:t>knowledge gap</w:t>
      </w:r>
      <w:r w:rsidR="0093157C" w:rsidRPr="00556766">
        <w:rPr>
          <w:rFonts w:ascii="Calibri" w:hAnsi="Calibri" w:cs="Calibri"/>
        </w:rPr>
        <w:t xml:space="preserve"> is </w:t>
      </w:r>
      <w:r w:rsidR="00376743" w:rsidRPr="00556766">
        <w:rPr>
          <w:rFonts w:ascii="Calibri" w:hAnsi="Calibri" w:cs="Calibri"/>
        </w:rPr>
        <w:t xml:space="preserve">to perform </w:t>
      </w:r>
      <w:r w:rsidR="0093157C" w:rsidRPr="00556766">
        <w:rPr>
          <w:rFonts w:ascii="Calibri" w:hAnsi="Calibri" w:cs="Calibri"/>
        </w:rPr>
        <w:t xml:space="preserve">laboratory studies that use flow tube reactors </w:t>
      </w:r>
      <w:r w:rsidR="00C70AE0" w:rsidRPr="00556766">
        <w:rPr>
          <w:rFonts w:ascii="Calibri" w:hAnsi="Calibri" w:cs="Calibri"/>
        </w:rPr>
        <w:t xml:space="preserve">for </w:t>
      </w:r>
      <w:r w:rsidR="0093157C" w:rsidRPr="00556766">
        <w:rPr>
          <w:rFonts w:ascii="Calibri" w:hAnsi="Calibri" w:cs="Calibri"/>
        </w:rPr>
        <w:t>mimic</w:t>
      </w:r>
      <w:r w:rsidR="00C70AE0" w:rsidRPr="00556766">
        <w:rPr>
          <w:rFonts w:ascii="Calibri" w:hAnsi="Calibri" w:cs="Calibri"/>
        </w:rPr>
        <w:t>king</w:t>
      </w:r>
      <w:r w:rsidR="0093157C" w:rsidRPr="00556766">
        <w:rPr>
          <w:rFonts w:ascii="Calibri" w:hAnsi="Calibri" w:cs="Calibri"/>
        </w:rPr>
        <w:t xml:space="preserve"> the production processes of atmospheric organic PM</w:t>
      </w:r>
      <w:r w:rsidR="00D1733B" w:rsidRPr="00556766">
        <w:rPr>
          <w:rFonts w:ascii="Calibri" w:hAnsi="Calibri" w:cs="Calibri"/>
        </w:rPr>
        <w:t xml:space="preserve">, </w:t>
      </w:r>
      <w:r w:rsidR="0093157C" w:rsidRPr="00556766">
        <w:rPr>
          <w:rFonts w:ascii="Calibri" w:hAnsi="Calibri" w:cs="Calibri"/>
        </w:rPr>
        <w:t>thereby facilitat</w:t>
      </w:r>
      <w:r w:rsidR="00D1733B" w:rsidRPr="00556766">
        <w:rPr>
          <w:rFonts w:ascii="Calibri" w:hAnsi="Calibri" w:cs="Calibri"/>
        </w:rPr>
        <w:t>ing</w:t>
      </w:r>
      <w:r w:rsidR="0093157C" w:rsidRPr="00556766">
        <w:rPr>
          <w:rFonts w:ascii="Calibri" w:hAnsi="Calibri" w:cs="Calibri"/>
        </w:rPr>
        <w:t xml:space="preserve"> mechanistic, process, and characteri</w:t>
      </w:r>
      <w:r w:rsidR="003B55AF" w:rsidRPr="00556766">
        <w:rPr>
          <w:rFonts w:ascii="Calibri" w:hAnsi="Calibri" w:cs="Calibri"/>
        </w:rPr>
        <w:t>zation</w:t>
      </w:r>
      <w:r w:rsidR="0093157C" w:rsidRPr="00556766">
        <w:rPr>
          <w:rFonts w:ascii="Calibri" w:hAnsi="Calibri" w:cs="Calibri"/>
        </w:rPr>
        <w:t xml:space="preserve"> studies of the PM</w:t>
      </w:r>
      <w:hyperlink w:anchor="_ENREF_6" w:tooltip="Duncianu, 2012 #901" w:history="1">
        <w:r w:rsidR="00991035" w:rsidRPr="00556766">
          <w:rPr>
            <w:rFonts w:ascii="Calibri" w:hAnsi="Calibri" w:cs="Calibri"/>
          </w:rPr>
          <w:fldChar w:fldCharType="begin">
            <w:fldData xml:space="preserve">PEVuZE5vdGU+PENpdGU+PEF1dGhvcj5EdW5jaWFudTwvQXV0aG9yPjxZZWFyPjIwMTI8L1llYXI+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</w:fldData>
          </w:fldChar>
        </w:r>
        <w:r w:rsidR="00991035" w:rsidRPr="00556766">
          <w:rPr>
            <w:rFonts w:ascii="Calibri" w:hAnsi="Calibri" w:cs="Calibri"/>
          </w:rPr>
          <w:instrText xml:space="preserve"> ADDIN EN.CITE </w:instrText>
        </w:r>
        <w:r w:rsidR="00991035" w:rsidRPr="00556766">
          <w:rPr>
            <w:rFonts w:ascii="Calibri" w:hAnsi="Calibri" w:cs="Calibri"/>
          </w:rPr>
          <w:fldChar w:fldCharType="begin">
            <w:fldData xml:space="preserve">PEVuZE5vdGU+PENpdGU+PEF1dGhvcj5EdW5jaWFudTwvQXV0aG9yPjxZZWFyPjIwMTI8L1llYXI+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</w:fldData>
          </w:fldChar>
        </w:r>
        <w:r w:rsidR="00991035" w:rsidRPr="00556766">
          <w:rPr>
            <w:rFonts w:ascii="Calibri" w:hAnsi="Calibri" w:cs="Calibri"/>
          </w:rPr>
          <w:instrText xml:space="preserve"> ADDIN EN.CITE.DATA </w:instrText>
        </w:r>
        <w:r w:rsidR="00991035" w:rsidRPr="00556766">
          <w:rPr>
            <w:rFonts w:ascii="Calibri" w:hAnsi="Calibri" w:cs="Calibri"/>
          </w:rPr>
        </w:r>
        <w:r w:rsidR="00991035" w:rsidRPr="00556766">
          <w:rPr>
            <w:rFonts w:ascii="Calibri" w:hAnsi="Calibri" w:cs="Calibri"/>
          </w:rPr>
          <w:fldChar w:fldCharType="end"/>
        </w:r>
        <w:r w:rsidR="00991035" w:rsidRPr="00556766">
          <w:rPr>
            <w:rFonts w:ascii="Calibri" w:hAnsi="Calibri" w:cs="Calibri"/>
          </w:rPr>
        </w:r>
        <w:r w:rsidR="00991035" w:rsidRPr="00556766">
          <w:rPr>
            <w:rFonts w:ascii="Calibri" w:hAnsi="Calibri" w:cs="Calibri"/>
          </w:rPr>
          <w:fldChar w:fldCharType="separate"/>
        </w:r>
        <w:r w:rsidR="00991035" w:rsidRPr="00556766">
          <w:rPr>
            <w:rFonts w:ascii="Calibri" w:hAnsi="Calibri" w:cs="Calibri"/>
            <w:vertAlign w:val="superscript"/>
          </w:rPr>
          <w:t>6-12</w:t>
        </w:r>
        <w:r w:rsidR="00991035" w:rsidRPr="00556766">
          <w:rPr>
            <w:rFonts w:ascii="Calibri" w:hAnsi="Calibri" w:cs="Calibri"/>
          </w:rPr>
          <w:fldChar w:fldCharType="end"/>
        </w:r>
      </w:hyperlink>
      <w:hyperlink w:anchor="_ENREF_6" w:tooltip="Brindza, 2010 #691" w:history="1"/>
      <w:r w:rsidR="00474866" w:rsidRPr="00556766">
        <w:rPr>
          <w:rFonts w:ascii="Calibri" w:hAnsi="Calibri" w:cs="Calibri"/>
        </w:rPr>
        <w:t>.</w:t>
      </w:r>
      <w:r w:rsidR="0093157C" w:rsidRPr="00556766">
        <w:rPr>
          <w:rFonts w:ascii="Calibri" w:hAnsi="Calibri" w:cs="Calibri"/>
        </w:rPr>
        <w:t xml:space="preserve"> The flow tube reactor enables the rapid synthesis of aerosol particles for a variety of particle number and mass concentrations</w:t>
      </w:r>
      <w:hyperlink w:anchor="_ENREF_13" w:tooltip="Shrestha, 2013 #349" w:history="1">
        <w:r w:rsidR="00991035" w:rsidRPr="00556766">
          <w:rPr>
            <w:rFonts w:ascii="Calibri" w:hAnsi="Calibri" w:cs="Calibri"/>
          </w:rPr>
          <w:fldChar w:fldCharType="begin"/>
        </w:r>
        <w:r w:rsidR="00991035" w:rsidRPr="00556766">
          <w:rPr>
            <w:rFonts w:ascii="Calibri" w:hAnsi="Calibri" w:cs="Calibri"/>
          </w:rPr>
          <w:instrText xml:space="preserve"> ADDIN EN.CITE &lt;EndNote&gt;&lt;Cite&gt;&lt;Author&gt;Shrestha&lt;/Author&gt;&lt;Year&gt;2013&lt;/Year&gt;&lt;RecNum&gt;349&lt;/RecNum&gt;&lt;DisplayText&gt;&lt;style face="superscript"&gt;13&lt;/style&gt;&lt;/DisplayText&gt;&lt;record&gt;&lt;rec-number&gt;349&lt;/rec-number&gt;&lt;foreign-keys&gt;&lt;key app="EN" db-id="fwersr5ewfwxe5evvpmvtsw4frtdxxfvx59x" timestamp="1395777758"&gt;349&lt;/key&gt;&lt;/foreign-keys&gt;&lt;ref-type name="Journal Article"&gt;17&lt;/ref-type&gt;&lt;contributors&gt;&lt;authors&gt;&lt;author&gt;Shrestha, Mona&lt;/author&gt;&lt;author&gt;Zhang, Yue&lt;/author&gt;&lt;author&gt;Ebben, Carlena J.&lt;/author&gt;&lt;author&gt;Martin, Scot T.&lt;/author&gt;&lt;author&gt;Geiger, Franz M.&lt;/author&gt;&lt;/authors&gt;&lt;/contributors&gt;&lt;titles&gt;&lt;title&gt;Vibrational sum frequency generation spectroscopy of secondary organic material produced by condensational growth from α-pinene ozonolysis&lt;/title&gt;&lt;secondary-title&gt;The Journal of Physical Chemistry A&lt;/secondary-title&gt;&lt;/titles&gt;&lt;periodical&gt;&lt;full-title&gt;The Journal of Physical Chemistry A&lt;/full-title&gt;&lt;abbr-1&gt;J. Phys. Chem. A&lt;/abbr-1&gt;&lt;abbr-2&gt;J Phys Chem A&lt;/abbr-2&gt;&lt;/periodical&gt;&lt;pages&gt;8427-8436&lt;/pages&gt;&lt;volume&gt;117&lt;/volume&gt;&lt;number&gt;35&lt;/number&gt;&lt;dates&gt;&lt;year&gt;2013&lt;/year&gt;&lt;pub-dates&gt;&lt;date&gt;2013/09/05&lt;/date&gt;&lt;/pub-dates&gt;&lt;/dates&gt;&lt;publisher&gt;American Chemical Society&lt;/publisher&gt;&lt;isbn&gt;1089-5639&lt;/isbn&gt;&lt;urls&gt;&lt;related-urls&gt;&lt;url&gt;http://dx.doi.org/10.1021/jp405065d&lt;/url&gt;&lt;/related-urls&gt;&lt;/urls&gt;&lt;electronic-resource-num&gt;10.1021/jp405065d&lt;/electronic-resource-num&gt;&lt;access-date&gt;2014/03/25&lt;/access-date&gt;&lt;/record&gt;&lt;/Cite&gt;&lt;/EndNote&gt;</w:instrText>
        </w:r>
        <w:r w:rsidR="00991035" w:rsidRPr="00556766">
          <w:rPr>
            <w:rFonts w:ascii="Calibri" w:hAnsi="Calibri" w:cs="Calibri"/>
          </w:rPr>
          <w:fldChar w:fldCharType="separate"/>
        </w:r>
        <w:r w:rsidR="00991035" w:rsidRPr="00556766">
          <w:rPr>
            <w:rFonts w:ascii="Calibri" w:hAnsi="Calibri" w:cs="Calibri"/>
            <w:vertAlign w:val="superscript"/>
          </w:rPr>
          <w:t>13</w:t>
        </w:r>
        <w:r w:rsidR="00991035" w:rsidRPr="00556766">
          <w:rPr>
            <w:rFonts w:ascii="Calibri" w:hAnsi="Calibri" w:cs="Calibri"/>
          </w:rPr>
          <w:fldChar w:fldCharType="end"/>
        </w:r>
      </w:hyperlink>
      <w:r w:rsidR="0093157C" w:rsidRPr="00556766">
        <w:rPr>
          <w:rFonts w:ascii="Calibri" w:hAnsi="Calibri" w:cs="Calibri"/>
        </w:rPr>
        <w:t>.</w:t>
      </w:r>
    </w:p>
    <w:p w14:paraId="2BDFD218" w14:textId="77777777" w:rsidR="007B240C" w:rsidRPr="00556766" w:rsidRDefault="007B240C" w:rsidP="00556766">
      <w:pPr>
        <w:rPr>
          <w:rFonts w:ascii="Calibri" w:hAnsi="Calibri" w:cs="Calibri"/>
        </w:rPr>
      </w:pPr>
    </w:p>
    <w:p w14:paraId="779F3266" w14:textId="1B052E3B" w:rsidR="00CB7B70" w:rsidRPr="00556766" w:rsidRDefault="0093157C" w:rsidP="00556766">
      <w:pPr>
        <w:rPr>
          <w:rFonts w:ascii="Calibri" w:hAnsi="Calibri" w:cs="Calibri"/>
        </w:rPr>
      </w:pPr>
      <w:r w:rsidRPr="00556766">
        <w:rPr>
          <w:rFonts w:ascii="Calibri" w:hAnsi="Calibri" w:cs="Calibri"/>
        </w:rPr>
        <w:t>The present study describes</w:t>
      </w:r>
      <w:r w:rsidR="00601779" w:rsidRPr="00556766">
        <w:rPr>
          <w:rFonts w:ascii="Calibri" w:hAnsi="Calibri" w:cs="Calibri"/>
        </w:rPr>
        <w:t>, through the use of video material,</w:t>
      </w:r>
      <w:r w:rsidRPr="00556766">
        <w:rPr>
          <w:rFonts w:ascii="Calibri" w:hAnsi="Calibri" w:cs="Calibri"/>
        </w:rPr>
        <w:t xml:space="preserve"> the production of organic PM as </w:t>
      </w:r>
      <w:r w:rsidR="00416A32" w:rsidRPr="00556766">
        <w:rPr>
          <w:rFonts w:ascii="Calibri" w:hAnsi="Calibri" w:cs="Calibri"/>
        </w:rPr>
        <w:t>submicron</w:t>
      </w:r>
      <w:r w:rsidRPr="00556766">
        <w:rPr>
          <w:rFonts w:ascii="Calibri" w:hAnsi="Calibri" w:cs="Calibri"/>
        </w:rPr>
        <w:t>-</w:t>
      </w:r>
      <w:r w:rsidR="00416A32" w:rsidRPr="00556766">
        <w:rPr>
          <w:rFonts w:ascii="Calibri" w:hAnsi="Calibri" w:cs="Calibri"/>
        </w:rPr>
        <w:t xml:space="preserve">sized particles from the </w:t>
      </w:r>
      <w:proofErr w:type="spellStart"/>
      <w:r w:rsidR="00416A32" w:rsidRPr="00556766">
        <w:rPr>
          <w:rFonts w:ascii="Calibri" w:hAnsi="Calibri" w:cs="Calibri"/>
        </w:rPr>
        <w:t>ozonolysis</w:t>
      </w:r>
      <w:proofErr w:type="spellEnd"/>
      <w:r w:rsidR="00416A32" w:rsidRPr="00556766">
        <w:rPr>
          <w:rFonts w:ascii="Calibri" w:hAnsi="Calibri" w:cs="Calibri"/>
        </w:rPr>
        <w:t xml:space="preserve"> of a dominant </w:t>
      </w:r>
      <w:r w:rsidRPr="00556766">
        <w:rPr>
          <w:rFonts w:ascii="Calibri" w:hAnsi="Calibri" w:cs="Calibri"/>
        </w:rPr>
        <w:t xml:space="preserve">atmospheric </w:t>
      </w:r>
      <w:r w:rsidR="00416A32" w:rsidRPr="00556766">
        <w:rPr>
          <w:rFonts w:ascii="Calibri" w:hAnsi="Calibri" w:cs="Calibri"/>
        </w:rPr>
        <w:t>monoterpene</w:t>
      </w:r>
      <w:r w:rsidRPr="00556766">
        <w:rPr>
          <w:rFonts w:ascii="Calibri" w:hAnsi="Calibri" w:cs="Calibri"/>
        </w:rPr>
        <w:t xml:space="preserve"> (</w:t>
      </w:r>
      <w:r w:rsidR="00556766" w:rsidRPr="00556766">
        <w:rPr>
          <w:rFonts w:ascii="Calibri" w:hAnsi="Calibri" w:cs="Calibri"/>
          <w:i/>
        </w:rPr>
        <w:t>viz.</w:t>
      </w:r>
      <w:r w:rsidR="00416A32" w:rsidRPr="00556766">
        <w:rPr>
          <w:rFonts w:ascii="Calibri" w:hAnsi="Calibri" w:cs="Calibri"/>
        </w:rPr>
        <w:t xml:space="preserve"> α-pinene</w:t>
      </w:r>
      <w:r w:rsidRPr="00556766">
        <w:rPr>
          <w:rFonts w:ascii="Calibri" w:hAnsi="Calibri" w:cs="Calibri"/>
        </w:rPr>
        <w:t>)</w:t>
      </w:r>
      <w:r w:rsidR="00416A32" w:rsidRPr="00556766">
        <w:rPr>
          <w:rFonts w:ascii="Calibri" w:hAnsi="Calibri" w:cs="Calibri"/>
        </w:rPr>
        <w:t xml:space="preserve"> in a flow tube reactor</w:t>
      </w:r>
      <w:r w:rsidR="00760D9B" w:rsidRPr="00556766">
        <w:rPr>
          <w:rFonts w:ascii="Calibri" w:hAnsi="Calibri" w:cs="Calibri"/>
        </w:rPr>
        <w:t>, which was</w:t>
      </w:r>
      <w:r w:rsidR="00EB64F9" w:rsidRPr="00556766">
        <w:rPr>
          <w:rFonts w:ascii="Calibri" w:hAnsi="Calibri" w:cs="Calibri"/>
        </w:rPr>
        <w:t xml:space="preserve"> first described in</w:t>
      </w:r>
      <w:r w:rsidR="00FB2F86" w:rsidRPr="00556766">
        <w:rPr>
          <w:rFonts w:ascii="Calibri" w:hAnsi="Calibri" w:cs="Calibri"/>
        </w:rPr>
        <w:t xml:space="preserve"> Shre</w:t>
      </w:r>
      <w:r w:rsidR="00C66344" w:rsidRPr="00556766">
        <w:rPr>
          <w:rFonts w:ascii="Calibri" w:hAnsi="Calibri" w:cs="Calibri"/>
        </w:rPr>
        <w:t>s</w:t>
      </w:r>
      <w:r w:rsidR="00FB2F86" w:rsidRPr="00556766">
        <w:rPr>
          <w:rFonts w:ascii="Calibri" w:hAnsi="Calibri" w:cs="Calibri"/>
        </w:rPr>
        <w:t>tha</w:t>
      </w:r>
      <w:r w:rsidR="00556766" w:rsidRPr="00556766">
        <w:rPr>
          <w:rFonts w:ascii="Calibri" w:hAnsi="Calibri" w:cs="Calibri"/>
          <w:i/>
        </w:rPr>
        <w:t xml:space="preserve"> et al.</w:t>
      </w:r>
      <w:hyperlink w:anchor="_ENREF_13" w:tooltip="Shrestha, 2013 #349" w:history="1">
        <w:r w:rsidR="00991035" w:rsidRPr="00556766">
          <w:rPr>
            <w:rFonts w:ascii="Calibri" w:hAnsi="Calibri" w:cs="Calibri"/>
          </w:rPr>
          <w:fldChar w:fldCharType="begin"/>
        </w:r>
        <w:r w:rsidR="00991035" w:rsidRPr="00556766">
          <w:rPr>
            <w:rFonts w:ascii="Calibri" w:hAnsi="Calibri" w:cs="Calibri"/>
          </w:rPr>
          <w:instrText xml:space="preserve"> ADDIN EN.CITE &lt;EndNote&gt;&lt;Cite&gt;&lt;Author&gt;Shrestha&lt;/Author&gt;&lt;Year&gt;2013&lt;/Year&gt;&lt;RecNum&gt;349&lt;/RecNum&gt;&lt;DisplayText&gt;&lt;style face="superscript"&gt;13&lt;/style&gt;&lt;/DisplayText&gt;&lt;record&gt;&lt;rec-number&gt;349&lt;/rec-number&gt;&lt;foreign-keys&gt;&lt;key app="EN" db-id="fwersr5ewfwxe5evvpmvtsw4frtdxxfvx59x" timestamp="1395777758"&gt;349&lt;/key&gt;&lt;/foreign-keys&gt;&lt;ref-type name="Journal Article"&gt;17&lt;/ref-type&gt;&lt;contributors&gt;&lt;authors&gt;&lt;author&gt;Shrestha, Mona&lt;/author&gt;&lt;author&gt;Zhang, Yue&lt;/author&gt;&lt;author&gt;Ebben, Carlena J.&lt;/author&gt;&lt;author&gt;Martin, Scot T.&lt;/author&gt;&lt;author&gt;Geiger, Franz M.&lt;/author&gt;&lt;/authors&gt;&lt;/contributors&gt;&lt;titles&gt;&lt;title&gt;Vibrational sum frequency generation spectroscopy of secondary organic material produced by condensational growth from α-pinene ozonolysis&lt;/title&gt;&lt;secondary-title&gt;The Journal of Physical Chemistry A&lt;/secondary-title&gt;&lt;/titles&gt;&lt;periodical&gt;&lt;full-title&gt;The Journal of Physical Chemistry A&lt;/full-title&gt;&lt;abbr-1&gt;J. Phys. Chem. A&lt;/abbr-1&gt;&lt;abbr-2&gt;J Phys Chem A&lt;/abbr-2&gt;&lt;/periodical&gt;&lt;pages&gt;8427-8436&lt;/pages&gt;&lt;volume&gt;117&lt;/volume&gt;&lt;number&gt;35&lt;/number&gt;&lt;dates&gt;&lt;year&gt;2013&lt;/year&gt;&lt;pub-dates&gt;&lt;date&gt;2013/09/05&lt;/date&gt;&lt;/pub-dates&gt;&lt;/dates&gt;&lt;publisher&gt;American Chemical Society&lt;/publisher&gt;&lt;isbn&gt;1089-5639&lt;/isbn&gt;&lt;urls&gt;&lt;related-urls&gt;&lt;url&gt;http://dx.doi.org/10.1021/jp405065d&lt;/url&gt;&lt;/related-urls&gt;&lt;/urls&gt;&lt;electronic-resource-num&gt;10.1021/jp405065d&lt;/electronic-resource-num&gt;&lt;access-date&gt;2014/03/25&lt;/access-date&gt;&lt;/record&gt;&lt;/Cite&gt;&lt;/EndNote&gt;</w:instrText>
        </w:r>
        <w:r w:rsidR="00991035" w:rsidRPr="00556766">
          <w:rPr>
            <w:rFonts w:ascii="Calibri" w:hAnsi="Calibri" w:cs="Calibri"/>
          </w:rPr>
          <w:fldChar w:fldCharType="separate"/>
        </w:r>
        <w:r w:rsidR="00991035" w:rsidRPr="00556766">
          <w:rPr>
            <w:rFonts w:ascii="Calibri" w:hAnsi="Calibri" w:cs="Calibri"/>
            <w:vertAlign w:val="superscript"/>
          </w:rPr>
          <w:t>13</w:t>
        </w:r>
        <w:r w:rsidR="00991035" w:rsidRPr="00556766">
          <w:rPr>
            <w:rFonts w:ascii="Calibri" w:hAnsi="Calibri" w:cs="Calibri"/>
          </w:rPr>
          <w:fldChar w:fldCharType="end"/>
        </w:r>
      </w:hyperlink>
      <w:r w:rsidRPr="00556766">
        <w:rPr>
          <w:rFonts w:ascii="Calibri" w:hAnsi="Calibri" w:cs="Calibri"/>
        </w:rPr>
        <w:t xml:space="preserve"> </w:t>
      </w:r>
      <w:r w:rsidR="00CB7B70" w:rsidRPr="00556766">
        <w:rPr>
          <w:rFonts w:ascii="Calibri" w:hAnsi="Calibri" w:cs="Calibri"/>
        </w:rPr>
        <w:t xml:space="preserve">Briefly, the </w:t>
      </w:r>
      <w:r w:rsidR="00CB7B70" w:rsidRPr="00556766">
        <w:rPr>
          <w:rFonts w:ascii="Calibri" w:hAnsi="Calibri" w:cs="Calibri" w:hint="eastAsia"/>
        </w:rPr>
        <w:t xml:space="preserve">flow </w:t>
      </w:r>
      <w:r w:rsidR="00CB7B70" w:rsidRPr="00556766">
        <w:rPr>
          <w:rFonts w:ascii="Calibri" w:hAnsi="Calibri" w:cs="Calibri"/>
        </w:rPr>
        <w:t xml:space="preserve">tube was made of glass with </w:t>
      </w:r>
      <w:r w:rsidR="00CB7B70" w:rsidRPr="00556766">
        <w:rPr>
          <w:rFonts w:ascii="Calibri" w:hAnsi="Calibri" w:cs="Calibri" w:hint="eastAsia"/>
        </w:rPr>
        <w:t>an inner diameter of 48.2 mm and a length of 1.30 m</w:t>
      </w:r>
      <w:r w:rsidR="00CB7B70" w:rsidRPr="00556766">
        <w:rPr>
          <w:rFonts w:ascii="Calibri" w:hAnsi="Calibri" w:cs="Calibri"/>
        </w:rPr>
        <w:t xml:space="preserve">. The flow tube was operated slightly above ambient pressure in the </w:t>
      </w:r>
      <w:r w:rsidR="00CB7B70" w:rsidRPr="00556766">
        <w:rPr>
          <w:rFonts w:ascii="Calibri" w:hAnsi="Calibri" w:cs="Calibri" w:hint="eastAsia"/>
        </w:rPr>
        <w:t xml:space="preserve">laminar flow </w:t>
      </w:r>
      <w:r w:rsidR="00CB7B70" w:rsidRPr="00556766">
        <w:rPr>
          <w:rFonts w:ascii="Calibri" w:hAnsi="Calibri" w:cs="Calibri"/>
        </w:rPr>
        <w:t>regime (</w:t>
      </w:r>
      <w:r w:rsidR="00CB7B70" w:rsidRPr="00556766">
        <w:rPr>
          <w:rFonts w:ascii="Calibri" w:hAnsi="Calibri" w:cs="Calibri" w:hint="eastAsia"/>
        </w:rPr>
        <w:t xml:space="preserve">Reynolds number </w:t>
      </w:r>
      <w:r w:rsidR="00CB7B70" w:rsidRPr="00556766">
        <w:rPr>
          <w:rFonts w:ascii="Calibri" w:hAnsi="Calibri" w:cs="Calibri"/>
        </w:rPr>
        <w:t xml:space="preserve">of </w:t>
      </w:r>
      <w:r w:rsidR="00CB7B70" w:rsidRPr="00556766">
        <w:rPr>
          <w:rFonts w:ascii="Calibri" w:hAnsi="Calibri" w:cs="Calibri" w:hint="eastAsia"/>
        </w:rPr>
        <w:t>9.</w:t>
      </w:r>
      <w:r w:rsidR="00CB7B70" w:rsidRPr="00556766">
        <w:rPr>
          <w:rFonts w:ascii="Calibri" w:hAnsi="Calibri" w:cs="Calibri"/>
        </w:rPr>
        <w:t xml:space="preserve">4 </w:t>
      </w:r>
      <w:r w:rsidR="00CB7B70" w:rsidRPr="00556766">
        <w:rPr>
          <w:rFonts w:ascii="Calibri" w:hAnsi="Calibri" w:cs="Calibri"/>
          <w:lang w:eastAsia="zh-CN"/>
        </w:rPr>
        <w:t xml:space="preserve">± 0.5), and with </w:t>
      </w:r>
      <w:r w:rsidR="00CB7B70" w:rsidRPr="00556766">
        <w:rPr>
          <w:rFonts w:ascii="Calibri" w:hAnsi="Calibri" w:cs="Calibri" w:hint="eastAsia"/>
          <w:lang w:eastAsia="zh-CN"/>
        </w:rPr>
        <w:t xml:space="preserve">a residence time of 38 </w:t>
      </w:r>
      <w:r w:rsidR="00CB7B70" w:rsidRPr="00556766">
        <w:rPr>
          <w:rFonts w:ascii="Calibri" w:hAnsi="Calibri" w:cs="Calibri"/>
          <w:lang w:eastAsia="zh-CN"/>
        </w:rPr>
        <w:t>±</w:t>
      </w:r>
      <w:r w:rsidR="00CB7B70" w:rsidRPr="00556766">
        <w:rPr>
          <w:rFonts w:ascii="Calibri" w:hAnsi="Calibri" w:cs="Calibri" w:hint="eastAsia"/>
          <w:lang w:eastAsia="zh-CN"/>
        </w:rPr>
        <w:t xml:space="preserve"> 1</w:t>
      </w:r>
      <w:r w:rsidR="00556766">
        <w:rPr>
          <w:rFonts w:ascii="Calibri" w:hAnsi="Calibri" w:cs="Calibri"/>
          <w:lang w:eastAsia="zh-CN"/>
        </w:rPr>
        <w:t xml:space="preserve"> </w:t>
      </w:r>
      <w:r w:rsidR="00CB7B70" w:rsidRPr="00556766">
        <w:rPr>
          <w:rFonts w:ascii="Calibri" w:hAnsi="Calibri" w:cs="Calibri"/>
          <w:lang w:eastAsia="zh-CN"/>
        </w:rPr>
        <w:t>s</w:t>
      </w:r>
      <w:r w:rsidR="00556766">
        <w:rPr>
          <w:rFonts w:ascii="Calibri" w:hAnsi="Calibri" w:cs="Calibri"/>
          <w:lang w:eastAsia="zh-CN"/>
        </w:rPr>
        <w:t xml:space="preserve"> </w:t>
      </w:r>
      <w:hyperlink w:anchor="_ENREF_14" w:tooltip="Ng, 2006 #32" w:history="1">
        <w:r w:rsidR="00556766" w:rsidRPr="00556766">
          <w:rPr>
            <w:rFonts w:ascii="Calibri" w:hAnsi="Calibri" w:cs="Calibri"/>
            <w:lang w:eastAsia="zh-CN"/>
          </w:rPr>
          <w:fldChar w:fldCharType="begin"/>
        </w:r>
        <w:r w:rsidR="00556766" w:rsidRPr="00556766">
          <w:rPr>
            <w:rFonts w:ascii="Calibri" w:hAnsi="Calibri" w:cs="Calibri"/>
            <w:lang w:eastAsia="zh-CN"/>
          </w:rPr>
          <w:instrText xml:space="preserve"> ADDIN EN.CITE &lt;EndNote&gt;&lt;Cite&gt;&lt;Author&gt;Ng&lt;/Author&gt;&lt;Year&gt;2006&lt;/Year&gt;&lt;RecNum&gt;32&lt;/RecNum&gt;&lt;DisplayText&gt;&lt;style face="superscript"&gt;14&lt;/style&gt;&lt;/DisplayText&gt;&lt;record&gt;&lt;rec-number&gt;32&lt;/rec-number&gt;&lt;foreign-keys&gt;&lt;key app="EN" db-id="efs0fdvtxp25rfeepdvxrxwkrz5tp5x9s022"&gt;32&lt;/key&gt;&lt;/foreign-keys&gt;&lt;ref-type name="Journal Article"&gt;17&lt;/ref-type&gt;&lt;contributors&gt;&lt;authors&gt;&lt;author&gt;Ng, N. L.&lt;/author&gt;&lt;author&gt;Kroll. J. H.&lt;/author&gt;&lt;author&gt;Keywood, M. D.&lt;/author&gt;&lt;author&gt;Bahreini, R.&lt;/author&gt;&lt;author&gt;Varutbangkul, V.&lt;/author&gt;&lt;author&gt;Flagan, R. C.&lt;/author&gt;&lt;author&gt;Seinfeld, J. H.&lt;/author&gt;&lt;/authors&gt;&lt;/contributors&gt;&lt;titles&gt;&lt;title&gt;Contribution of First- versus Second-Generation Products to Secondary Organic Aerosols Formed in the Oxidation of Biogenic Hydrocarbons&lt;/title&gt;&lt;secondary-title&gt;Environmental Science &amp;amp; Technology&lt;/secondary-title&gt;&lt;/titles&gt;&lt;periodical&gt;&lt;full-title&gt;Environmental Science &amp;amp; Technology&lt;/full-title&gt;&lt;/periodical&gt;&lt;pages&gt;2283-2297&lt;/pages&gt;&lt;volume&gt;40&lt;/volume&gt;&lt;dates&gt;&lt;year&gt;2006&lt;/year&gt;&lt;/dates&gt;&lt;urls&gt;&lt;/urls&gt;&lt;/record&gt;&lt;/Cite&gt;&lt;/EndNote&gt;</w:instrText>
        </w:r>
        <w:r w:rsidR="00556766" w:rsidRPr="00556766">
          <w:rPr>
            <w:rFonts w:ascii="Calibri" w:hAnsi="Calibri" w:cs="Calibri"/>
            <w:lang w:eastAsia="zh-CN"/>
          </w:rPr>
          <w:fldChar w:fldCharType="separate"/>
        </w:r>
        <w:r w:rsidR="00556766" w:rsidRPr="00556766">
          <w:rPr>
            <w:rFonts w:ascii="Calibri" w:hAnsi="Calibri" w:cs="Calibri"/>
            <w:vertAlign w:val="superscript"/>
            <w:lang w:eastAsia="zh-CN"/>
          </w:rPr>
          <w:t>14</w:t>
        </w:r>
        <w:r w:rsidR="00556766" w:rsidRPr="00556766">
          <w:rPr>
            <w:rFonts w:ascii="Calibri" w:hAnsi="Calibri" w:cs="Calibri"/>
            <w:lang w:eastAsia="zh-CN"/>
          </w:rPr>
          <w:fldChar w:fldCharType="end"/>
        </w:r>
      </w:hyperlink>
      <w:r w:rsidR="00CB7B70" w:rsidRPr="00556766">
        <w:rPr>
          <w:rFonts w:ascii="Calibri" w:hAnsi="Calibri" w:cs="Calibri"/>
          <w:lang w:eastAsia="zh-CN"/>
        </w:rPr>
        <w:t>.</w:t>
      </w:r>
      <w:r w:rsidR="00CB7B70" w:rsidRPr="00556766">
        <w:rPr>
          <w:rFonts w:ascii="Calibri" w:hAnsi="Calibri" w:cs="Calibri" w:hint="eastAsia"/>
        </w:rPr>
        <w:t xml:space="preserve"> </w:t>
      </w:r>
      <w:r w:rsidR="00CB7B70" w:rsidRPr="00556766">
        <w:rPr>
          <w:rFonts w:ascii="Calibri" w:hAnsi="Calibri" w:cs="Calibri"/>
        </w:rPr>
        <w:t xml:space="preserve">The temperature was set to be </w:t>
      </w:r>
      <w:r w:rsidR="00CB7B70" w:rsidRPr="00556766">
        <w:rPr>
          <w:rFonts w:ascii="Calibri" w:hAnsi="Calibri" w:cs="Calibri" w:hint="eastAsia"/>
          <w:lang w:eastAsia="zh-CN"/>
        </w:rPr>
        <w:t>25</w:t>
      </w:r>
      <w:r w:rsidR="00CB7B70" w:rsidRPr="00556766">
        <w:rPr>
          <w:rFonts w:ascii="Calibri" w:hAnsi="Calibri" w:cs="Calibri"/>
          <w:lang w:eastAsia="zh-CN"/>
        </w:rPr>
        <w:t xml:space="preserve"> ± </w:t>
      </w:r>
      <w:r w:rsidR="00CB7B70" w:rsidRPr="00556766">
        <w:rPr>
          <w:rFonts w:ascii="Calibri" w:hAnsi="Calibri" w:cs="Calibri" w:hint="eastAsia"/>
          <w:lang w:eastAsia="zh-CN"/>
        </w:rPr>
        <w:t xml:space="preserve">1 </w:t>
      </w:r>
      <w:r w:rsidR="00CB7B70" w:rsidRPr="00556766">
        <w:rPr>
          <w:rFonts w:ascii="Calibri" w:hAnsi="Calibri" w:cs="Calibri"/>
          <w:lang w:eastAsia="zh-CN"/>
        </w:rPr>
        <w:t>°</w:t>
      </w:r>
      <w:r w:rsidR="00CB7B70" w:rsidRPr="00556766">
        <w:rPr>
          <w:rFonts w:ascii="Calibri" w:hAnsi="Calibri" w:cs="Calibri" w:hint="eastAsia"/>
          <w:lang w:eastAsia="zh-CN"/>
        </w:rPr>
        <w:t>C</w:t>
      </w:r>
      <w:r w:rsidR="00CB7B70" w:rsidRPr="00556766">
        <w:rPr>
          <w:rFonts w:ascii="Calibri" w:hAnsi="Calibri" w:cs="Calibri"/>
        </w:rPr>
        <w:t xml:space="preserve"> by using a recirculating chiller to flow water in a double-layered customized box that housing the flow tube reactor.</w:t>
      </w:r>
      <w:r w:rsidR="00556766">
        <w:rPr>
          <w:rFonts w:ascii="Calibri" w:hAnsi="Calibri" w:cs="Calibri"/>
        </w:rPr>
        <w:t xml:space="preserve"> </w:t>
      </w:r>
    </w:p>
    <w:p w14:paraId="62294803" w14:textId="77777777" w:rsidR="00E43C3B" w:rsidRPr="00556766" w:rsidRDefault="00E43C3B" w:rsidP="00556766">
      <w:pPr>
        <w:rPr>
          <w:rFonts w:ascii="Calibri" w:hAnsi="Calibri" w:cs="Calibri"/>
        </w:rPr>
      </w:pPr>
    </w:p>
    <w:p w14:paraId="4A4302B4" w14:textId="72AC9E67" w:rsidR="001B3F7E" w:rsidRPr="00556766" w:rsidRDefault="00DB055B" w:rsidP="00556766">
      <w:pPr>
        <w:rPr>
          <w:rFonts w:ascii="Calibri" w:hAnsi="Calibri" w:cs="Calibri"/>
        </w:rPr>
      </w:pPr>
      <w:r w:rsidRPr="00556766">
        <w:rPr>
          <w:rFonts w:ascii="Calibri" w:hAnsi="Calibri" w:cs="Calibri"/>
        </w:rPr>
        <w:t xml:space="preserve">A </w:t>
      </w:r>
      <w:r w:rsidR="00E724AA" w:rsidRPr="00556766">
        <w:rPr>
          <w:rFonts w:ascii="Calibri" w:hAnsi="Calibri" w:cs="Calibri"/>
        </w:rPr>
        <w:t xml:space="preserve">schematic plot of the flow tube reactor system is shown in </w:t>
      </w:r>
      <w:r w:rsidR="00556766" w:rsidRPr="00556766">
        <w:rPr>
          <w:rFonts w:ascii="Calibri" w:hAnsi="Calibri" w:cs="Calibri"/>
          <w:b/>
        </w:rPr>
        <w:t>Figure 1</w:t>
      </w:r>
      <w:r w:rsidR="00E724AA" w:rsidRPr="00556766">
        <w:rPr>
          <w:rFonts w:ascii="Calibri" w:hAnsi="Calibri" w:cs="Calibri"/>
        </w:rPr>
        <w:t xml:space="preserve">. </w:t>
      </w:r>
      <w:r w:rsidR="00E43C3B" w:rsidRPr="00556766">
        <w:rPr>
          <w:rFonts w:ascii="Calibri" w:hAnsi="Calibri" w:cs="Calibri"/>
        </w:rPr>
        <w:t>A</w:t>
      </w:r>
      <w:r w:rsidR="00991035" w:rsidRPr="00556766">
        <w:rPr>
          <w:rFonts w:ascii="Calibri" w:hAnsi="Calibri" w:cs="Calibri"/>
          <w:lang w:eastAsia="zh-CN"/>
        </w:rPr>
        <w:t xml:space="preserve"> pure air generator </w:t>
      </w:r>
      <w:r w:rsidR="00E43C3B" w:rsidRPr="00556766">
        <w:rPr>
          <w:rFonts w:ascii="Calibri" w:hAnsi="Calibri" w:cs="Calibri"/>
          <w:lang w:eastAsia="zh-CN"/>
        </w:rPr>
        <w:t xml:space="preserve">is used to generate ultra-pure air that </w:t>
      </w:r>
      <w:r w:rsidR="00E43C3B" w:rsidRPr="00556766">
        <w:rPr>
          <w:rFonts w:ascii="Calibri" w:hAnsi="Calibri" w:cs="Calibri"/>
        </w:rPr>
        <w:t>passes</w:t>
      </w:r>
      <w:r w:rsidR="00991035" w:rsidRPr="00556766">
        <w:rPr>
          <w:rFonts w:ascii="Calibri" w:hAnsi="Calibri" w:cs="Calibri"/>
        </w:rPr>
        <w:t xml:space="preserve"> through an ozone generator, producing 200-500 ppm of ozone</w:t>
      </w:r>
      <w:r w:rsidR="00E43C3B" w:rsidRPr="00556766">
        <w:rPr>
          <w:rFonts w:ascii="Calibri" w:hAnsi="Calibri" w:cs="Calibri"/>
        </w:rPr>
        <w:t xml:space="preserve">. An additional flow of pure air at 0.50 </w:t>
      </w:r>
      <w:proofErr w:type="spellStart"/>
      <w:r w:rsidR="00E43C3B" w:rsidRPr="00556766">
        <w:rPr>
          <w:rFonts w:ascii="Calibri" w:hAnsi="Calibri" w:cs="Calibri"/>
        </w:rPr>
        <w:t>sLpm</w:t>
      </w:r>
      <w:proofErr w:type="spellEnd"/>
      <w:r w:rsidR="00E43C3B" w:rsidRPr="00556766">
        <w:rPr>
          <w:rFonts w:ascii="Calibri" w:hAnsi="Calibri" w:cs="Calibri"/>
        </w:rPr>
        <w:t xml:space="preserve"> is used to evaporate </w:t>
      </w:r>
      <w:r w:rsidR="00991035" w:rsidRPr="00556766">
        <w:rPr>
          <w:rFonts w:ascii="Calibri" w:hAnsi="Calibri" w:cs="Calibri"/>
        </w:rPr>
        <w:t xml:space="preserve">α-Pinene </w:t>
      </w:r>
      <w:r w:rsidR="00E43C3B" w:rsidRPr="00556766">
        <w:rPr>
          <w:rFonts w:ascii="Calibri" w:hAnsi="Calibri" w:cs="Calibri"/>
        </w:rPr>
        <w:t xml:space="preserve">injected by a syringe injector in a round bottom flask. </w:t>
      </w:r>
      <w:r w:rsidR="003E56EC" w:rsidRPr="00556766">
        <w:rPr>
          <w:rFonts w:ascii="Calibri" w:hAnsi="Calibri" w:cs="Calibri"/>
        </w:rPr>
        <w:t>α-Pinene is pre-mixed with 2-butanol at a dilution ratio of 1:50</w:t>
      </w:r>
      <w:hyperlink w:anchor="_ENREF_15" w:tooltip="Heuchel, 1993 #14954" w:history="1">
        <w:r w:rsidR="003E56EC" w:rsidRPr="00556766">
          <w:rPr>
            <w:rFonts w:ascii="Calibri" w:hAnsi="Calibri" w:cs="Calibri"/>
          </w:rPr>
          <w:fldChar w:fldCharType="begin">
            <w:fldData xml:space="preserve">PEVuZE5vdGU+PENpdGU+PEF1dGhvcj5IZXVjaGVsPC9BdXRob3I+PFllYXI+MTk5MzwvWWVhcj48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=
</w:fldData>
          </w:fldChar>
        </w:r>
        <w:r w:rsidR="003E56EC" w:rsidRPr="00556766">
          <w:rPr>
            <w:rFonts w:ascii="Calibri" w:hAnsi="Calibri" w:cs="Calibri"/>
          </w:rPr>
          <w:instrText xml:space="preserve"> ADDIN EN.CITE </w:instrText>
        </w:r>
        <w:r w:rsidR="003E56EC" w:rsidRPr="00556766">
          <w:rPr>
            <w:rFonts w:ascii="Calibri" w:hAnsi="Calibri" w:cs="Calibri"/>
          </w:rPr>
          <w:fldChar w:fldCharType="begin">
            <w:fldData xml:space="preserve">PEVuZE5vdGU+PENpdGU+PEF1dGhvcj5IZXVjaGVsPC9BdXRob3I+PFllYXI+MTk5MzwvWWVhcj48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=
</w:fldData>
          </w:fldChar>
        </w:r>
        <w:r w:rsidR="003E56EC" w:rsidRPr="00556766">
          <w:rPr>
            <w:rFonts w:ascii="Calibri" w:hAnsi="Calibri" w:cs="Calibri"/>
          </w:rPr>
          <w:instrText xml:space="preserve"> ADDIN EN.CITE.DATA </w:instrText>
        </w:r>
        <w:r w:rsidR="003E56EC" w:rsidRPr="00556766">
          <w:rPr>
            <w:rFonts w:ascii="Calibri" w:hAnsi="Calibri" w:cs="Calibri"/>
          </w:rPr>
        </w:r>
        <w:r w:rsidR="003E56EC" w:rsidRPr="00556766">
          <w:rPr>
            <w:rFonts w:ascii="Calibri" w:hAnsi="Calibri" w:cs="Calibri"/>
          </w:rPr>
          <w:fldChar w:fldCharType="end"/>
        </w:r>
        <w:r w:rsidR="003E56EC" w:rsidRPr="00556766">
          <w:rPr>
            <w:rFonts w:ascii="Calibri" w:hAnsi="Calibri" w:cs="Calibri"/>
          </w:rPr>
        </w:r>
        <w:r w:rsidR="003E56EC" w:rsidRPr="00556766">
          <w:rPr>
            <w:rFonts w:ascii="Calibri" w:hAnsi="Calibri" w:cs="Calibri"/>
          </w:rPr>
          <w:fldChar w:fldCharType="separate"/>
        </w:r>
        <w:r w:rsidR="003E56EC" w:rsidRPr="00556766">
          <w:rPr>
            <w:rFonts w:ascii="Calibri" w:hAnsi="Calibri" w:cs="Calibri"/>
            <w:vertAlign w:val="superscript"/>
          </w:rPr>
          <w:t>15-17</w:t>
        </w:r>
        <w:r w:rsidR="003E56EC" w:rsidRPr="00556766">
          <w:rPr>
            <w:rFonts w:ascii="Calibri" w:hAnsi="Calibri" w:cs="Calibri"/>
          </w:rPr>
          <w:fldChar w:fldCharType="end"/>
        </w:r>
      </w:hyperlink>
      <w:r w:rsidR="003E56EC" w:rsidRPr="00556766">
        <w:rPr>
          <w:rFonts w:ascii="Calibri" w:hAnsi="Calibri" w:cs="Calibri"/>
        </w:rPr>
        <w:t xml:space="preserve"> before being withdrawn to the syringe injector, because 2-butanol can act as an OH scavenger to ensure that </w:t>
      </w:r>
      <w:proofErr w:type="spellStart"/>
      <w:r w:rsidR="003E56EC" w:rsidRPr="00556766">
        <w:rPr>
          <w:rFonts w:ascii="Calibri" w:hAnsi="Calibri" w:cs="Calibri"/>
        </w:rPr>
        <w:t>ozonolysis</w:t>
      </w:r>
      <w:proofErr w:type="spellEnd"/>
      <w:r w:rsidR="003E56EC" w:rsidRPr="00556766">
        <w:rPr>
          <w:rFonts w:ascii="Calibri" w:hAnsi="Calibri" w:cs="Calibri"/>
        </w:rPr>
        <w:t xml:space="preserve"> was the only reaction occurring inside the flow tube. </w:t>
      </w:r>
      <w:r w:rsidR="00E43C3B" w:rsidRPr="00556766">
        <w:rPr>
          <w:rFonts w:ascii="Calibri" w:hAnsi="Calibri" w:cs="Calibri"/>
        </w:rPr>
        <w:t xml:space="preserve">The </w:t>
      </w:r>
      <w:r w:rsidR="003E56EC" w:rsidRPr="00556766">
        <w:rPr>
          <w:rFonts w:ascii="Calibri" w:hAnsi="Calibri" w:cs="Calibri"/>
        </w:rPr>
        <w:t xml:space="preserve">round bottom </w:t>
      </w:r>
      <w:r w:rsidR="00E43C3B" w:rsidRPr="00556766">
        <w:rPr>
          <w:rFonts w:ascii="Calibri" w:hAnsi="Calibri" w:cs="Calibri"/>
        </w:rPr>
        <w:t>flask</w:t>
      </w:r>
      <w:r w:rsidR="00991035" w:rsidRPr="00556766">
        <w:rPr>
          <w:rFonts w:ascii="Calibri" w:hAnsi="Calibri" w:cs="Calibri"/>
        </w:rPr>
        <w:t xml:space="preserve"> was heated to 135 ± 1 °C</w:t>
      </w:r>
      <w:r w:rsidR="00E43C3B" w:rsidRPr="00556766">
        <w:rPr>
          <w:rFonts w:ascii="Calibri" w:hAnsi="Calibri" w:cs="Calibri"/>
        </w:rPr>
        <w:t xml:space="preserve"> allowing quick evaporation of the </w:t>
      </w:r>
      <w:r w:rsidR="00E43C3B" w:rsidRPr="00556766">
        <w:rPr>
          <w:rFonts w:ascii="Calibri" w:hAnsi="Calibri" w:cs="Calibri"/>
        </w:rPr>
        <w:lastRenderedPageBreak/>
        <w:t>injected organic compounds</w:t>
      </w:r>
      <w:r w:rsidR="00991035" w:rsidRPr="00556766">
        <w:rPr>
          <w:rFonts w:ascii="Calibri" w:hAnsi="Calibri" w:cs="Calibri"/>
        </w:rPr>
        <w:t xml:space="preserve">. </w:t>
      </w:r>
      <w:r w:rsidR="002A5784" w:rsidRPr="00556766">
        <w:rPr>
          <w:rFonts w:ascii="Calibri" w:hAnsi="Calibri" w:cs="Calibri"/>
        </w:rPr>
        <w:t>The</w:t>
      </w:r>
      <w:r w:rsidR="00991035" w:rsidRPr="00556766">
        <w:rPr>
          <w:rFonts w:ascii="Calibri" w:hAnsi="Calibri" w:cs="Calibri"/>
        </w:rPr>
        <w:t xml:space="preserve"> α-pinene</w:t>
      </w:r>
      <w:r w:rsidR="002A5784" w:rsidRPr="00556766">
        <w:rPr>
          <w:rFonts w:ascii="Calibri" w:hAnsi="Calibri" w:cs="Calibri"/>
        </w:rPr>
        <w:t xml:space="preserve"> and ozone</w:t>
      </w:r>
      <w:r w:rsidR="00991035" w:rsidRPr="00556766">
        <w:rPr>
          <w:rFonts w:ascii="Calibri" w:hAnsi="Calibri" w:cs="Calibri"/>
        </w:rPr>
        <w:t xml:space="preserve"> flow inlets were </w:t>
      </w:r>
      <w:r w:rsidR="002A5784" w:rsidRPr="00556766">
        <w:rPr>
          <w:rFonts w:ascii="Calibri" w:hAnsi="Calibri" w:cs="Calibri"/>
        </w:rPr>
        <w:t xml:space="preserve">also </w:t>
      </w:r>
      <w:r w:rsidR="00991035" w:rsidRPr="00556766">
        <w:rPr>
          <w:rFonts w:ascii="Calibri" w:hAnsi="Calibri" w:cs="Calibri"/>
        </w:rPr>
        <w:t xml:space="preserve">arranged perpendicular to each other to induce turbulence </w:t>
      </w:r>
      <w:r w:rsidR="003E56EC" w:rsidRPr="00556766">
        <w:rPr>
          <w:rFonts w:ascii="Calibri" w:hAnsi="Calibri" w:cs="Calibri"/>
        </w:rPr>
        <w:t xml:space="preserve">and </w:t>
      </w:r>
      <w:r w:rsidR="00991035" w:rsidRPr="00556766">
        <w:rPr>
          <w:rFonts w:ascii="Calibri" w:hAnsi="Calibri" w:cs="Calibri"/>
        </w:rPr>
        <w:t xml:space="preserve">rapid </w:t>
      </w:r>
      <w:r w:rsidR="00991035" w:rsidRPr="00556766">
        <w:rPr>
          <w:rFonts w:ascii="Calibri" w:hAnsi="Calibri" w:cs="Calibri"/>
          <w:lang w:eastAsia="zh-CN"/>
        </w:rPr>
        <w:t>mixing</w:t>
      </w:r>
      <w:r w:rsidR="003E56EC" w:rsidRPr="00556766">
        <w:rPr>
          <w:rFonts w:ascii="Calibri" w:hAnsi="Calibri" w:cs="Calibri"/>
          <w:lang w:eastAsia="zh-CN"/>
        </w:rPr>
        <w:t xml:space="preserve"> at the injection point</w:t>
      </w:r>
      <w:r w:rsidR="00991035" w:rsidRPr="00556766">
        <w:rPr>
          <w:rFonts w:ascii="Calibri" w:hAnsi="Calibri" w:cs="Calibri"/>
        </w:rPr>
        <w:t>. The outlet of the flow tube was split between sample collection, size distribution measurements</w:t>
      </w:r>
      <w:r w:rsidR="00A47D77" w:rsidRPr="00556766">
        <w:rPr>
          <w:rFonts w:ascii="Calibri" w:hAnsi="Calibri" w:cs="Calibri"/>
        </w:rPr>
        <w:t xml:space="preserve"> (by the scanning mobility particle sizer-SMPS)</w:t>
      </w:r>
      <w:r w:rsidR="00991035" w:rsidRPr="00556766">
        <w:rPr>
          <w:rFonts w:ascii="Calibri" w:hAnsi="Calibri" w:cs="Calibri"/>
        </w:rPr>
        <w:t xml:space="preserve">, </w:t>
      </w:r>
      <w:r w:rsidR="00CC5BBD" w:rsidRPr="00556766">
        <w:rPr>
          <w:rFonts w:ascii="Calibri" w:hAnsi="Calibri" w:cs="Calibri"/>
        </w:rPr>
        <w:t xml:space="preserve">particle density measurement, </w:t>
      </w:r>
      <w:r w:rsidR="00991035" w:rsidRPr="00556766">
        <w:rPr>
          <w:rFonts w:ascii="Calibri" w:hAnsi="Calibri" w:cs="Calibri"/>
        </w:rPr>
        <w:t>and exhaust. R</w:t>
      </w:r>
      <w:r w:rsidRPr="00556766">
        <w:rPr>
          <w:rFonts w:ascii="Calibri" w:hAnsi="Calibri" w:cs="Calibri"/>
          <w:lang w:eastAsia="zh-CN"/>
        </w:rPr>
        <w:t xml:space="preserve">eaction conditions </w:t>
      </w:r>
      <w:r w:rsidR="00AC22EF" w:rsidRPr="00556766">
        <w:rPr>
          <w:rFonts w:ascii="Calibri" w:hAnsi="Calibri" w:cs="Calibri"/>
          <w:lang w:eastAsia="zh-CN"/>
        </w:rPr>
        <w:t xml:space="preserve">are </w:t>
      </w:r>
      <w:r w:rsidRPr="00556766">
        <w:rPr>
          <w:rFonts w:ascii="Calibri" w:hAnsi="Calibri" w:cs="Calibri"/>
          <w:lang w:eastAsia="zh-CN"/>
        </w:rPr>
        <w:t xml:space="preserve">varied to control the relative contribution of condensation </w:t>
      </w:r>
      <w:r w:rsidR="00320832" w:rsidRPr="00556766">
        <w:rPr>
          <w:rFonts w:ascii="Calibri" w:hAnsi="Calibri" w:cs="Calibri"/>
          <w:lang w:eastAsia="zh-CN"/>
        </w:rPr>
        <w:t xml:space="preserve">compared to coagulation </w:t>
      </w:r>
      <w:r w:rsidRPr="00556766">
        <w:rPr>
          <w:rFonts w:ascii="Calibri" w:hAnsi="Calibri" w:cs="Calibri"/>
          <w:lang w:eastAsia="zh-CN"/>
        </w:rPr>
        <w:t>to particle growth</w:t>
      </w:r>
      <w:r w:rsidR="00760D9B" w:rsidRPr="00556766">
        <w:rPr>
          <w:rFonts w:ascii="Calibri" w:hAnsi="Calibri" w:cs="Calibri"/>
          <w:lang w:eastAsia="zh-CN"/>
        </w:rPr>
        <w:t>.</w:t>
      </w:r>
      <w:r w:rsidRPr="00556766">
        <w:rPr>
          <w:rFonts w:ascii="Calibri" w:hAnsi="Calibri" w:cs="Calibri"/>
          <w:lang w:eastAsia="zh-CN"/>
        </w:rPr>
        <w:t xml:space="preserve"> </w:t>
      </w:r>
      <w:r w:rsidR="005A1718" w:rsidRPr="00556766">
        <w:rPr>
          <w:rFonts w:ascii="Calibri" w:eastAsia="Times New Roman" w:hAnsi="Calibri" w:cs="Calibri"/>
          <w:lang w:eastAsia="zh-CN"/>
        </w:rPr>
        <w:t xml:space="preserve">The output of the flow tube needs to have at least one line connecting to an open-air exhaust hood, to ensure that it is not possible to build up pressure inside the flow tube and the round bottom flask even under incorrect experimental conditions. </w:t>
      </w:r>
      <w:r w:rsidR="00760D9B" w:rsidRPr="00556766">
        <w:rPr>
          <w:rFonts w:ascii="Calibri" w:hAnsi="Calibri" w:cs="Calibri"/>
          <w:lang w:eastAsia="zh-CN"/>
        </w:rPr>
        <w:t>T</w:t>
      </w:r>
      <w:r w:rsidRPr="00556766">
        <w:rPr>
          <w:rFonts w:ascii="Calibri" w:hAnsi="Calibri" w:cs="Calibri"/>
          <w:lang w:eastAsia="zh-CN"/>
        </w:rPr>
        <w:t xml:space="preserve">he characteristics of the produced particle population can </w:t>
      </w:r>
      <w:r w:rsidR="00760D9B" w:rsidRPr="00556766">
        <w:rPr>
          <w:rFonts w:ascii="Calibri" w:hAnsi="Calibri" w:cs="Calibri"/>
          <w:lang w:eastAsia="zh-CN"/>
        </w:rPr>
        <w:t xml:space="preserve">thereby </w:t>
      </w:r>
      <w:r w:rsidRPr="00556766">
        <w:rPr>
          <w:rFonts w:ascii="Calibri" w:hAnsi="Calibri" w:cs="Calibri"/>
          <w:lang w:eastAsia="zh-CN"/>
        </w:rPr>
        <w:t xml:space="preserve">be finely adjusted. </w:t>
      </w:r>
      <w:r w:rsidR="00545C64" w:rsidRPr="00556766">
        <w:rPr>
          <w:rFonts w:ascii="Calibri" w:hAnsi="Calibri" w:cs="Calibri"/>
          <w:lang w:eastAsia="zh-CN"/>
        </w:rPr>
        <w:t xml:space="preserve">The flow tube reactor is </w:t>
      </w:r>
      <w:r w:rsidRPr="00556766">
        <w:rPr>
          <w:rFonts w:ascii="Calibri" w:hAnsi="Calibri" w:cs="Calibri"/>
          <w:lang w:eastAsia="zh-CN"/>
        </w:rPr>
        <w:t>e</w:t>
      </w:r>
      <w:r w:rsidR="00545C64" w:rsidRPr="00556766">
        <w:rPr>
          <w:rFonts w:ascii="Calibri" w:hAnsi="Calibri" w:cs="Calibri"/>
          <w:lang w:eastAsia="zh-CN"/>
        </w:rPr>
        <w:t xml:space="preserve">quipped with a movable sampler </w:t>
      </w:r>
      <w:r w:rsidRPr="00556766">
        <w:rPr>
          <w:rFonts w:ascii="Calibri" w:hAnsi="Calibri" w:cs="Calibri"/>
          <w:lang w:eastAsia="zh-CN"/>
        </w:rPr>
        <w:t>enabling sampling of the organic PM at different time points in its production</w:t>
      </w:r>
      <w:r w:rsidR="00416A32" w:rsidRPr="00556766">
        <w:rPr>
          <w:rFonts w:ascii="Calibri" w:hAnsi="Calibri" w:cs="Calibri"/>
        </w:rPr>
        <w:t xml:space="preserve">. </w:t>
      </w:r>
      <w:r w:rsidR="00FD4FA5" w:rsidRPr="00556766">
        <w:rPr>
          <w:rFonts w:ascii="Calibri" w:hAnsi="Calibri" w:cs="Calibri"/>
        </w:rPr>
        <w:t>T</w:t>
      </w:r>
      <w:r w:rsidRPr="00556766">
        <w:rPr>
          <w:rFonts w:ascii="Calibri" w:hAnsi="Calibri" w:cs="Calibri"/>
          <w:lang w:eastAsia="zh-CN"/>
        </w:rPr>
        <w:t>he number-diameter distribution of the produced particle population</w:t>
      </w:r>
      <w:r w:rsidR="00FD4FA5" w:rsidRPr="00556766">
        <w:rPr>
          <w:rFonts w:ascii="Calibri" w:hAnsi="Calibri" w:cs="Calibri"/>
          <w:lang w:eastAsia="zh-CN"/>
        </w:rPr>
        <w:t xml:space="preserve"> </w:t>
      </w:r>
      <w:r w:rsidR="00C66344" w:rsidRPr="00556766">
        <w:rPr>
          <w:rFonts w:ascii="Calibri" w:hAnsi="Calibri" w:cs="Calibri"/>
          <w:lang w:eastAsia="zh-CN"/>
        </w:rPr>
        <w:t>is</w:t>
      </w:r>
      <w:r w:rsidR="00FD4FA5" w:rsidRPr="00556766">
        <w:rPr>
          <w:rFonts w:ascii="Calibri" w:hAnsi="Calibri" w:cs="Calibri"/>
          <w:lang w:eastAsia="zh-CN"/>
        </w:rPr>
        <w:t xml:space="preserve"> measured at various length of the flow tube</w:t>
      </w:r>
      <w:r w:rsidRPr="00556766">
        <w:rPr>
          <w:rFonts w:ascii="Calibri" w:hAnsi="Calibri" w:cs="Calibri"/>
          <w:lang w:eastAsia="zh-CN"/>
        </w:rPr>
        <w:t>.</w:t>
      </w:r>
      <w:r w:rsidRPr="00556766">
        <w:rPr>
          <w:rFonts w:ascii="Calibri" w:hAnsi="Calibri" w:cs="Calibri"/>
        </w:rPr>
        <w:t xml:space="preserve"> </w:t>
      </w:r>
      <w:r w:rsidR="00545C64" w:rsidRPr="00556766">
        <w:rPr>
          <w:rFonts w:ascii="Calibri" w:hAnsi="Calibri" w:cs="Calibri"/>
        </w:rPr>
        <w:t>An APM measures the particle mass distribution and the dynamic shape factor</w:t>
      </w:r>
      <w:r w:rsidR="00991035" w:rsidRPr="00556766">
        <w:rPr>
          <w:rFonts w:ascii="Calibri" w:hAnsi="Calibri" w:cs="Calibri"/>
        </w:rPr>
        <w:fldChar w:fldCharType="begin">
          <w:fldData xml:space="preserve">PEVuZE5vdGU+PENpdGU+PEF1dGhvcj5FaGFyYTwvQXV0aG9yPjxZZWFyPjE5OTY8L1llYXI+PFJl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</w:fldData>
        </w:fldChar>
      </w:r>
      <w:r w:rsidR="00991035" w:rsidRPr="00556766">
        <w:rPr>
          <w:rFonts w:ascii="Calibri" w:hAnsi="Calibri" w:cs="Calibri"/>
        </w:rPr>
        <w:instrText xml:space="preserve"> ADDIN EN.CITE </w:instrText>
      </w:r>
      <w:r w:rsidR="00991035" w:rsidRPr="00556766">
        <w:rPr>
          <w:rFonts w:ascii="Calibri" w:hAnsi="Calibri" w:cs="Calibri"/>
        </w:rPr>
        <w:fldChar w:fldCharType="begin">
          <w:fldData xml:space="preserve">PEVuZE5vdGU+PENpdGU+PEF1dGhvcj5FaGFyYTwvQXV0aG9yPjxZZWFyPjE5OTY8L1llYXI+PFJl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</w:fldData>
        </w:fldChar>
      </w:r>
      <w:r w:rsidR="00991035" w:rsidRPr="00556766">
        <w:rPr>
          <w:rFonts w:ascii="Calibri" w:hAnsi="Calibri" w:cs="Calibri"/>
        </w:rPr>
        <w:instrText xml:space="preserve"> ADDIN EN.CITE.DATA </w:instrText>
      </w:r>
      <w:r w:rsidR="00991035" w:rsidRPr="00556766">
        <w:rPr>
          <w:rFonts w:ascii="Calibri" w:hAnsi="Calibri" w:cs="Calibri"/>
        </w:rPr>
      </w:r>
      <w:r w:rsidR="00991035" w:rsidRPr="00556766">
        <w:rPr>
          <w:rFonts w:ascii="Calibri" w:hAnsi="Calibri" w:cs="Calibri"/>
        </w:rPr>
        <w:fldChar w:fldCharType="end"/>
      </w:r>
      <w:r w:rsidR="00991035" w:rsidRPr="00556766">
        <w:rPr>
          <w:rFonts w:ascii="Calibri" w:hAnsi="Calibri" w:cs="Calibri"/>
        </w:rPr>
      </w:r>
      <w:r w:rsidR="00991035" w:rsidRPr="00556766">
        <w:rPr>
          <w:rFonts w:ascii="Calibri" w:hAnsi="Calibri" w:cs="Calibri"/>
        </w:rPr>
        <w:fldChar w:fldCharType="separate"/>
      </w:r>
      <w:hyperlink w:anchor="_ENREF_7" w:tooltip="Zhang, 2015 #597" w:history="1">
        <w:r w:rsidR="00991035" w:rsidRPr="00556766">
          <w:rPr>
            <w:rFonts w:ascii="Calibri" w:hAnsi="Calibri" w:cs="Calibri"/>
            <w:vertAlign w:val="superscript"/>
          </w:rPr>
          <w:t>7</w:t>
        </w:r>
      </w:hyperlink>
      <w:r w:rsidR="00991035" w:rsidRPr="00556766">
        <w:rPr>
          <w:rFonts w:ascii="Calibri" w:hAnsi="Calibri" w:cs="Calibri"/>
          <w:vertAlign w:val="superscript"/>
        </w:rPr>
        <w:t>,</w:t>
      </w:r>
      <w:hyperlink w:anchor="_ENREF_18" w:tooltip="Ehara, 1996 #256" w:history="1">
        <w:r w:rsidR="00991035" w:rsidRPr="00556766">
          <w:rPr>
            <w:rFonts w:ascii="Calibri" w:hAnsi="Calibri" w:cs="Calibri"/>
            <w:vertAlign w:val="superscript"/>
          </w:rPr>
          <w:t>18</w:t>
        </w:r>
      </w:hyperlink>
      <w:r w:rsidR="00991035" w:rsidRPr="00556766">
        <w:rPr>
          <w:rFonts w:ascii="Calibri" w:hAnsi="Calibri" w:cs="Calibri"/>
          <w:vertAlign w:val="superscript"/>
        </w:rPr>
        <w:t>,</w:t>
      </w:r>
      <w:hyperlink w:anchor="_ENREF_19" w:tooltip="Kuwata, 2011 #953" w:history="1">
        <w:r w:rsidR="00991035" w:rsidRPr="00556766">
          <w:rPr>
            <w:rFonts w:ascii="Calibri" w:hAnsi="Calibri" w:cs="Calibri"/>
            <w:vertAlign w:val="superscript"/>
          </w:rPr>
          <w:t>19</w:t>
        </w:r>
      </w:hyperlink>
      <w:r w:rsidR="00991035" w:rsidRPr="00556766">
        <w:rPr>
          <w:rFonts w:ascii="Calibri" w:hAnsi="Calibri" w:cs="Calibri"/>
        </w:rPr>
        <w:fldChar w:fldCharType="end"/>
      </w:r>
      <w:r w:rsidR="00545C64" w:rsidRPr="00556766">
        <w:rPr>
          <w:rFonts w:ascii="Calibri" w:hAnsi="Calibri" w:cs="Calibri"/>
        </w:rPr>
        <w:t xml:space="preserve">, which gives information about the morphology and other physical properties </w:t>
      </w:r>
      <w:r w:rsidRPr="00556766">
        <w:rPr>
          <w:rFonts w:ascii="Calibri" w:hAnsi="Calibri" w:cs="Calibri"/>
        </w:rPr>
        <w:t>of the produced particle population</w:t>
      </w:r>
      <w:r w:rsidR="00545C64" w:rsidRPr="00556766">
        <w:rPr>
          <w:rFonts w:ascii="Calibri" w:hAnsi="Calibri" w:cs="Calibri"/>
        </w:rPr>
        <w:t xml:space="preserve">. </w:t>
      </w:r>
      <w:r w:rsidRPr="00556766">
        <w:rPr>
          <w:rFonts w:ascii="Calibri" w:hAnsi="Calibri" w:cs="Calibri"/>
        </w:rPr>
        <w:t>P</w:t>
      </w:r>
      <w:r w:rsidR="0053605D" w:rsidRPr="00556766">
        <w:rPr>
          <w:rFonts w:ascii="Calibri" w:hAnsi="Calibri" w:cs="Calibri"/>
        </w:rPr>
        <w:t>articles are also collected on a nanometer particle sampler for offline</w:t>
      </w:r>
      <w:r w:rsidRPr="00556766">
        <w:rPr>
          <w:rFonts w:ascii="Calibri" w:hAnsi="Calibri" w:cs="Calibri"/>
        </w:rPr>
        <w:t xml:space="preserve"> </w:t>
      </w:r>
      <w:r w:rsidR="00760D9B" w:rsidRPr="00556766">
        <w:rPr>
          <w:rFonts w:ascii="Calibri" w:hAnsi="Calibri" w:cs="Calibri"/>
        </w:rPr>
        <w:t xml:space="preserve">imaging </w:t>
      </w:r>
      <w:r w:rsidR="00A41B7B" w:rsidRPr="00556766">
        <w:rPr>
          <w:rFonts w:ascii="Calibri" w:hAnsi="Calibri" w:cs="Calibri"/>
        </w:rPr>
        <w:t>by</w:t>
      </w:r>
      <w:r w:rsidR="0053605D" w:rsidRPr="00556766">
        <w:rPr>
          <w:rFonts w:ascii="Calibri" w:hAnsi="Calibri" w:cs="Calibri"/>
        </w:rPr>
        <w:t xml:space="preserve"> </w:t>
      </w:r>
      <w:r w:rsidR="00760D9B" w:rsidRPr="00556766">
        <w:rPr>
          <w:rFonts w:ascii="Calibri" w:hAnsi="Calibri" w:cs="Calibri"/>
        </w:rPr>
        <w:t>a</w:t>
      </w:r>
      <w:r w:rsidR="00DE7791" w:rsidRPr="00556766">
        <w:rPr>
          <w:rFonts w:ascii="Calibri" w:hAnsi="Calibri" w:cs="Calibri"/>
        </w:rPr>
        <w:t xml:space="preserve">n </w:t>
      </w:r>
      <w:r w:rsidR="00A01CB5" w:rsidRPr="00556766">
        <w:rPr>
          <w:rFonts w:ascii="Calibri" w:hAnsi="Calibri" w:cs="Calibri"/>
        </w:rPr>
        <w:t>SEM</w:t>
      </w:r>
      <w:r w:rsidR="00BA5833" w:rsidRPr="00556766">
        <w:rPr>
          <w:rFonts w:ascii="Calibri" w:hAnsi="Calibri" w:cs="Calibri"/>
        </w:rPr>
        <w:fldChar w:fldCharType="begin">
          <w:fldData xml:space="preserve">PEVuZE5vdGU+PENpdGU+PEF1dGhvcj5MaXU8L0F1dGhvcj48WWVhcj4yMDEzPC9ZZWFyPjxSZWNO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</w:fldData>
        </w:fldChar>
      </w:r>
      <w:r w:rsidR="00991035" w:rsidRPr="00556766">
        <w:rPr>
          <w:rFonts w:ascii="Calibri" w:hAnsi="Calibri" w:cs="Calibri"/>
        </w:rPr>
        <w:instrText xml:space="preserve"> ADDIN EN.CITE </w:instrText>
      </w:r>
      <w:r w:rsidR="00991035" w:rsidRPr="00556766">
        <w:rPr>
          <w:rFonts w:ascii="Calibri" w:hAnsi="Calibri" w:cs="Calibri"/>
        </w:rPr>
        <w:fldChar w:fldCharType="begin">
          <w:fldData xml:space="preserve">PEVuZE5vdGU+PENpdGU+PEF1dGhvcj5MaXU8L0F1dGhvcj48WWVhcj4yMDEzPC9ZZWFyPjxSZWNO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</w:fldData>
        </w:fldChar>
      </w:r>
      <w:r w:rsidR="00991035" w:rsidRPr="00556766">
        <w:rPr>
          <w:rFonts w:ascii="Calibri" w:hAnsi="Calibri" w:cs="Calibri"/>
        </w:rPr>
        <w:instrText xml:space="preserve"> ADDIN EN.CITE.DATA </w:instrText>
      </w:r>
      <w:r w:rsidR="00991035" w:rsidRPr="00556766">
        <w:rPr>
          <w:rFonts w:ascii="Calibri" w:hAnsi="Calibri" w:cs="Calibri"/>
        </w:rPr>
      </w:r>
      <w:r w:rsidR="00991035" w:rsidRPr="00556766">
        <w:rPr>
          <w:rFonts w:ascii="Calibri" w:hAnsi="Calibri" w:cs="Calibri"/>
        </w:rPr>
        <w:fldChar w:fldCharType="end"/>
      </w:r>
      <w:r w:rsidR="00BA5833" w:rsidRPr="00556766">
        <w:rPr>
          <w:rFonts w:ascii="Calibri" w:hAnsi="Calibri" w:cs="Calibri"/>
        </w:rPr>
      </w:r>
      <w:r w:rsidR="00BA5833" w:rsidRPr="00556766">
        <w:rPr>
          <w:rFonts w:ascii="Calibri" w:hAnsi="Calibri" w:cs="Calibri"/>
        </w:rPr>
        <w:fldChar w:fldCharType="separate"/>
      </w:r>
      <w:hyperlink w:anchor="_ENREF_7" w:tooltip="Zhang, 2015 #597" w:history="1">
        <w:r w:rsidR="00991035" w:rsidRPr="00556766">
          <w:rPr>
            <w:rFonts w:ascii="Calibri" w:hAnsi="Calibri" w:cs="Calibri"/>
            <w:vertAlign w:val="superscript"/>
          </w:rPr>
          <w:t>7</w:t>
        </w:r>
      </w:hyperlink>
      <w:r w:rsidR="00991035" w:rsidRPr="00556766">
        <w:rPr>
          <w:rFonts w:ascii="Calibri" w:hAnsi="Calibri" w:cs="Calibri"/>
          <w:vertAlign w:val="superscript"/>
        </w:rPr>
        <w:t>,</w:t>
      </w:r>
      <w:hyperlink w:anchor="_ENREF_20" w:tooltip="Liu, 2013 #559" w:history="1">
        <w:r w:rsidR="00991035" w:rsidRPr="00556766">
          <w:rPr>
            <w:rFonts w:ascii="Calibri" w:hAnsi="Calibri" w:cs="Calibri"/>
            <w:vertAlign w:val="superscript"/>
          </w:rPr>
          <w:t>20</w:t>
        </w:r>
      </w:hyperlink>
      <w:r w:rsidR="00BA5833" w:rsidRPr="00556766">
        <w:rPr>
          <w:rFonts w:ascii="Calibri" w:hAnsi="Calibri" w:cs="Calibri"/>
        </w:rPr>
        <w:fldChar w:fldCharType="end"/>
      </w:r>
      <w:r w:rsidR="0053605D" w:rsidRPr="00556766">
        <w:rPr>
          <w:rFonts w:ascii="Calibri" w:hAnsi="Calibri" w:cs="Calibri"/>
        </w:rPr>
        <w:t xml:space="preserve">. The implication is that the flow tube reactor is a suitable medium for performing </w:t>
      </w:r>
      <w:proofErr w:type="spellStart"/>
      <w:r w:rsidR="0053605D" w:rsidRPr="00556766">
        <w:rPr>
          <w:rFonts w:ascii="Calibri" w:hAnsi="Calibri" w:cs="Calibri"/>
        </w:rPr>
        <w:t>ozonolysis</w:t>
      </w:r>
      <w:proofErr w:type="spellEnd"/>
      <w:r w:rsidR="0053605D" w:rsidRPr="00556766">
        <w:rPr>
          <w:rFonts w:ascii="Calibri" w:hAnsi="Calibri" w:cs="Calibri"/>
        </w:rPr>
        <w:t xml:space="preserve"> experiments and fast online and offline analysis</w:t>
      </w:r>
      <w:r w:rsidR="00D0581F" w:rsidRPr="00556766">
        <w:rPr>
          <w:rFonts w:ascii="Calibri" w:hAnsi="Calibri" w:cs="Calibri"/>
        </w:rPr>
        <w:t xml:space="preserve"> of the PM </w:t>
      </w:r>
      <w:r w:rsidR="00760D9B" w:rsidRPr="00556766">
        <w:rPr>
          <w:rFonts w:ascii="Calibri" w:hAnsi="Calibri" w:cs="Calibri"/>
        </w:rPr>
        <w:t xml:space="preserve">produced </w:t>
      </w:r>
      <w:r w:rsidR="00D0581F" w:rsidRPr="00556766">
        <w:rPr>
          <w:rFonts w:ascii="Calibri" w:hAnsi="Calibri" w:cs="Calibri"/>
        </w:rPr>
        <w:t>therein</w:t>
      </w:r>
      <w:r w:rsidR="0053605D" w:rsidRPr="00556766">
        <w:rPr>
          <w:rFonts w:ascii="Calibri" w:hAnsi="Calibri" w:cs="Calibri"/>
        </w:rPr>
        <w:t xml:space="preserve">. </w:t>
      </w:r>
    </w:p>
    <w:p w14:paraId="21C43117" w14:textId="77777777" w:rsidR="007B240C" w:rsidRPr="00556766" w:rsidRDefault="007B240C" w:rsidP="00556766">
      <w:pPr>
        <w:rPr>
          <w:rFonts w:ascii="Calibri" w:hAnsi="Calibri" w:cs="Calibri"/>
        </w:rPr>
      </w:pPr>
    </w:p>
    <w:p w14:paraId="229D6427" w14:textId="271A1690" w:rsidR="00927E50" w:rsidRPr="00556766" w:rsidRDefault="007B240C" w:rsidP="00556766">
      <w:pPr>
        <w:rPr>
          <w:rFonts w:ascii="Calibri" w:hAnsi="Calibri" w:cs="Calibri"/>
          <w:b/>
        </w:rPr>
      </w:pPr>
      <w:r w:rsidRPr="00556766">
        <w:rPr>
          <w:rFonts w:ascii="Calibri" w:hAnsi="Calibri" w:cs="Calibri"/>
          <w:b/>
        </w:rPr>
        <w:t>PROTOCOLS:</w:t>
      </w:r>
    </w:p>
    <w:p w14:paraId="02543C8B" w14:textId="77777777" w:rsidR="007B240C" w:rsidRPr="00556766" w:rsidRDefault="007B240C" w:rsidP="00556766">
      <w:pPr>
        <w:rPr>
          <w:rFonts w:ascii="Calibri" w:hAnsi="Calibri" w:cs="Calibri"/>
          <w:b/>
          <w:lang w:eastAsia="zh-CN"/>
        </w:rPr>
      </w:pPr>
    </w:p>
    <w:p w14:paraId="0B17E498" w14:textId="293127E6" w:rsidR="00927E50" w:rsidRPr="00556766" w:rsidRDefault="00A87FA5" w:rsidP="00556766">
      <w:pPr>
        <w:pStyle w:val="ListParagraph"/>
        <w:numPr>
          <w:ilvl w:val="0"/>
          <w:numId w:val="19"/>
        </w:numPr>
        <w:ind w:left="0" w:firstLine="0"/>
        <w:rPr>
          <w:rFonts w:ascii="Calibri" w:hAnsi="Calibri" w:cs="Calibri"/>
          <w:b/>
          <w:lang w:eastAsia="zh-CN"/>
        </w:rPr>
      </w:pPr>
      <w:r w:rsidRPr="00556766">
        <w:rPr>
          <w:rFonts w:ascii="Calibri" w:hAnsi="Calibri" w:cs="Calibri"/>
          <w:b/>
          <w:lang w:eastAsia="zh-CN"/>
        </w:rPr>
        <w:t>Gas</w:t>
      </w:r>
      <w:r w:rsidR="004700AC" w:rsidRPr="00556766">
        <w:rPr>
          <w:rFonts w:ascii="Calibri" w:hAnsi="Calibri" w:cs="Calibri"/>
          <w:b/>
          <w:lang w:eastAsia="zh-CN"/>
        </w:rPr>
        <w:t>-</w:t>
      </w:r>
      <w:r w:rsidRPr="00556766">
        <w:rPr>
          <w:rFonts w:ascii="Calibri" w:hAnsi="Calibri" w:cs="Calibri"/>
          <w:b/>
          <w:lang w:eastAsia="zh-CN"/>
        </w:rPr>
        <w:t>Phase Injection</w:t>
      </w:r>
      <w:r w:rsidR="00BA5833" w:rsidRPr="00556766">
        <w:rPr>
          <w:rFonts w:ascii="Calibri" w:hAnsi="Calibri" w:cs="Calibri"/>
          <w:b/>
          <w:lang w:eastAsia="zh-CN"/>
        </w:rPr>
        <w:t xml:space="preserve"> </w:t>
      </w:r>
      <w:r w:rsidR="00BA5833" w:rsidRPr="00556766">
        <w:rPr>
          <w:rFonts w:ascii="Calibri" w:hAnsi="Calibri" w:cs="Calibri"/>
          <w:b/>
        </w:rPr>
        <w:t xml:space="preserve">of the </w:t>
      </w:r>
      <w:r w:rsidR="001A3E9A" w:rsidRPr="00556766">
        <w:rPr>
          <w:rFonts w:ascii="Calibri" w:hAnsi="Calibri" w:cs="Calibri"/>
          <w:b/>
        </w:rPr>
        <w:t>Flow Tube Reactor</w:t>
      </w:r>
    </w:p>
    <w:p w14:paraId="1C60FF44" w14:textId="77777777" w:rsidR="007B240C" w:rsidRPr="00556766" w:rsidRDefault="007B240C" w:rsidP="00556766">
      <w:pPr>
        <w:pStyle w:val="ListParagraph"/>
        <w:ind w:left="0"/>
        <w:rPr>
          <w:rFonts w:ascii="Calibri" w:hAnsi="Calibri" w:cs="Calibri"/>
          <w:b/>
          <w:lang w:eastAsia="zh-CN"/>
        </w:rPr>
      </w:pPr>
    </w:p>
    <w:p w14:paraId="4312A1E4" w14:textId="0010F205" w:rsidR="00A87FA5" w:rsidRPr="00556766" w:rsidRDefault="00A87FA5" w:rsidP="00556766">
      <w:pPr>
        <w:pStyle w:val="ListParagraph"/>
        <w:numPr>
          <w:ilvl w:val="1"/>
          <w:numId w:val="19"/>
        </w:numPr>
        <w:ind w:left="0" w:firstLine="0"/>
        <w:rPr>
          <w:rFonts w:ascii="Calibri" w:hAnsi="Calibri" w:cs="Calibri"/>
          <w:b/>
          <w:lang w:eastAsia="zh-CN"/>
        </w:rPr>
      </w:pPr>
      <w:r w:rsidRPr="00556766">
        <w:rPr>
          <w:rFonts w:ascii="Calibri" w:hAnsi="Calibri" w:cs="Calibri"/>
          <w:b/>
          <w:lang w:eastAsia="zh-CN"/>
        </w:rPr>
        <w:t>Organic Precursor Injection</w:t>
      </w:r>
    </w:p>
    <w:p w14:paraId="2D1C8228" w14:textId="77777777" w:rsidR="007B240C" w:rsidRPr="00556766" w:rsidRDefault="007B240C" w:rsidP="00556766">
      <w:pPr>
        <w:pStyle w:val="ListParagraph"/>
        <w:ind w:left="0"/>
        <w:rPr>
          <w:rFonts w:ascii="Calibri" w:hAnsi="Calibri" w:cs="Calibri"/>
          <w:lang w:eastAsia="zh-CN"/>
        </w:rPr>
      </w:pPr>
    </w:p>
    <w:p w14:paraId="5AB65772" w14:textId="3158B732" w:rsidR="00A87FA5" w:rsidRPr="00556766" w:rsidRDefault="001A3E9A" w:rsidP="00556766">
      <w:pPr>
        <w:rPr>
          <w:rFonts w:ascii="Calibri" w:hAnsi="Calibri" w:cs="Calibri"/>
        </w:rPr>
      </w:pPr>
      <w:r>
        <w:rPr>
          <w:rFonts w:ascii="Calibri" w:hAnsi="Calibri" w:cs="Calibri"/>
          <w:lang w:eastAsia="zh-CN"/>
        </w:rPr>
        <w:t>NOTE</w:t>
      </w:r>
      <w:r w:rsidR="007B240C" w:rsidRPr="00556766">
        <w:rPr>
          <w:rFonts w:ascii="Calibri" w:hAnsi="Calibri" w:cs="Calibri"/>
          <w:lang w:eastAsia="zh-CN"/>
        </w:rPr>
        <w:t xml:space="preserve">: </w:t>
      </w:r>
      <w:r w:rsidR="00E6504C" w:rsidRPr="00556766">
        <w:rPr>
          <w:rFonts w:ascii="Calibri" w:hAnsi="Calibri" w:cs="Calibri"/>
          <w:lang w:eastAsia="zh-CN"/>
        </w:rPr>
        <w:t xml:space="preserve">All the equipment and software used during the experiment can be </w:t>
      </w:r>
      <w:r>
        <w:rPr>
          <w:rFonts w:ascii="Calibri" w:hAnsi="Calibri" w:cs="Calibri"/>
          <w:lang w:eastAsia="zh-CN"/>
        </w:rPr>
        <w:t xml:space="preserve">found in the </w:t>
      </w:r>
      <w:r w:rsidRPr="001A3E9A">
        <w:rPr>
          <w:rFonts w:ascii="Calibri" w:hAnsi="Calibri" w:cs="Calibri"/>
          <w:b/>
          <w:lang w:eastAsia="zh-CN"/>
        </w:rPr>
        <w:t>Table of Materials</w:t>
      </w:r>
      <w:r w:rsidR="00E6504C" w:rsidRPr="00556766">
        <w:rPr>
          <w:rFonts w:ascii="Calibri" w:hAnsi="Calibri" w:cs="Calibri"/>
          <w:lang w:eastAsia="zh-CN"/>
        </w:rPr>
        <w:t xml:space="preserve">. </w:t>
      </w:r>
      <w:r w:rsidR="00A87FA5" w:rsidRPr="00556766">
        <w:rPr>
          <w:rFonts w:ascii="Calibri" w:hAnsi="Calibri" w:cs="Calibri"/>
          <w:lang w:eastAsia="zh-CN"/>
        </w:rPr>
        <w:t xml:space="preserve">Depending on the purpose of the experiments, a wide range of volatile organic compounds can be used as the organic precursor for the experiment. </w:t>
      </w:r>
      <w:bookmarkStart w:id="0" w:name="OLE_LINK3"/>
      <w:bookmarkStart w:id="1" w:name="OLE_LINK4"/>
      <w:r w:rsidR="00A87FA5" w:rsidRPr="00556766">
        <w:rPr>
          <w:rFonts w:ascii="Calibri" w:hAnsi="Calibri" w:cs="Calibri"/>
        </w:rPr>
        <w:t>α-</w:t>
      </w:r>
      <w:r w:rsidR="00320832" w:rsidRPr="00556766">
        <w:rPr>
          <w:rFonts w:ascii="Calibri" w:hAnsi="Calibri" w:cs="Calibri"/>
        </w:rPr>
        <w:t>P</w:t>
      </w:r>
      <w:r w:rsidR="00A87FA5" w:rsidRPr="00556766">
        <w:rPr>
          <w:rFonts w:ascii="Calibri" w:hAnsi="Calibri" w:cs="Calibri"/>
        </w:rPr>
        <w:t>inene</w:t>
      </w:r>
      <w:bookmarkEnd w:id="0"/>
      <w:bookmarkEnd w:id="1"/>
      <w:r w:rsidR="00B14CEF" w:rsidRPr="00556766">
        <w:rPr>
          <w:rFonts w:ascii="Calibri" w:hAnsi="Calibri" w:cs="Calibri"/>
        </w:rPr>
        <w:t xml:space="preserve"> </w:t>
      </w:r>
      <w:r w:rsidR="00A87FA5" w:rsidRPr="00556766">
        <w:rPr>
          <w:rFonts w:ascii="Calibri" w:hAnsi="Calibri" w:cs="Calibri"/>
        </w:rPr>
        <w:t xml:space="preserve">is used here as an example for the procedure of injecting </w:t>
      </w:r>
      <w:r w:rsidR="00320832" w:rsidRPr="00556766">
        <w:rPr>
          <w:rFonts w:ascii="Calibri" w:hAnsi="Calibri" w:cs="Calibri"/>
        </w:rPr>
        <w:t xml:space="preserve">the </w:t>
      </w:r>
      <w:r w:rsidR="00A87FA5" w:rsidRPr="00556766">
        <w:rPr>
          <w:rFonts w:ascii="Calibri" w:hAnsi="Calibri" w:cs="Calibri"/>
        </w:rPr>
        <w:t xml:space="preserve">organic precursor </w:t>
      </w:r>
      <w:r w:rsidR="00320832" w:rsidRPr="00556766">
        <w:rPr>
          <w:rFonts w:ascii="Calibri" w:hAnsi="Calibri" w:cs="Calibri"/>
        </w:rPr>
        <w:t>in</w:t>
      </w:r>
      <w:r w:rsidR="00A87FA5" w:rsidRPr="00556766">
        <w:rPr>
          <w:rFonts w:ascii="Calibri" w:hAnsi="Calibri" w:cs="Calibri"/>
        </w:rPr>
        <w:t xml:space="preserve">to the flow tube reactor. </w:t>
      </w:r>
    </w:p>
    <w:p w14:paraId="01354BD9" w14:textId="77777777" w:rsidR="007B240C" w:rsidRPr="00556766" w:rsidRDefault="007B240C" w:rsidP="00556766">
      <w:pPr>
        <w:rPr>
          <w:rFonts w:ascii="Calibri" w:hAnsi="Calibri" w:cs="Calibri"/>
        </w:rPr>
      </w:pPr>
    </w:p>
    <w:p w14:paraId="007C43E4" w14:textId="20707B44" w:rsidR="00A87FA5" w:rsidRPr="00556766" w:rsidRDefault="0005719C" w:rsidP="00556766">
      <w:pPr>
        <w:pStyle w:val="ListParagraph"/>
        <w:numPr>
          <w:ilvl w:val="2"/>
          <w:numId w:val="19"/>
        </w:numPr>
        <w:ind w:left="0" w:firstLine="0"/>
        <w:rPr>
          <w:rFonts w:ascii="Calibri" w:hAnsi="Calibri" w:cs="Calibri"/>
        </w:rPr>
      </w:pPr>
      <w:r w:rsidRPr="00556766">
        <w:rPr>
          <w:rFonts w:ascii="Calibri" w:hAnsi="Calibri" w:cs="Calibri"/>
        </w:rPr>
        <w:t>U</w:t>
      </w:r>
      <w:r w:rsidR="00320006" w:rsidRPr="00556766">
        <w:rPr>
          <w:rFonts w:ascii="Calibri" w:hAnsi="Calibri" w:cs="Calibri"/>
        </w:rPr>
        <w:t>se</w:t>
      </w:r>
      <w:r w:rsidRPr="00556766">
        <w:rPr>
          <w:rFonts w:ascii="Calibri" w:hAnsi="Calibri" w:cs="Calibri"/>
        </w:rPr>
        <w:t xml:space="preserve"> a micropipette</w:t>
      </w:r>
      <w:r w:rsidR="00320006" w:rsidRPr="00556766">
        <w:rPr>
          <w:rFonts w:ascii="Calibri" w:hAnsi="Calibri" w:cs="Calibri"/>
        </w:rPr>
        <w:t xml:space="preserve"> to </w:t>
      </w:r>
      <w:r w:rsidR="00320832" w:rsidRPr="00556766">
        <w:rPr>
          <w:rFonts w:ascii="Calibri" w:hAnsi="Calibri" w:cs="Calibri"/>
        </w:rPr>
        <w:t xml:space="preserve">obtain </w:t>
      </w:r>
      <w:r w:rsidR="00320006" w:rsidRPr="00556766">
        <w:rPr>
          <w:rFonts w:ascii="Calibri" w:hAnsi="Calibri" w:cs="Calibri"/>
        </w:rPr>
        <w:t>1.00 m</w:t>
      </w:r>
      <w:r w:rsidR="00320832" w:rsidRPr="00556766">
        <w:rPr>
          <w:rFonts w:ascii="Calibri" w:hAnsi="Calibri" w:cs="Calibri"/>
        </w:rPr>
        <w:t>L</w:t>
      </w:r>
      <w:r w:rsidR="00320006" w:rsidRPr="00556766">
        <w:rPr>
          <w:rFonts w:ascii="Calibri" w:hAnsi="Calibri" w:cs="Calibri"/>
        </w:rPr>
        <w:t xml:space="preserve"> of </w:t>
      </w:r>
      <w:r w:rsidR="00A87FA5" w:rsidRPr="00556766">
        <w:rPr>
          <w:rFonts w:ascii="Calibri" w:hAnsi="Calibri" w:cs="Calibri"/>
        </w:rPr>
        <w:t>α-pinene</w:t>
      </w:r>
      <w:r w:rsidR="00320832" w:rsidRPr="00556766">
        <w:rPr>
          <w:rFonts w:ascii="Calibri" w:hAnsi="Calibri" w:cs="Calibri"/>
        </w:rPr>
        <w:t>.</w:t>
      </w:r>
      <w:r w:rsidR="00320006" w:rsidRPr="00556766">
        <w:rPr>
          <w:rFonts w:ascii="Calibri" w:hAnsi="Calibri" w:cs="Calibri"/>
        </w:rPr>
        <w:t xml:space="preserve"> </w:t>
      </w:r>
      <w:r w:rsidRPr="00556766">
        <w:rPr>
          <w:rFonts w:ascii="Calibri" w:hAnsi="Calibri" w:cs="Calibri"/>
        </w:rPr>
        <w:t>Transfer the liquid</w:t>
      </w:r>
      <w:r w:rsidR="00320006" w:rsidRPr="00556766">
        <w:rPr>
          <w:rFonts w:ascii="Calibri" w:hAnsi="Calibri" w:cs="Calibri"/>
        </w:rPr>
        <w:t xml:space="preserve"> to a 50.00 m</w:t>
      </w:r>
      <w:r w:rsidR="00320832" w:rsidRPr="00556766">
        <w:rPr>
          <w:rFonts w:ascii="Calibri" w:hAnsi="Calibri" w:cs="Calibri"/>
        </w:rPr>
        <w:t>L</w:t>
      </w:r>
      <w:r w:rsidR="00320006" w:rsidRPr="00556766">
        <w:rPr>
          <w:rFonts w:ascii="Calibri" w:hAnsi="Calibri" w:cs="Calibri"/>
        </w:rPr>
        <w:t xml:space="preserve"> volumetric flask. </w:t>
      </w:r>
    </w:p>
    <w:p w14:paraId="6952573C" w14:textId="77777777" w:rsidR="007B240C" w:rsidRPr="00556766" w:rsidRDefault="007B240C" w:rsidP="00556766">
      <w:pPr>
        <w:pStyle w:val="ListParagraph"/>
        <w:ind w:left="0"/>
        <w:rPr>
          <w:rFonts w:ascii="Calibri" w:hAnsi="Calibri" w:cs="Calibri"/>
        </w:rPr>
      </w:pPr>
    </w:p>
    <w:p w14:paraId="0217D9F5" w14:textId="740F0E88" w:rsidR="00A87FA5" w:rsidRPr="00556766" w:rsidRDefault="0005719C" w:rsidP="00556766">
      <w:pPr>
        <w:pStyle w:val="ListParagraph"/>
        <w:numPr>
          <w:ilvl w:val="2"/>
          <w:numId w:val="19"/>
        </w:numPr>
        <w:ind w:left="0" w:firstLine="0"/>
        <w:rPr>
          <w:rFonts w:ascii="Calibri" w:hAnsi="Calibri" w:cs="Calibri"/>
        </w:rPr>
      </w:pPr>
      <w:r w:rsidRPr="00556766">
        <w:rPr>
          <w:rFonts w:ascii="Calibri" w:hAnsi="Calibri" w:cs="Calibri"/>
        </w:rPr>
        <w:t xml:space="preserve">Use </w:t>
      </w:r>
      <w:r w:rsidR="00320006" w:rsidRPr="00556766">
        <w:rPr>
          <w:rFonts w:ascii="Calibri" w:hAnsi="Calibri" w:cs="Calibri"/>
        </w:rPr>
        <w:t>2-</w:t>
      </w:r>
      <w:r w:rsidR="001A3E9A">
        <w:rPr>
          <w:rFonts w:ascii="Calibri" w:hAnsi="Calibri" w:cs="Calibri"/>
        </w:rPr>
        <w:t>b</w:t>
      </w:r>
      <w:r w:rsidR="00320006" w:rsidRPr="00556766">
        <w:rPr>
          <w:rFonts w:ascii="Calibri" w:hAnsi="Calibri" w:cs="Calibri"/>
        </w:rPr>
        <w:t>utanol</w:t>
      </w:r>
      <w:r w:rsidR="00AA176A" w:rsidRPr="00556766">
        <w:rPr>
          <w:rFonts w:ascii="Calibri" w:hAnsi="Calibri" w:cs="Calibri"/>
        </w:rPr>
        <w:t xml:space="preserve"> </w:t>
      </w:r>
      <w:r w:rsidR="00320006" w:rsidRPr="00556766">
        <w:rPr>
          <w:rFonts w:ascii="Calibri" w:hAnsi="Calibri" w:cs="Calibri"/>
        </w:rPr>
        <w:t>to fill the volumetric flask to 50.00 m</w:t>
      </w:r>
      <w:r w:rsidR="00B14CEF" w:rsidRPr="00556766">
        <w:rPr>
          <w:rFonts w:ascii="Calibri" w:hAnsi="Calibri" w:cs="Calibri"/>
        </w:rPr>
        <w:t>L</w:t>
      </w:r>
      <w:r w:rsidR="00320832" w:rsidRPr="00556766">
        <w:rPr>
          <w:rFonts w:ascii="Calibri" w:hAnsi="Calibri" w:cs="Calibri"/>
        </w:rPr>
        <w:t xml:space="preserve">, thereby </w:t>
      </w:r>
      <w:r w:rsidR="00320006" w:rsidRPr="00556766">
        <w:rPr>
          <w:rFonts w:ascii="Calibri" w:hAnsi="Calibri" w:cs="Calibri"/>
        </w:rPr>
        <w:t>dilut</w:t>
      </w:r>
      <w:r w:rsidR="00320832" w:rsidRPr="00556766">
        <w:rPr>
          <w:rFonts w:ascii="Calibri" w:hAnsi="Calibri" w:cs="Calibri"/>
        </w:rPr>
        <w:t>ing</w:t>
      </w:r>
      <w:r w:rsidR="00320006" w:rsidRPr="00556766">
        <w:rPr>
          <w:rFonts w:ascii="Calibri" w:hAnsi="Calibri" w:cs="Calibri"/>
        </w:rPr>
        <w:t xml:space="preserve"> the α-pinene by a ratio of 1:</w:t>
      </w:r>
      <w:r w:rsidR="00E6504C" w:rsidRPr="00556766">
        <w:rPr>
          <w:rFonts w:ascii="Calibri" w:hAnsi="Calibri" w:cs="Calibri"/>
        </w:rPr>
        <w:t>50</w:t>
      </w:r>
      <w:r w:rsidR="00320006" w:rsidRPr="00556766">
        <w:rPr>
          <w:rFonts w:ascii="Calibri" w:hAnsi="Calibri" w:cs="Calibri"/>
        </w:rPr>
        <w:t xml:space="preserve">. </w:t>
      </w:r>
      <w:r w:rsidRPr="00556766">
        <w:rPr>
          <w:rFonts w:ascii="Calibri" w:hAnsi="Calibri" w:cs="Calibri"/>
        </w:rPr>
        <w:t>Shake the volumetric flask</w:t>
      </w:r>
      <w:r w:rsidR="00320006" w:rsidRPr="00556766">
        <w:rPr>
          <w:rFonts w:ascii="Calibri" w:hAnsi="Calibri" w:cs="Calibri"/>
        </w:rPr>
        <w:t xml:space="preserve"> to mix the solvent and the solute thoroughly. </w:t>
      </w:r>
    </w:p>
    <w:p w14:paraId="6545F976" w14:textId="6D00AB72" w:rsidR="007B240C" w:rsidRPr="00556766" w:rsidRDefault="007B240C" w:rsidP="00556766">
      <w:pPr>
        <w:pStyle w:val="ListParagraph"/>
        <w:ind w:left="0"/>
        <w:rPr>
          <w:rFonts w:ascii="Calibri" w:hAnsi="Calibri" w:cs="Calibri"/>
        </w:rPr>
      </w:pPr>
    </w:p>
    <w:p w14:paraId="0016EA37" w14:textId="0499186D" w:rsidR="00320006" w:rsidRPr="00556766" w:rsidRDefault="0005719C" w:rsidP="00556766">
      <w:pPr>
        <w:pStyle w:val="ListParagraph"/>
        <w:numPr>
          <w:ilvl w:val="2"/>
          <w:numId w:val="19"/>
        </w:numPr>
        <w:ind w:left="0" w:firstLine="0"/>
        <w:rPr>
          <w:rFonts w:ascii="Calibri" w:hAnsi="Calibri" w:cs="Calibri"/>
        </w:rPr>
      </w:pPr>
      <w:r w:rsidRPr="00556766">
        <w:rPr>
          <w:rFonts w:ascii="Calibri" w:hAnsi="Calibri" w:cs="Calibri"/>
        </w:rPr>
        <w:t>U</w:t>
      </w:r>
      <w:r w:rsidR="00320006" w:rsidRPr="00556766">
        <w:rPr>
          <w:rFonts w:ascii="Calibri" w:hAnsi="Calibri" w:cs="Calibri"/>
        </w:rPr>
        <w:t xml:space="preserve">se </w:t>
      </w:r>
      <w:r w:rsidRPr="00556766">
        <w:rPr>
          <w:rFonts w:ascii="Calibri" w:hAnsi="Calibri" w:cs="Calibri"/>
        </w:rPr>
        <w:t xml:space="preserve">a syringe (5.00 mL) </w:t>
      </w:r>
      <w:r w:rsidR="00320006" w:rsidRPr="00556766">
        <w:rPr>
          <w:rFonts w:ascii="Calibri" w:hAnsi="Calibri" w:cs="Calibri"/>
        </w:rPr>
        <w:t>to withdraw the α-pinene</w:t>
      </w:r>
      <w:r w:rsidR="00EF68C9" w:rsidRPr="00556766">
        <w:rPr>
          <w:rFonts w:ascii="Calibri" w:hAnsi="Calibri" w:cs="Calibri"/>
        </w:rPr>
        <w:t xml:space="preserve"> solution</w:t>
      </w:r>
      <w:r w:rsidR="00320006" w:rsidRPr="00556766">
        <w:rPr>
          <w:rFonts w:ascii="Calibri" w:hAnsi="Calibri" w:cs="Calibri"/>
        </w:rPr>
        <w:t xml:space="preserve">. </w:t>
      </w:r>
      <w:r w:rsidRPr="00556766">
        <w:rPr>
          <w:rFonts w:ascii="Calibri" w:hAnsi="Calibri" w:cs="Calibri"/>
        </w:rPr>
        <w:t>Ri</w:t>
      </w:r>
      <w:r w:rsidR="001A3E9A">
        <w:rPr>
          <w:rFonts w:ascii="Calibri" w:hAnsi="Calibri" w:cs="Calibri"/>
        </w:rPr>
        <w:t>n</w:t>
      </w:r>
      <w:r w:rsidRPr="00556766">
        <w:rPr>
          <w:rFonts w:ascii="Calibri" w:hAnsi="Calibri" w:cs="Calibri"/>
        </w:rPr>
        <w:t>se t</w:t>
      </w:r>
      <w:r w:rsidR="00320006" w:rsidRPr="00556766">
        <w:rPr>
          <w:rFonts w:ascii="Calibri" w:hAnsi="Calibri" w:cs="Calibri"/>
        </w:rPr>
        <w:t xml:space="preserve">he syringe </w:t>
      </w:r>
      <w:r w:rsidR="00EF68C9" w:rsidRPr="00556766">
        <w:rPr>
          <w:rFonts w:ascii="Calibri" w:hAnsi="Calibri" w:cs="Calibri"/>
        </w:rPr>
        <w:t>three</w:t>
      </w:r>
      <w:r w:rsidR="00320006" w:rsidRPr="00556766">
        <w:rPr>
          <w:rFonts w:ascii="Calibri" w:hAnsi="Calibri" w:cs="Calibri"/>
        </w:rPr>
        <w:t xml:space="preserve"> times</w:t>
      </w:r>
      <w:r w:rsidR="00320832" w:rsidRPr="00556766">
        <w:rPr>
          <w:rFonts w:ascii="Calibri" w:hAnsi="Calibri" w:cs="Calibri"/>
        </w:rPr>
        <w:t xml:space="preserve"> with the solution</w:t>
      </w:r>
      <w:r w:rsidR="00320006" w:rsidRPr="00556766">
        <w:rPr>
          <w:rFonts w:ascii="Calibri" w:hAnsi="Calibri" w:cs="Calibri"/>
        </w:rPr>
        <w:t xml:space="preserve"> and then </w:t>
      </w:r>
      <w:r w:rsidR="00EF68C9" w:rsidRPr="00556766">
        <w:rPr>
          <w:rFonts w:ascii="Calibri" w:hAnsi="Calibri" w:cs="Calibri"/>
        </w:rPr>
        <w:t>fill</w:t>
      </w:r>
      <w:r w:rsidRPr="00556766">
        <w:rPr>
          <w:rFonts w:ascii="Calibri" w:hAnsi="Calibri" w:cs="Calibri"/>
        </w:rPr>
        <w:t xml:space="preserve"> it</w:t>
      </w:r>
      <w:r w:rsidR="00EF68C9" w:rsidRPr="00556766">
        <w:rPr>
          <w:rFonts w:ascii="Calibri" w:hAnsi="Calibri" w:cs="Calibri"/>
        </w:rPr>
        <w:t xml:space="preserve"> with solution. </w:t>
      </w:r>
    </w:p>
    <w:p w14:paraId="1D8B491C" w14:textId="11AE08E9" w:rsidR="007B240C" w:rsidRPr="00556766" w:rsidRDefault="007B240C" w:rsidP="00556766">
      <w:pPr>
        <w:pStyle w:val="ListParagraph"/>
        <w:ind w:left="0"/>
        <w:rPr>
          <w:rFonts w:ascii="Calibri" w:hAnsi="Calibri" w:cs="Calibri"/>
        </w:rPr>
      </w:pPr>
    </w:p>
    <w:p w14:paraId="7C2D99F6" w14:textId="7314A730" w:rsidR="00EF68C9" w:rsidRPr="00556766" w:rsidRDefault="0005719C" w:rsidP="00556766">
      <w:pPr>
        <w:pStyle w:val="ListParagraph"/>
        <w:numPr>
          <w:ilvl w:val="2"/>
          <w:numId w:val="19"/>
        </w:numPr>
        <w:ind w:left="0" w:firstLine="0"/>
        <w:rPr>
          <w:rFonts w:ascii="Calibri" w:hAnsi="Calibri" w:cs="Calibri"/>
        </w:rPr>
      </w:pPr>
      <w:r w:rsidRPr="00556766">
        <w:rPr>
          <w:rFonts w:ascii="Calibri" w:hAnsi="Calibri" w:cs="Calibri"/>
        </w:rPr>
        <w:t>Connect t</w:t>
      </w:r>
      <w:r w:rsidR="00EF68C9" w:rsidRPr="00556766">
        <w:rPr>
          <w:rFonts w:ascii="Calibri" w:hAnsi="Calibri" w:cs="Calibri"/>
        </w:rPr>
        <w:t xml:space="preserve">he syringe </w:t>
      </w:r>
      <w:r w:rsidRPr="00556766">
        <w:rPr>
          <w:rFonts w:ascii="Calibri" w:hAnsi="Calibri" w:cs="Calibri"/>
        </w:rPr>
        <w:t>to</w:t>
      </w:r>
      <w:r w:rsidR="00EF68C9" w:rsidRPr="00556766">
        <w:rPr>
          <w:rFonts w:ascii="Calibri" w:hAnsi="Calibri" w:cs="Calibri"/>
        </w:rPr>
        <w:t xml:space="preserve"> a sharp needle</w:t>
      </w:r>
      <w:r w:rsidRPr="00556766">
        <w:rPr>
          <w:rFonts w:ascii="Calibri" w:hAnsi="Calibri" w:cs="Calibri"/>
        </w:rPr>
        <w:t xml:space="preserve"> (25 gauge, 2-inch long)</w:t>
      </w:r>
      <w:r w:rsidR="00EF68C9" w:rsidRPr="00556766">
        <w:rPr>
          <w:rFonts w:ascii="Calibri" w:hAnsi="Calibri" w:cs="Calibri"/>
        </w:rPr>
        <w:t xml:space="preserve">. </w:t>
      </w:r>
      <w:r w:rsidRPr="00556766">
        <w:rPr>
          <w:rFonts w:ascii="Calibri" w:hAnsi="Calibri" w:cs="Calibri"/>
        </w:rPr>
        <w:t>Place t</w:t>
      </w:r>
      <w:r w:rsidR="00EF68C9" w:rsidRPr="00556766">
        <w:rPr>
          <w:rFonts w:ascii="Calibri" w:hAnsi="Calibri" w:cs="Calibri"/>
        </w:rPr>
        <w:t xml:space="preserve">he syringe onto </w:t>
      </w:r>
      <w:r w:rsidR="00320832" w:rsidRPr="00556766">
        <w:rPr>
          <w:rFonts w:ascii="Calibri" w:hAnsi="Calibri" w:cs="Calibri"/>
        </w:rPr>
        <w:t xml:space="preserve">a </w:t>
      </w:r>
      <w:r w:rsidR="00EF68C9" w:rsidRPr="00556766">
        <w:rPr>
          <w:rFonts w:ascii="Calibri" w:hAnsi="Calibri" w:cs="Calibri"/>
        </w:rPr>
        <w:t>syringe injecto</w:t>
      </w:r>
      <w:r w:rsidR="00AA176A" w:rsidRPr="00556766">
        <w:rPr>
          <w:rFonts w:ascii="Calibri" w:hAnsi="Calibri" w:cs="Calibri"/>
        </w:rPr>
        <w:t>r</w:t>
      </w:r>
      <w:r w:rsidR="00320832" w:rsidRPr="00556766">
        <w:rPr>
          <w:rFonts w:ascii="Calibri" w:hAnsi="Calibri" w:cs="Calibri"/>
        </w:rPr>
        <w:t>.</w:t>
      </w:r>
      <w:r w:rsidR="00EF68C9" w:rsidRPr="00556766">
        <w:rPr>
          <w:rFonts w:ascii="Calibri" w:hAnsi="Calibri" w:cs="Calibri"/>
        </w:rPr>
        <w:t xml:space="preserve"> </w:t>
      </w:r>
      <w:r w:rsidRPr="00556766">
        <w:rPr>
          <w:rFonts w:ascii="Calibri" w:hAnsi="Calibri" w:cs="Calibri"/>
        </w:rPr>
        <w:t>Insert t</w:t>
      </w:r>
      <w:r w:rsidR="00EF68C9" w:rsidRPr="00556766">
        <w:rPr>
          <w:rFonts w:ascii="Calibri" w:hAnsi="Calibri" w:cs="Calibri"/>
        </w:rPr>
        <w:t xml:space="preserve">he needle tip into a vaporizer </w:t>
      </w:r>
      <w:r w:rsidR="00320832" w:rsidRPr="00556766">
        <w:rPr>
          <w:rFonts w:ascii="Calibri" w:hAnsi="Calibri" w:cs="Calibri"/>
        </w:rPr>
        <w:t xml:space="preserve">round-bottom </w:t>
      </w:r>
      <w:r w:rsidR="00EF68C9" w:rsidRPr="00556766">
        <w:rPr>
          <w:rFonts w:ascii="Calibri" w:hAnsi="Calibri" w:cs="Calibri"/>
        </w:rPr>
        <w:t>flask</w:t>
      </w:r>
      <w:r w:rsidR="00320832" w:rsidRPr="00556766">
        <w:rPr>
          <w:rFonts w:ascii="Calibri" w:hAnsi="Calibri" w:cs="Calibri"/>
        </w:rPr>
        <w:t xml:space="preserve"> (</w:t>
      </w:r>
      <w:r w:rsidR="00A01CB5" w:rsidRPr="00556766">
        <w:rPr>
          <w:rFonts w:ascii="Calibri" w:hAnsi="Calibri" w:cs="Calibri"/>
        </w:rPr>
        <w:t xml:space="preserve">25 </w:t>
      </w:r>
      <w:r w:rsidR="00320832" w:rsidRPr="00556766">
        <w:rPr>
          <w:rFonts w:ascii="Calibri" w:hAnsi="Calibri" w:cs="Calibri"/>
        </w:rPr>
        <w:t>mL)</w:t>
      </w:r>
      <w:r w:rsidR="00EF68C9" w:rsidRPr="00556766">
        <w:rPr>
          <w:rFonts w:ascii="Calibri" w:hAnsi="Calibri" w:cs="Calibri"/>
        </w:rPr>
        <w:t xml:space="preserve">. </w:t>
      </w:r>
      <w:r w:rsidRPr="00556766">
        <w:rPr>
          <w:rFonts w:ascii="Calibri" w:hAnsi="Calibri" w:cs="Calibri"/>
        </w:rPr>
        <w:t>Pre-heat t</w:t>
      </w:r>
      <w:r w:rsidR="00EF68C9" w:rsidRPr="00556766">
        <w:rPr>
          <w:rFonts w:ascii="Calibri" w:hAnsi="Calibri" w:cs="Calibri"/>
        </w:rPr>
        <w:t xml:space="preserve">he vaporizer flask to 135 ± 1 °C by heating tape. </w:t>
      </w:r>
    </w:p>
    <w:p w14:paraId="2FF4B225" w14:textId="465F7E25" w:rsidR="007B240C" w:rsidRPr="00556766" w:rsidRDefault="007B240C" w:rsidP="00556766">
      <w:pPr>
        <w:pStyle w:val="ListParagraph"/>
        <w:ind w:left="0"/>
        <w:rPr>
          <w:rFonts w:ascii="Calibri" w:hAnsi="Calibri" w:cs="Calibri"/>
        </w:rPr>
      </w:pPr>
    </w:p>
    <w:p w14:paraId="610CCDA0" w14:textId="463F1941" w:rsidR="00545ECE" w:rsidRPr="00556766" w:rsidRDefault="0005719C" w:rsidP="00556766">
      <w:pPr>
        <w:pStyle w:val="ListParagraph"/>
        <w:numPr>
          <w:ilvl w:val="2"/>
          <w:numId w:val="19"/>
        </w:numPr>
        <w:ind w:left="0" w:firstLine="0"/>
        <w:rPr>
          <w:rFonts w:ascii="Calibri" w:hAnsi="Calibri" w:cs="Calibri"/>
        </w:rPr>
      </w:pPr>
      <w:r w:rsidRPr="00556766">
        <w:rPr>
          <w:rFonts w:ascii="Calibri" w:hAnsi="Calibri" w:cs="Calibri"/>
        </w:rPr>
        <w:lastRenderedPageBreak/>
        <w:t>Introduce a</w:t>
      </w:r>
      <w:r w:rsidR="00545ECE" w:rsidRPr="00556766">
        <w:rPr>
          <w:rFonts w:ascii="Calibri" w:hAnsi="Calibri" w:cs="Calibri"/>
        </w:rPr>
        <w:t xml:space="preserve"> </w:t>
      </w:r>
      <w:r w:rsidRPr="00556766">
        <w:rPr>
          <w:rFonts w:ascii="Calibri" w:hAnsi="Calibri" w:cs="Calibri"/>
        </w:rPr>
        <w:t xml:space="preserve">gentle </w:t>
      </w:r>
      <w:r w:rsidR="00545ECE" w:rsidRPr="00556766">
        <w:rPr>
          <w:rFonts w:ascii="Calibri" w:hAnsi="Calibri" w:cs="Calibri"/>
        </w:rPr>
        <w:t xml:space="preserve">flow of 0.5 </w:t>
      </w:r>
      <w:proofErr w:type="spellStart"/>
      <w:r w:rsidR="00545ECE" w:rsidRPr="00556766">
        <w:rPr>
          <w:rFonts w:ascii="Calibri" w:hAnsi="Calibri" w:cs="Calibri"/>
        </w:rPr>
        <w:t>sLpm</w:t>
      </w:r>
      <w:proofErr w:type="spellEnd"/>
      <w:r w:rsidR="00545ECE" w:rsidRPr="00556766">
        <w:rPr>
          <w:rFonts w:ascii="Calibri" w:hAnsi="Calibri" w:cs="Calibri"/>
        </w:rPr>
        <w:t xml:space="preserve"> </w:t>
      </w:r>
      <w:r w:rsidR="00320832" w:rsidRPr="00556766">
        <w:rPr>
          <w:rFonts w:ascii="Calibri" w:hAnsi="Calibri" w:cs="Calibri"/>
        </w:rPr>
        <w:t xml:space="preserve">purified air </w:t>
      </w:r>
      <w:r w:rsidR="00545ECE" w:rsidRPr="00556766">
        <w:rPr>
          <w:rFonts w:ascii="Calibri" w:hAnsi="Calibri" w:cs="Calibri"/>
        </w:rPr>
        <w:t>to</w:t>
      </w:r>
      <w:r w:rsidR="00320832" w:rsidRPr="00556766">
        <w:rPr>
          <w:rFonts w:ascii="Calibri" w:hAnsi="Calibri" w:cs="Calibri"/>
        </w:rPr>
        <w:t xml:space="preserve"> vaporize and</w:t>
      </w:r>
      <w:r w:rsidR="00545ECE" w:rsidRPr="00556766">
        <w:rPr>
          <w:rFonts w:ascii="Calibri" w:hAnsi="Calibri" w:cs="Calibri"/>
        </w:rPr>
        <w:t xml:space="preserve"> </w:t>
      </w:r>
      <w:r w:rsidR="00320832" w:rsidRPr="00556766">
        <w:rPr>
          <w:rFonts w:ascii="Calibri" w:hAnsi="Calibri" w:cs="Calibri"/>
        </w:rPr>
        <w:t xml:space="preserve">carry away </w:t>
      </w:r>
      <w:r w:rsidR="00545ECE" w:rsidRPr="00556766">
        <w:rPr>
          <w:rFonts w:ascii="Calibri" w:hAnsi="Calibri" w:cs="Calibri"/>
        </w:rPr>
        <w:t xml:space="preserve">α-pinene injected from the syringe. </w:t>
      </w:r>
      <w:r w:rsidR="001A3E9A">
        <w:rPr>
          <w:rFonts w:ascii="Calibri" w:hAnsi="Calibri" w:cs="Calibri"/>
        </w:rPr>
        <w:t>Connect the</w:t>
      </w:r>
      <w:r w:rsidR="00413565" w:rsidRPr="00556766">
        <w:rPr>
          <w:rFonts w:ascii="Calibri" w:hAnsi="Calibri" w:cs="Calibri"/>
        </w:rPr>
        <w:t xml:space="preserve"> purified air generator to the same power supply as the heating tape to avoid heating the round bottom flask if the pure air supply is stopped. </w:t>
      </w:r>
    </w:p>
    <w:p w14:paraId="037C0AC4" w14:textId="587739F7" w:rsidR="007B240C" w:rsidRPr="00556766" w:rsidRDefault="007B240C" w:rsidP="00556766">
      <w:pPr>
        <w:pStyle w:val="ListParagraph"/>
        <w:ind w:left="0"/>
        <w:rPr>
          <w:rFonts w:ascii="Calibri" w:hAnsi="Calibri" w:cs="Calibri"/>
          <w:lang w:eastAsia="zh-CN"/>
        </w:rPr>
      </w:pPr>
    </w:p>
    <w:p w14:paraId="5A21082C" w14:textId="314EAEEA" w:rsidR="00545ECE" w:rsidRPr="00556766" w:rsidRDefault="0005719C" w:rsidP="00556766">
      <w:pPr>
        <w:pStyle w:val="ListParagraph"/>
        <w:numPr>
          <w:ilvl w:val="2"/>
          <w:numId w:val="19"/>
        </w:numPr>
        <w:ind w:left="0" w:firstLine="0"/>
        <w:rPr>
          <w:rFonts w:ascii="Calibri" w:hAnsi="Calibri" w:cs="Calibri"/>
          <w:lang w:eastAsia="zh-CN"/>
        </w:rPr>
      </w:pPr>
      <w:r w:rsidRPr="00556766">
        <w:rPr>
          <w:rFonts w:ascii="Calibri" w:hAnsi="Calibri" w:cs="Calibri"/>
        </w:rPr>
        <w:t xml:space="preserve">Turn on the </w:t>
      </w:r>
      <w:r w:rsidR="00545ECE" w:rsidRPr="00556766">
        <w:rPr>
          <w:rFonts w:ascii="Calibri" w:hAnsi="Calibri" w:cs="Calibri"/>
        </w:rPr>
        <w:t xml:space="preserve">syringe </w:t>
      </w:r>
      <w:proofErr w:type="gramStart"/>
      <w:r w:rsidR="00545ECE" w:rsidRPr="00556766">
        <w:rPr>
          <w:rFonts w:ascii="Calibri" w:hAnsi="Calibri" w:cs="Calibri"/>
        </w:rPr>
        <w:t>injector</w:t>
      </w:r>
      <w:r w:rsidR="00320832" w:rsidRPr="00556766">
        <w:rPr>
          <w:rFonts w:ascii="Calibri" w:hAnsi="Calibri" w:cs="Calibri"/>
        </w:rPr>
        <w:t xml:space="preserve">, </w:t>
      </w:r>
      <w:r w:rsidR="00545ECE" w:rsidRPr="00556766">
        <w:rPr>
          <w:rFonts w:ascii="Calibri" w:hAnsi="Calibri" w:cs="Calibri"/>
        </w:rPr>
        <w:t>and</w:t>
      </w:r>
      <w:proofErr w:type="gramEnd"/>
      <w:r w:rsidR="00545ECE" w:rsidRPr="00556766">
        <w:rPr>
          <w:rFonts w:ascii="Calibri" w:hAnsi="Calibri" w:cs="Calibri"/>
        </w:rPr>
        <w:t xml:space="preserve"> </w:t>
      </w:r>
      <w:r w:rsidRPr="00556766">
        <w:rPr>
          <w:rFonts w:ascii="Calibri" w:hAnsi="Calibri" w:cs="Calibri"/>
        </w:rPr>
        <w:t xml:space="preserve">adjust </w:t>
      </w:r>
      <w:r w:rsidR="00545ECE" w:rsidRPr="00556766">
        <w:rPr>
          <w:rFonts w:ascii="Calibri" w:hAnsi="Calibri" w:cs="Calibri"/>
        </w:rPr>
        <w:t xml:space="preserve">the injection rate to an appropriate value. </w:t>
      </w:r>
      <w:r w:rsidR="001A3E9A">
        <w:rPr>
          <w:rFonts w:ascii="Calibri" w:hAnsi="Calibri" w:cs="Calibri"/>
        </w:rPr>
        <w:t>Calculate the</w:t>
      </w:r>
      <w:r w:rsidR="00B327AC" w:rsidRPr="00556766">
        <w:rPr>
          <w:rFonts w:ascii="Calibri" w:hAnsi="Calibri" w:cs="Calibri"/>
        </w:rPr>
        <w:t xml:space="preserve"> injection rate by applying the gas flow rate, the desired VOC concentration and the syringe size to the Clausius-Clapeyron equation. </w:t>
      </w:r>
      <w:r w:rsidR="00C7064B" w:rsidRPr="00556766">
        <w:rPr>
          <w:rFonts w:ascii="Calibri" w:hAnsi="Calibri" w:cs="Calibri"/>
        </w:rPr>
        <w:t xml:space="preserve">For instance, for a total flow of 4.5 </w:t>
      </w:r>
      <w:proofErr w:type="spellStart"/>
      <w:r w:rsidR="00C7064B" w:rsidRPr="00556766">
        <w:rPr>
          <w:rFonts w:ascii="Calibri" w:hAnsi="Calibri" w:cs="Calibri"/>
        </w:rPr>
        <w:t>sLpm</w:t>
      </w:r>
      <w:proofErr w:type="spellEnd"/>
      <w:r w:rsidR="00C7064B" w:rsidRPr="00556766">
        <w:rPr>
          <w:rFonts w:ascii="Calibri" w:hAnsi="Calibri" w:cs="Calibri"/>
        </w:rPr>
        <w:t xml:space="preserve">, to reach 125 ppb of </w:t>
      </w:r>
      <w:r w:rsidR="00C7064B" w:rsidRPr="00556766">
        <w:rPr>
          <w:rFonts w:ascii="Calibri" w:hAnsi="Calibri" w:cs="Calibri"/>
        </w:rPr>
        <w:sym w:font="Symbol" w:char="F061"/>
      </w:r>
      <w:r w:rsidR="00C7064B" w:rsidRPr="00556766">
        <w:rPr>
          <w:rFonts w:ascii="Calibri" w:hAnsi="Calibri" w:cs="Calibri"/>
        </w:rPr>
        <w:t xml:space="preserve">-pinene would require an injection rate of 11.7 </w:t>
      </w:r>
      <w:r w:rsidR="00C7064B" w:rsidRPr="00556766">
        <w:rPr>
          <w:rFonts w:ascii="Calibri" w:hAnsi="Calibri" w:cs="Calibri"/>
        </w:rPr>
        <w:sym w:font="Symbol" w:char="F06D"/>
      </w:r>
      <w:r w:rsidR="00556766">
        <w:rPr>
          <w:rFonts w:ascii="Calibri" w:hAnsi="Calibri" w:cs="Calibri"/>
        </w:rPr>
        <w:t>L</w:t>
      </w:r>
      <w:r w:rsidR="00C7064B" w:rsidRPr="00556766">
        <w:rPr>
          <w:rFonts w:ascii="Calibri" w:hAnsi="Calibri" w:cs="Calibri"/>
        </w:rPr>
        <w:t>/</w:t>
      </w:r>
      <w:r w:rsidR="00556766">
        <w:rPr>
          <w:rFonts w:ascii="Calibri" w:hAnsi="Calibri" w:cs="Calibri"/>
        </w:rPr>
        <w:t>h</w:t>
      </w:r>
      <w:r w:rsidR="00C7064B" w:rsidRPr="00556766">
        <w:rPr>
          <w:rFonts w:ascii="Calibri" w:hAnsi="Calibri" w:cs="Calibri"/>
        </w:rPr>
        <w:t xml:space="preserve"> of the </w:t>
      </w:r>
      <w:r w:rsidR="00C7064B" w:rsidRPr="00556766">
        <w:rPr>
          <w:rFonts w:ascii="Calibri" w:hAnsi="Calibri" w:cs="Calibri"/>
        </w:rPr>
        <w:sym w:font="Symbol" w:char="F061"/>
      </w:r>
      <w:r w:rsidR="00C7064B" w:rsidRPr="00556766">
        <w:rPr>
          <w:rFonts w:ascii="Calibri" w:hAnsi="Calibri" w:cs="Calibri"/>
        </w:rPr>
        <w:t xml:space="preserve">-pinene and 2-butanol mixture. </w:t>
      </w:r>
      <w:r w:rsidR="001A3E9A">
        <w:rPr>
          <w:rFonts w:ascii="Calibri" w:hAnsi="Calibri" w:cs="Calibri"/>
        </w:rPr>
        <w:t>E</w:t>
      </w:r>
      <w:r w:rsidR="005A1718" w:rsidRPr="00556766">
        <w:rPr>
          <w:rFonts w:ascii="Calibri" w:hAnsi="Calibri" w:cs="Calibri"/>
        </w:rPr>
        <w:t xml:space="preserve">nsure that the </w:t>
      </w:r>
      <w:r w:rsidR="00413565" w:rsidRPr="00556766">
        <w:rPr>
          <w:rFonts w:ascii="Calibri" w:hAnsi="Calibri" w:cs="Calibri"/>
        </w:rPr>
        <w:t xml:space="preserve">volumetric concentration of butanol or </w:t>
      </w:r>
      <w:r w:rsidR="00413565" w:rsidRPr="00556766">
        <w:rPr>
          <w:rFonts w:ascii="Calibri" w:hAnsi="Calibri" w:cs="Calibri"/>
        </w:rPr>
        <w:sym w:font="Symbol" w:char="F061"/>
      </w:r>
      <w:r w:rsidR="00413565" w:rsidRPr="00556766">
        <w:rPr>
          <w:rFonts w:ascii="Calibri" w:hAnsi="Calibri" w:cs="Calibri"/>
        </w:rPr>
        <w:t xml:space="preserve">-pinene is less than 1% in the round bottom flask to avoid the organic compounds reach the flammability limit. </w:t>
      </w:r>
    </w:p>
    <w:p w14:paraId="1395802B" w14:textId="66FAC2F9" w:rsidR="007B240C" w:rsidRPr="00556766" w:rsidRDefault="007B240C" w:rsidP="00556766">
      <w:pPr>
        <w:pStyle w:val="ListParagraph"/>
        <w:ind w:left="0"/>
        <w:rPr>
          <w:rFonts w:ascii="Calibri" w:hAnsi="Calibri" w:cs="Calibri"/>
          <w:b/>
          <w:lang w:eastAsia="zh-CN"/>
        </w:rPr>
      </w:pPr>
    </w:p>
    <w:p w14:paraId="57D55A8D" w14:textId="6962B641" w:rsidR="00A87FA5" w:rsidRPr="00556766" w:rsidRDefault="00A87FA5" w:rsidP="00556766">
      <w:pPr>
        <w:pStyle w:val="ListParagraph"/>
        <w:numPr>
          <w:ilvl w:val="1"/>
          <w:numId w:val="19"/>
        </w:numPr>
        <w:ind w:left="0" w:firstLine="0"/>
        <w:rPr>
          <w:rFonts w:ascii="Calibri" w:hAnsi="Calibri" w:cs="Calibri"/>
          <w:b/>
          <w:lang w:eastAsia="zh-CN"/>
        </w:rPr>
      </w:pPr>
      <w:r w:rsidRPr="00556766">
        <w:rPr>
          <w:rFonts w:ascii="Calibri" w:hAnsi="Calibri" w:cs="Calibri"/>
          <w:b/>
          <w:lang w:eastAsia="zh-CN"/>
        </w:rPr>
        <w:t>Ozone Injection</w:t>
      </w:r>
    </w:p>
    <w:p w14:paraId="0E666A14" w14:textId="77777777" w:rsidR="007B240C" w:rsidRPr="00556766" w:rsidRDefault="007B240C" w:rsidP="00556766">
      <w:pPr>
        <w:pStyle w:val="ListParagraph"/>
        <w:ind w:left="0"/>
        <w:rPr>
          <w:rFonts w:ascii="Calibri" w:hAnsi="Calibri" w:cs="Calibri"/>
          <w:lang w:eastAsia="zh-CN"/>
        </w:rPr>
      </w:pPr>
    </w:p>
    <w:p w14:paraId="67ECF9EC" w14:textId="67AF2745" w:rsidR="00545ECE" w:rsidRPr="00556766" w:rsidRDefault="0005719C" w:rsidP="00556766">
      <w:pPr>
        <w:pStyle w:val="ListParagraph"/>
        <w:numPr>
          <w:ilvl w:val="2"/>
          <w:numId w:val="19"/>
        </w:numPr>
        <w:ind w:left="0" w:firstLine="0"/>
        <w:rPr>
          <w:rFonts w:ascii="Calibri" w:hAnsi="Calibri" w:cs="Calibri"/>
          <w:lang w:eastAsia="zh-CN"/>
        </w:rPr>
      </w:pPr>
      <w:r w:rsidRPr="00556766">
        <w:rPr>
          <w:rFonts w:ascii="Calibri" w:hAnsi="Calibri" w:cs="Calibri"/>
        </w:rPr>
        <w:t>Pass a</w:t>
      </w:r>
      <w:r w:rsidR="00545ECE" w:rsidRPr="00556766">
        <w:rPr>
          <w:rFonts w:ascii="Calibri" w:hAnsi="Calibri" w:cs="Calibri"/>
        </w:rPr>
        <w:t xml:space="preserve"> flow of air </w:t>
      </w:r>
      <w:r w:rsidR="00320832" w:rsidRPr="00556766">
        <w:rPr>
          <w:rFonts w:ascii="Calibri" w:hAnsi="Calibri" w:cs="Calibri"/>
        </w:rPr>
        <w:t xml:space="preserve">at 4.00 </w:t>
      </w:r>
      <w:proofErr w:type="spellStart"/>
      <w:r w:rsidR="00320832" w:rsidRPr="00556766">
        <w:rPr>
          <w:rFonts w:ascii="Calibri" w:hAnsi="Calibri" w:cs="Calibri"/>
        </w:rPr>
        <w:t>sLpm</w:t>
      </w:r>
      <w:proofErr w:type="spellEnd"/>
      <w:r w:rsidR="00320832" w:rsidRPr="00556766" w:rsidDel="00320832">
        <w:rPr>
          <w:rFonts w:ascii="Calibri" w:hAnsi="Calibri" w:cs="Calibri"/>
        </w:rPr>
        <w:t xml:space="preserve"> </w:t>
      </w:r>
      <w:r w:rsidR="00B26D0E" w:rsidRPr="00556766">
        <w:rPr>
          <w:rFonts w:ascii="Calibri" w:hAnsi="Calibri" w:cs="Calibri"/>
        </w:rPr>
        <w:t xml:space="preserve">through </w:t>
      </w:r>
      <w:r w:rsidR="00320832" w:rsidRPr="00556766">
        <w:rPr>
          <w:rFonts w:ascii="Calibri" w:hAnsi="Calibri" w:cs="Calibri"/>
        </w:rPr>
        <w:t xml:space="preserve">an </w:t>
      </w:r>
      <w:r w:rsidR="00B26D0E" w:rsidRPr="00556766">
        <w:rPr>
          <w:rFonts w:ascii="Calibri" w:hAnsi="Calibri" w:cs="Calibri"/>
        </w:rPr>
        <w:t xml:space="preserve">ozone generator. </w:t>
      </w:r>
    </w:p>
    <w:p w14:paraId="2AE3D31B" w14:textId="56F98A36" w:rsidR="007B240C" w:rsidRPr="00556766" w:rsidRDefault="007B240C" w:rsidP="00556766">
      <w:pPr>
        <w:pStyle w:val="ListParagraph"/>
        <w:ind w:left="0"/>
        <w:rPr>
          <w:rFonts w:ascii="Calibri" w:hAnsi="Calibri" w:cs="Calibri"/>
          <w:lang w:eastAsia="zh-CN"/>
        </w:rPr>
      </w:pPr>
    </w:p>
    <w:p w14:paraId="64926510" w14:textId="49790A17" w:rsidR="005B342F" w:rsidRPr="00556766" w:rsidRDefault="00320832" w:rsidP="00556766">
      <w:pPr>
        <w:pStyle w:val="ListParagraph"/>
        <w:numPr>
          <w:ilvl w:val="2"/>
          <w:numId w:val="19"/>
        </w:numPr>
        <w:ind w:left="0" w:firstLine="0"/>
        <w:rPr>
          <w:rFonts w:ascii="Calibri" w:hAnsi="Calibri" w:cs="Calibri"/>
          <w:lang w:eastAsia="zh-CN"/>
        </w:rPr>
      </w:pPr>
      <w:r w:rsidRPr="00556766">
        <w:rPr>
          <w:rFonts w:ascii="Calibri" w:hAnsi="Calibri" w:cs="Calibri"/>
          <w:lang w:eastAsia="zh-CN"/>
        </w:rPr>
        <w:t>T</w:t>
      </w:r>
      <w:r w:rsidR="0005719C" w:rsidRPr="00556766">
        <w:rPr>
          <w:rFonts w:ascii="Calibri" w:hAnsi="Calibri" w:cs="Calibri"/>
          <w:lang w:eastAsia="zh-CN"/>
        </w:rPr>
        <w:t>urn on t</w:t>
      </w:r>
      <w:r w:rsidR="00B26D0E" w:rsidRPr="00556766">
        <w:rPr>
          <w:rFonts w:ascii="Calibri" w:hAnsi="Calibri" w:cs="Calibri"/>
          <w:lang w:eastAsia="zh-CN"/>
        </w:rPr>
        <w:t>he ozone generator</w:t>
      </w:r>
      <w:r w:rsidRPr="00556766">
        <w:rPr>
          <w:rFonts w:ascii="Calibri" w:hAnsi="Calibri" w:cs="Calibri"/>
          <w:lang w:eastAsia="zh-CN"/>
        </w:rPr>
        <w:t xml:space="preserve">. </w:t>
      </w:r>
      <w:r w:rsidR="0005719C" w:rsidRPr="00556766">
        <w:rPr>
          <w:rFonts w:ascii="Calibri" w:hAnsi="Calibri" w:cs="Calibri"/>
          <w:lang w:eastAsia="zh-CN"/>
        </w:rPr>
        <w:t>Control t</w:t>
      </w:r>
      <w:r w:rsidR="005B342F" w:rsidRPr="00556766">
        <w:rPr>
          <w:rFonts w:ascii="Calibri" w:hAnsi="Calibri" w:cs="Calibri"/>
          <w:lang w:eastAsia="zh-CN"/>
        </w:rPr>
        <w:t xml:space="preserve">he ozone concentration to </w:t>
      </w:r>
      <w:r w:rsidR="005B342F" w:rsidRPr="00556766">
        <w:rPr>
          <w:rFonts w:ascii="Calibri" w:hAnsi="Calibri" w:cs="Calibri"/>
        </w:rPr>
        <w:t>appropriate</w:t>
      </w:r>
      <w:r w:rsidR="005B342F" w:rsidRPr="00556766">
        <w:rPr>
          <w:rFonts w:ascii="Calibri" w:hAnsi="Calibri" w:cs="Calibri"/>
          <w:lang w:eastAsia="zh-CN"/>
        </w:rPr>
        <w:t xml:space="preserve"> values by adjusting the length of the glass tube shielding the UV lamp inside the generator. </w:t>
      </w:r>
      <w:r w:rsidR="00E6504C" w:rsidRPr="00556766">
        <w:rPr>
          <w:rFonts w:ascii="Calibri" w:hAnsi="Calibri" w:cs="Calibri"/>
          <w:lang w:eastAsia="zh-CN"/>
        </w:rPr>
        <w:t>The ozone and VOC ratios can vary across two orders of magnitudes depending on the purpose of the experiment. If VOC is needed to be fully reacted during the experiment, then the</w:t>
      </w:r>
      <w:r w:rsidR="00B327AC" w:rsidRPr="00556766">
        <w:rPr>
          <w:rFonts w:ascii="Calibri" w:hAnsi="Calibri" w:cs="Calibri"/>
          <w:lang w:eastAsia="zh-CN"/>
        </w:rPr>
        <w:t xml:space="preserve"> ozone concentration should be about 10 times higher than the VOC concentration to ensure ozone is in excess. </w:t>
      </w:r>
    </w:p>
    <w:p w14:paraId="69383E18" w14:textId="3E3830C1" w:rsidR="007B240C" w:rsidRPr="00556766" w:rsidRDefault="007B240C" w:rsidP="00556766">
      <w:pPr>
        <w:pStyle w:val="ListParagraph"/>
        <w:ind w:left="0"/>
        <w:rPr>
          <w:rFonts w:ascii="Calibri" w:hAnsi="Calibri" w:cs="Calibri"/>
          <w:lang w:eastAsia="zh-CN"/>
        </w:rPr>
      </w:pPr>
    </w:p>
    <w:p w14:paraId="0C0AFB08" w14:textId="6658F540" w:rsidR="0053605D" w:rsidRPr="00556766" w:rsidRDefault="0005719C" w:rsidP="00556766">
      <w:pPr>
        <w:pStyle w:val="ListParagraph"/>
        <w:numPr>
          <w:ilvl w:val="2"/>
          <w:numId w:val="19"/>
        </w:numPr>
        <w:ind w:left="0" w:firstLine="0"/>
        <w:rPr>
          <w:rFonts w:ascii="Calibri" w:hAnsi="Calibri" w:cs="Calibri"/>
          <w:lang w:eastAsia="zh-CN"/>
        </w:rPr>
      </w:pPr>
      <w:r w:rsidRPr="00556766">
        <w:rPr>
          <w:rFonts w:ascii="Calibri" w:hAnsi="Calibri" w:cs="Calibri"/>
          <w:lang w:eastAsia="zh-CN"/>
        </w:rPr>
        <w:t>Turn on the</w:t>
      </w:r>
      <w:r w:rsidR="00B26D0E" w:rsidRPr="00556766">
        <w:rPr>
          <w:rFonts w:ascii="Calibri" w:hAnsi="Calibri" w:cs="Calibri"/>
          <w:lang w:eastAsia="zh-CN"/>
        </w:rPr>
        <w:t xml:space="preserve"> </w:t>
      </w:r>
      <w:r w:rsidR="00523954" w:rsidRPr="00556766">
        <w:rPr>
          <w:rFonts w:ascii="Calibri" w:hAnsi="Calibri" w:cs="Calibri"/>
          <w:lang w:eastAsia="zh-CN"/>
        </w:rPr>
        <w:t>o</w:t>
      </w:r>
      <w:r w:rsidR="00B26D0E" w:rsidRPr="00556766">
        <w:rPr>
          <w:rFonts w:ascii="Calibri" w:hAnsi="Calibri" w:cs="Calibri"/>
          <w:lang w:eastAsia="zh-CN"/>
        </w:rPr>
        <w:t xml:space="preserve">zone </w:t>
      </w:r>
      <w:r w:rsidR="00523954" w:rsidRPr="00556766">
        <w:rPr>
          <w:rFonts w:ascii="Calibri" w:hAnsi="Calibri" w:cs="Calibri"/>
          <w:lang w:eastAsia="zh-CN"/>
        </w:rPr>
        <w:t>c</w:t>
      </w:r>
      <w:r w:rsidR="00B26D0E" w:rsidRPr="00556766">
        <w:rPr>
          <w:rFonts w:ascii="Calibri" w:hAnsi="Calibri" w:cs="Calibri"/>
          <w:lang w:eastAsia="zh-CN"/>
        </w:rPr>
        <w:t xml:space="preserve">oncentration </w:t>
      </w:r>
      <w:r w:rsidR="00523954" w:rsidRPr="00556766">
        <w:rPr>
          <w:rFonts w:ascii="Calibri" w:hAnsi="Calibri" w:cs="Calibri"/>
          <w:lang w:eastAsia="zh-CN"/>
        </w:rPr>
        <w:t>m</w:t>
      </w:r>
      <w:r w:rsidR="00B26D0E" w:rsidRPr="00556766">
        <w:rPr>
          <w:rFonts w:ascii="Calibri" w:hAnsi="Calibri" w:cs="Calibri"/>
          <w:lang w:eastAsia="zh-CN"/>
        </w:rPr>
        <w:t>onitor</w:t>
      </w:r>
      <w:r w:rsidR="005A1490" w:rsidRPr="00556766">
        <w:rPr>
          <w:rFonts w:ascii="Calibri" w:hAnsi="Calibri" w:cs="Calibri"/>
          <w:lang w:eastAsia="zh-CN"/>
        </w:rPr>
        <w:t xml:space="preserve"> </w:t>
      </w:r>
      <w:r w:rsidR="0075407F" w:rsidRPr="00556766">
        <w:rPr>
          <w:rFonts w:ascii="Calibri" w:hAnsi="Calibri" w:cs="Calibri"/>
          <w:lang w:eastAsia="zh-CN"/>
        </w:rPr>
        <w:t xml:space="preserve">and connect the ozone monitor to the computer. Using a terminal reader software to access the ozone monitor readout and save the data obtained from the ozone monitor </w:t>
      </w:r>
      <w:r w:rsidR="00B26D0E" w:rsidRPr="00556766">
        <w:rPr>
          <w:rFonts w:ascii="Calibri" w:hAnsi="Calibri" w:cs="Calibri"/>
          <w:lang w:eastAsia="zh-CN"/>
        </w:rPr>
        <w:t>(</w:t>
      </w:r>
      <w:r w:rsidR="00556766" w:rsidRPr="00556766">
        <w:rPr>
          <w:rFonts w:ascii="Calibri" w:hAnsi="Calibri" w:cs="Calibri"/>
          <w:b/>
          <w:lang w:eastAsia="zh-CN"/>
        </w:rPr>
        <w:t>Figure 2</w:t>
      </w:r>
      <w:r w:rsidR="00B26D0E" w:rsidRPr="00556766">
        <w:rPr>
          <w:rFonts w:ascii="Calibri" w:hAnsi="Calibri" w:cs="Calibri"/>
          <w:lang w:eastAsia="zh-CN"/>
        </w:rPr>
        <w:t xml:space="preserve">). </w:t>
      </w:r>
      <w:r w:rsidRPr="00556766">
        <w:rPr>
          <w:rFonts w:ascii="Calibri" w:hAnsi="Calibri" w:cs="Calibri"/>
          <w:lang w:eastAsia="zh-CN"/>
        </w:rPr>
        <w:t>Perform the e</w:t>
      </w:r>
      <w:r w:rsidR="00320832" w:rsidRPr="00556766">
        <w:rPr>
          <w:rFonts w:ascii="Calibri" w:hAnsi="Calibri" w:cs="Calibri"/>
          <w:lang w:eastAsia="zh-CN"/>
        </w:rPr>
        <w:t>xperiments after</w:t>
      </w:r>
      <w:r w:rsidR="00B26D0E" w:rsidRPr="00556766">
        <w:rPr>
          <w:rFonts w:ascii="Calibri" w:hAnsi="Calibri" w:cs="Calibri"/>
          <w:lang w:eastAsia="zh-CN"/>
        </w:rPr>
        <w:t xml:space="preserve"> the ozone concentration stabilize</w:t>
      </w:r>
      <w:r w:rsidR="00320832" w:rsidRPr="00556766">
        <w:rPr>
          <w:rFonts w:ascii="Calibri" w:hAnsi="Calibri" w:cs="Calibri"/>
          <w:lang w:eastAsia="zh-CN"/>
        </w:rPr>
        <w:t>s</w:t>
      </w:r>
      <w:r w:rsidR="00B26D0E" w:rsidRPr="00556766">
        <w:rPr>
          <w:rFonts w:ascii="Calibri" w:hAnsi="Calibri" w:cs="Calibri"/>
          <w:lang w:eastAsia="zh-CN"/>
        </w:rPr>
        <w:t>.</w:t>
      </w:r>
      <w:bookmarkStart w:id="2" w:name="OLE_LINK1"/>
      <w:bookmarkStart w:id="3" w:name="OLE_LINK2"/>
    </w:p>
    <w:p w14:paraId="042E047D" w14:textId="239C3ACF" w:rsidR="007B240C" w:rsidRPr="00556766" w:rsidRDefault="007B240C" w:rsidP="00556766">
      <w:pPr>
        <w:pStyle w:val="ListParagraph"/>
        <w:ind w:left="0"/>
        <w:rPr>
          <w:rFonts w:ascii="Calibri" w:hAnsi="Calibri" w:cs="Calibri"/>
          <w:b/>
          <w:lang w:eastAsia="zh-CN"/>
        </w:rPr>
      </w:pPr>
    </w:p>
    <w:p w14:paraId="4157B680" w14:textId="6686005D" w:rsidR="0053605D" w:rsidRPr="00556766" w:rsidRDefault="00927E50" w:rsidP="00556766">
      <w:pPr>
        <w:pStyle w:val="ListParagraph"/>
        <w:numPr>
          <w:ilvl w:val="0"/>
          <w:numId w:val="19"/>
        </w:numPr>
        <w:ind w:left="0" w:firstLine="0"/>
        <w:rPr>
          <w:rFonts w:ascii="Calibri" w:hAnsi="Calibri" w:cs="Calibri"/>
          <w:b/>
          <w:lang w:eastAsia="zh-CN"/>
        </w:rPr>
      </w:pPr>
      <w:r w:rsidRPr="00556766">
        <w:rPr>
          <w:rFonts w:ascii="Calibri" w:hAnsi="Calibri" w:cs="Calibri"/>
          <w:b/>
          <w:lang w:eastAsia="zh-CN"/>
        </w:rPr>
        <w:t>Pa</w:t>
      </w:r>
      <w:r w:rsidR="00A87FA5" w:rsidRPr="00556766">
        <w:rPr>
          <w:rFonts w:ascii="Calibri" w:hAnsi="Calibri" w:cs="Calibri"/>
          <w:b/>
          <w:lang w:eastAsia="zh-CN"/>
        </w:rPr>
        <w:t xml:space="preserve">rticle Production </w:t>
      </w:r>
      <w:r w:rsidR="00BA5833" w:rsidRPr="00556766">
        <w:rPr>
          <w:rFonts w:ascii="Calibri" w:hAnsi="Calibri" w:cs="Calibri"/>
          <w:b/>
        </w:rPr>
        <w:t xml:space="preserve">of the </w:t>
      </w:r>
      <w:r w:rsidR="001A3E9A" w:rsidRPr="00556766">
        <w:rPr>
          <w:rFonts w:ascii="Calibri" w:hAnsi="Calibri" w:cs="Calibri"/>
          <w:b/>
        </w:rPr>
        <w:t>Flow Tube Reactor</w:t>
      </w:r>
    </w:p>
    <w:p w14:paraId="14189180" w14:textId="77777777" w:rsidR="007B240C" w:rsidRPr="00556766" w:rsidRDefault="007B240C" w:rsidP="00556766">
      <w:pPr>
        <w:pStyle w:val="ListParagraph"/>
        <w:ind w:left="0"/>
        <w:rPr>
          <w:rFonts w:ascii="Calibri" w:hAnsi="Calibri" w:cs="Calibri"/>
          <w:lang w:eastAsia="zh-CN"/>
        </w:rPr>
      </w:pPr>
    </w:p>
    <w:p w14:paraId="0B5885F3" w14:textId="533DC21F" w:rsidR="0053605D" w:rsidRPr="00556766" w:rsidRDefault="00574E87" w:rsidP="00556766">
      <w:pPr>
        <w:pStyle w:val="ListParagraph"/>
        <w:numPr>
          <w:ilvl w:val="1"/>
          <w:numId w:val="19"/>
        </w:numPr>
        <w:ind w:left="0" w:firstLine="0"/>
        <w:rPr>
          <w:rFonts w:ascii="Calibri" w:hAnsi="Calibri" w:cs="Calibri"/>
          <w:b/>
          <w:lang w:eastAsia="zh-CN"/>
        </w:rPr>
      </w:pPr>
      <w:r w:rsidRPr="00556766">
        <w:rPr>
          <w:rFonts w:ascii="Calibri" w:hAnsi="Calibri" w:cs="Calibri"/>
          <w:b/>
          <w:lang w:eastAsia="zh-CN"/>
        </w:rPr>
        <w:t>Ad</w:t>
      </w:r>
      <w:r w:rsidR="00755253" w:rsidRPr="00556766">
        <w:rPr>
          <w:rFonts w:ascii="Calibri" w:hAnsi="Calibri" w:cs="Calibri"/>
          <w:b/>
          <w:lang w:eastAsia="zh-CN"/>
        </w:rPr>
        <w:t xml:space="preserve">justment </w:t>
      </w:r>
      <w:r w:rsidR="00BA5833" w:rsidRPr="00556766">
        <w:rPr>
          <w:rFonts w:ascii="Calibri" w:hAnsi="Calibri" w:cs="Calibri"/>
          <w:b/>
          <w:lang w:eastAsia="zh-CN"/>
        </w:rPr>
        <w:t xml:space="preserve">of </w:t>
      </w:r>
      <w:r w:rsidR="00755253" w:rsidRPr="00556766">
        <w:rPr>
          <w:rFonts w:ascii="Calibri" w:hAnsi="Calibri" w:cs="Calibri"/>
          <w:b/>
          <w:lang w:eastAsia="zh-CN"/>
        </w:rPr>
        <w:t>residence time</w:t>
      </w:r>
    </w:p>
    <w:p w14:paraId="5D8DA54E" w14:textId="27CB496E" w:rsidR="007B240C" w:rsidRPr="00556766" w:rsidRDefault="007B240C" w:rsidP="00556766">
      <w:pPr>
        <w:pStyle w:val="ListParagraph"/>
        <w:ind w:left="0"/>
        <w:rPr>
          <w:rFonts w:ascii="Calibri" w:hAnsi="Calibri" w:cs="Calibri"/>
          <w:lang w:eastAsia="zh-CN"/>
        </w:rPr>
      </w:pPr>
    </w:p>
    <w:p w14:paraId="679629F2" w14:textId="7C428E54" w:rsidR="0053605D" w:rsidRPr="00556766" w:rsidRDefault="005A236F" w:rsidP="00556766">
      <w:pPr>
        <w:pStyle w:val="ListParagraph"/>
        <w:numPr>
          <w:ilvl w:val="2"/>
          <w:numId w:val="19"/>
        </w:numPr>
        <w:ind w:left="0" w:firstLine="0"/>
        <w:rPr>
          <w:rFonts w:ascii="Calibri" w:hAnsi="Calibri" w:cs="Calibri"/>
          <w:lang w:eastAsia="zh-CN"/>
        </w:rPr>
      </w:pPr>
      <w:r w:rsidRPr="00556766">
        <w:rPr>
          <w:rFonts w:ascii="Calibri" w:hAnsi="Calibri" w:cs="Calibri"/>
          <w:lang w:eastAsia="zh-CN"/>
        </w:rPr>
        <w:t>Unscrew t</w:t>
      </w:r>
      <w:r w:rsidR="00755253" w:rsidRPr="00556766">
        <w:rPr>
          <w:rFonts w:ascii="Calibri" w:hAnsi="Calibri" w:cs="Calibri"/>
          <w:lang w:eastAsia="zh-CN"/>
        </w:rPr>
        <w:t xml:space="preserve">he cap at the end of the flow tube reactor </w:t>
      </w:r>
      <w:r w:rsidRPr="00556766">
        <w:rPr>
          <w:rFonts w:ascii="Calibri" w:hAnsi="Calibri" w:cs="Calibri"/>
          <w:lang w:eastAsia="zh-CN"/>
        </w:rPr>
        <w:t>to adjust</w:t>
      </w:r>
      <w:r w:rsidR="00410E5C" w:rsidRPr="00556766">
        <w:rPr>
          <w:rFonts w:ascii="Calibri" w:hAnsi="Calibri" w:cs="Calibri"/>
          <w:lang w:eastAsia="zh-CN"/>
        </w:rPr>
        <w:t xml:space="preserve"> </w:t>
      </w:r>
      <w:r w:rsidR="00755253" w:rsidRPr="00556766">
        <w:rPr>
          <w:rFonts w:ascii="Calibri" w:hAnsi="Calibri" w:cs="Calibri"/>
          <w:lang w:eastAsia="zh-CN"/>
        </w:rPr>
        <w:t>the position of the movable sampler tubing inside the flow tube reactor</w:t>
      </w:r>
      <w:r w:rsidRPr="00556766">
        <w:rPr>
          <w:rFonts w:ascii="Calibri" w:hAnsi="Calibri" w:cs="Calibri"/>
          <w:lang w:eastAsia="zh-CN"/>
        </w:rPr>
        <w:t xml:space="preserve">. </w:t>
      </w:r>
      <w:r w:rsidR="001B531E" w:rsidRPr="00556766">
        <w:rPr>
          <w:rFonts w:ascii="Calibri" w:hAnsi="Calibri" w:cs="Calibri"/>
          <w:lang w:eastAsia="zh-CN"/>
        </w:rPr>
        <w:t>Change</w:t>
      </w:r>
      <w:r w:rsidRPr="00556766">
        <w:rPr>
          <w:rFonts w:ascii="Calibri" w:hAnsi="Calibri" w:cs="Calibri"/>
          <w:lang w:eastAsia="zh-CN"/>
        </w:rPr>
        <w:t xml:space="preserve"> </w:t>
      </w:r>
      <w:r w:rsidR="001B531E" w:rsidRPr="00556766">
        <w:rPr>
          <w:rFonts w:ascii="Calibri" w:hAnsi="Calibri" w:cs="Calibri"/>
          <w:lang w:eastAsia="zh-CN"/>
        </w:rPr>
        <w:t>d</w:t>
      </w:r>
      <w:r w:rsidRPr="00556766">
        <w:rPr>
          <w:rFonts w:ascii="Calibri" w:hAnsi="Calibri" w:cs="Calibri"/>
          <w:lang w:eastAsia="zh-CN"/>
        </w:rPr>
        <w:t>ifferent positions of the movable sampler tubing</w:t>
      </w:r>
      <w:r w:rsidR="00A01CB5" w:rsidRPr="00556766">
        <w:rPr>
          <w:rFonts w:ascii="Calibri" w:hAnsi="Calibri" w:cs="Calibri"/>
          <w:lang w:eastAsia="zh-CN"/>
        </w:rPr>
        <w:t xml:space="preserve"> </w:t>
      </w:r>
      <w:r w:rsidR="00BA5833" w:rsidRPr="00556766">
        <w:rPr>
          <w:rFonts w:ascii="Calibri" w:hAnsi="Calibri" w:cs="Calibri"/>
          <w:lang w:eastAsia="zh-CN"/>
        </w:rPr>
        <w:t>subsequently to achieve</w:t>
      </w:r>
      <w:r w:rsidR="003C1B0A" w:rsidRPr="00556766">
        <w:rPr>
          <w:rFonts w:ascii="Calibri" w:hAnsi="Calibri" w:cs="Calibri"/>
          <w:lang w:eastAsia="zh-CN"/>
        </w:rPr>
        <w:t xml:space="preserve"> </w:t>
      </w:r>
      <w:r w:rsidR="005E48D6" w:rsidRPr="00556766">
        <w:rPr>
          <w:rFonts w:ascii="Calibri" w:hAnsi="Calibri" w:cs="Calibri"/>
          <w:lang w:eastAsia="zh-CN"/>
        </w:rPr>
        <w:t xml:space="preserve">different </w:t>
      </w:r>
      <w:r w:rsidR="00B46C0D" w:rsidRPr="00556766">
        <w:rPr>
          <w:rFonts w:ascii="Calibri" w:hAnsi="Calibri" w:cs="Calibri"/>
          <w:lang w:eastAsia="zh-CN"/>
        </w:rPr>
        <w:t>residence</w:t>
      </w:r>
      <w:r w:rsidR="003C1B0A" w:rsidRPr="00556766">
        <w:rPr>
          <w:rFonts w:ascii="Calibri" w:hAnsi="Calibri" w:cs="Calibri"/>
          <w:lang w:eastAsia="zh-CN"/>
        </w:rPr>
        <w:t xml:space="preserve"> time</w:t>
      </w:r>
      <w:r w:rsidR="005E48D6" w:rsidRPr="00556766">
        <w:rPr>
          <w:rFonts w:ascii="Calibri" w:hAnsi="Calibri" w:cs="Calibri"/>
          <w:lang w:eastAsia="zh-CN"/>
        </w:rPr>
        <w:t>s</w:t>
      </w:r>
      <w:r w:rsidR="00C7064B" w:rsidRPr="00556766">
        <w:rPr>
          <w:rFonts w:ascii="Calibri" w:hAnsi="Calibri" w:cs="Calibri"/>
          <w:lang w:eastAsia="zh-CN"/>
        </w:rPr>
        <w:t xml:space="preserve"> from 3</w:t>
      </w:r>
      <w:r w:rsidR="001A3E9A">
        <w:rPr>
          <w:rFonts w:ascii="Calibri" w:hAnsi="Calibri" w:cs="Calibri"/>
          <w:lang w:eastAsia="zh-CN"/>
        </w:rPr>
        <w:t xml:space="preserve"> </w:t>
      </w:r>
      <w:r w:rsidR="00C7064B" w:rsidRPr="00556766">
        <w:rPr>
          <w:rFonts w:ascii="Calibri" w:hAnsi="Calibri" w:cs="Calibri"/>
          <w:lang w:eastAsia="zh-CN"/>
        </w:rPr>
        <w:t>s to 38 s</w:t>
      </w:r>
      <w:r w:rsidR="00950375" w:rsidRPr="00556766">
        <w:rPr>
          <w:rFonts w:ascii="Calibri" w:hAnsi="Calibri" w:cs="Calibri"/>
          <w:vertAlign w:val="superscript"/>
          <w:lang w:eastAsia="zh-CN"/>
        </w:rPr>
        <w:t>10</w:t>
      </w:r>
      <w:r w:rsidR="003C1B0A" w:rsidRPr="00556766">
        <w:rPr>
          <w:rFonts w:ascii="Calibri" w:hAnsi="Calibri" w:cs="Calibri"/>
          <w:lang w:eastAsia="zh-CN"/>
        </w:rPr>
        <w:t xml:space="preserve">. </w:t>
      </w:r>
    </w:p>
    <w:p w14:paraId="75BE0C54" w14:textId="77777777" w:rsidR="007B240C" w:rsidRPr="00556766" w:rsidRDefault="007B240C" w:rsidP="00556766">
      <w:pPr>
        <w:pStyle w:val="ListParagraph"/>
        <w:ind w:left="0"/>
        <w:rPr>
          <w:rFonts w:ascii="Calibri" w:hAnsi="Calibri" w:cs="Calibri"/>
          <w:lang w:eastAsia="zh-CN"/>
        </w:rPr>
      </w:pPr>
    </w:p>
    <w:p w14:paraId="51DE6DD0" w14:textId="452A541B" w:rsidR="00B14CEF" w:rsidRPr="00556766" w:rsidRDefault="00B14CEF" w:rsidP="00556766">
      <w:pPr>
        <w:pStyle w:val="ListParagraph"/>
        <w:numPr>
          <w:ilvl w:val="2"/>
          <w:numId w:val="19"/>
        </w:numPr>
        <w:ind w:left="0" w:firstLine="0"/>
        <w:rPr>
          <w:rFonts w:ascii="Calibri" w:hAnsi="Calibri" w:cs="Calibri"/>
          <w:b/>
          <w:lang w:eastAsia="zh-CN"/>
        </w:rPr>
      </w:pPr>
      <w:r w:rsidRPr="00556766">
        <w:rPr>
          <w:rFonts w:ascii="Calibri" w:hAnsi="Calibri" w:cs="Calibri"/>
          <w:lang w:eastAsia="zh-CN"/>
        </w:rPr>
        <w:t xml:space="preserve">During each experiment, </w:t>
      </w:r>
      <w:r w:rsidR="005A236F" w:rsidRPr="00556766">
        <w:rPr>
          <w:rFonts w:ascii="Calibri" w:hAnsi="Calibri" w:cs="Calibri"/>
          <w:lang w:eastAsia="zh-CN"/>
        </w:rPr>
        <w:t xml:space="preserve">change </w:t>
      </w:r>
      <w:r w:rsidRPr="00556766">
        <w:rPr>
          <w:rFonts w:ascii="Calibri" w:hAnsi="Calibri" w:cs="Calibri"/>
          <w:lang w:eastAsia="zh-CN"/>
        </w:rPr>
        <w:t xml:space="preserve">the position of the movable sampler to adjust the residence time of the particles being produced inside the flow tube reactor. </w:t>
      </w:r>
    </w:p>
    <w:p w14:paraId="7484641A" w14:textId="77777777" w:rsidR="007B240C" w:rsidRPr="00556766" w:rsidRDefault="007B240C" w:rsidP="00556766">
      <w:pPr>
        <w:rPr>
          <w:rFonts w:ascii="Calibri" w:hAnsi="Calibri" w:cs="Calibri"/>
          <w:b/>
          <w:lang w:eastAsia="zh-CN"/>
        </w:rPr>
      </w:pPr>
    </w:p>
    <w:p w14:paraId="396096CB" w14:textId="53A67EEA" w:rsidR="0053605D" w:rsidRPr="00556766" w:rsidRDefault="005A236F" w:rsidP="00556766">
      <w:pPr>
        <w:pStyle w:val="ListParagraph"/>
        <w:numPr>
          <w:ilvl w:val="2"/>
          <w:numId w:val="19"/>
        </w:numPr>
        <w:ind w:left="0" w:firstLine="0"/>
        <w:rPr>
          <w:rFonts w:ascii="Calibri" w:hAnsi="Calibri" w:cs="Calibri"/>
          <w:b/>
          <w:lang w:eastAsia="zh-CN"/>
        </w:rPr>
      </w:pPr>
      <w:r w:rsidRPr="00556766">
        <w:rPr>
          <w:rFonts w:ascii="Calibri" w:hAnsi="Calibri" w:cs="Calibri"/>
          <w:lang w:eastAsia="zh-CN"/>
        </w:rPr>
        <w:t xml:space="preserve">Position </w:t>
      </w:r>
      <w:r w:rsidR="00410E5C" w:rsidRPr="00556766">
        <w:rPr>
          <w:rFonts w:ascii="Calibri" w:hAnsi="Calibri" w:cs="Calibri"/>
          <w:lang w:eastAsia="zh-CN"/>
        </w:rPr>
        <w:t>t</w:t>
      </w:r>
      <w:r w:rsidR="00A01CB5" w:rsidRPr="00556766">
        <w:rPr>
          <w:rFonts w:ascii="Calibri" w:hAnsi="Calibri" w:cs="Calibri"/>
          <w:lang w:eastAsia="zh-CN"/>
        </w:rPr>
        <w:t>he</w:t>
      </w:r>
      <w:r w:rsidR="00755253" w:rsidRPr="00556766">
        <w:rPr>
          <w:rFonts w:ascii="Calibri" w:hAnsi="Calibri" w:cs="Calibri"/>
          <w:lang w:eastAsia="zh-CN"/>
        </w:rPr>
        <w:t xml:space="preserve"> movable sampler at the </w:t>
      </w:r>
      <w:r w:rsidR="009D10EC" w:rsidRPr="00556766">
        <w:rPr>
          <w:rFonts w:ascii="Calibri" w:hAnsi="Calibri" w:cs="Calibri"/>
          <w:lang w:eastAsia="zh-CN"/>
        </w:rPr>
        <w:t>beginning</w:t>
      </w:r>
      <w:r w:rsidR="00755253" w:rsidRPr="00556766">
        <w:rPr>
          <w:rFonts w:ascii="Calibri" w:hAnsi="Calibri" w:cs="Calibri"/>
          <w:lang w:eastAsia="zh-CN"/>
        </w:rPr>
        <w:t xml:space="preserve"> of the flow tube</w:t>
      </w:r>
      <w:r w:rsidR="009D10EC" w:rsidRPr="00556766">
        <w:rPr>
          <w:rFonts w:ascii="Calibri" w:hAnsi="Calibri" w:cs="Calibri"/>
          <w:lang w:eastAsia="zh-CN"/>
        </w:rPr>
        <w:t xml:space="preserve"> reactor (0.10</w:t>
      </w:r>
      <w:r w:rsidR="00755253" w:rsidRPr="00556766">
        <w:rPr>
          <w:rFonts w:ascii="Calibri" w:hAnsi="Calibri" w:cs="Calibri"/>
          <w:lang w:eastAsia="zh-CN"/>
        </w:rPr>
        <w:t xml:space="preserve"> m from the gas inlet)</w:t>
      </w:r>
      <w:r w:rsidRPr="00556766">
        <w:rPr>
          <w:rFonts w:ascii="Calibri" w:hAnsi="Calibri" w:cs="Calibri"/>
          <w:lang w:eastAsia="zh-CN"/>
        </w:rPr>
        <w:t xml:space="preserve"> to obtain the shortest residence time (3 s). P</w:t>
      </w:r>
      <w:r w:rsidR="00B14CEF" w:rsidRPr="00556766">
        <w:rPr>
          <w:rFonts w:ascii="Calibri" w:hAnsi="Calibri" w:cs="Calibri"/>
          <w:lang w:eastAsia="zh-CN"/>
        </w:rPr>
        <w:t>osition</w:t>
      </w:r>
      <w:r w:rsidR="00410E5C" w:rsidRPr="00556766">
        <w:rPr>
          <w:rFonts w:ascii="Calibri" w:hAnsi="Calibri" w:cs="Calibri"/>
          <w:lang w:eastAsia="zh-CN"/>
        </w:rPr>
        <w:t xml:space="preserve"> the movable sampler at the end of the flow tube reactor</w:t>
      </w:r>
      <w:r w:rsidRPr="00556766">
        <w:rPr>
          <w:rFonts w:ascii="Calibri" w:hAnsi="Calibri" w:cs="Calibri"/>
          <w:lang w:eastAsia="zh-CN"/>
        </w:rPr>
        <w:t xml:space="preserve"> (1.30 m from the gas inlet) to obtain the longest residence time (38 s).</w:t>
      </w:r>
    </w:p>
    <w:p w14:paraId="01A50459" w14:textId="77777777" w:rsidR="007B240C" w:rsidRPr="00556766" w:rsidRDefault="007B240C" w:rsidP="00556766">
      <w:pPr>
        <w:rPr>
          <w:rFonts w:ascii="Calibri" w:hAnsi="Calibri" w:cs="Calibri"/>
          <w:b/>
          <w:lang w:eastAsia="zh-CN"/>
        </w:rPr>
      </w:pPr>
    </w:p>
    <w:p w14:paraId="6056FCED" w14:textId="11B81FD2" w:rsidR="0053605D" w:rsidRPr="00556766" w:rsidRDefault="00F50A56" w:rsidP="00556766">
      <w:pPr>
        <w:pStyle w:val="ListParagraph"/>
        <w:numPr>
          <w:ilvl w:val="1"/>
          <w:numId w:val="19"/>
        </w:numPr>
        <w:ind w:left="0" w:firstLine="0"/>
        <w:rPr>
          <w:rFonts w:ascii="Calibri" w:hAnsi="Calibri" w:cs="Calibri"/>
          <w:b/>
          <w:lang w:eastAsia="zh-CN"/>
        </w:rPr>
      </w:pPr>
      <w:r w:rsidRPr="00556766">
        <w:rPr>
          <w:rFonts w:ascii="Calibri" w:hAnsi="Calibri" w:cs="Calibri"/>
          <w:b/>
          <w:lang w:eastAsia="zh-CN"/>
        </w:rPr>
        <w:t>T</w:t>
      </w:r>
      <w:r w:rsidR="00674D2E" w:rsidRPr="00556766">
        <w:rPr>
          <w:rFonts w:ascii="Calibri" w:hAnsi="Calibri" w:cs="Calibri"/>
          <w:b/>
          <w:lang w:eastAsia="zh-CN"/>
        </w:rPr>
        <w:t>emperature</w:t>
      </w:r>
      <w:r w:rsidRPr="00556766">
        <w:rPr>
          <w:rFonts w:ascii="Calibri" w:hAnsi="Calibri" w:cs="Calibri"/>
          <w:b/>
          <w:lang w:eastAsia="zh-CN"/>
        </w:rPr>
        <w:t xml:space="preserve"> control </w:t>
      </w:r>
      <w:r w:rsidR="00674D2E" w:rsidRPr="00556766">
        <w:rPr>
          <w:rFonts w:ascii="Calibri" w:hAnsi="Calibri" w:cs="Calibri"/>
          <w:b/>
          <w:lang w:eastAsia="zh-CN"/>
        </w:rPr>
        <w:t>for particle production</w:t>
      </w:r>
    </w:p>
    <w:p w14:paraId="0A8A82D4" w14:textId="77777777" w:rsidR="007B240C" w:rsidRPr="00556766" w:rsidRDefault="007B240C" w:rsidP="00556766">
      <w:pPr>
        <w:pStyle w:val="ListParagraph"/>
        <w:ind w:left="0"/>
        <w:rPr>
          <w:rFonts w:ascii="Calibri" w:hAnsi="Calibri" w:cs="Calibri"/>
          <w:lang w:eastAsia="zh-CN"/>
        </w:rPr>
      </w:pPr>
    </w:p>
    <w:p w14:paraId="76760425" w14:textId="2FA86E20" w:rsidR="000B116B" w:rsidRPr="00556766" w:rsidRDefault="00B5694F" w:rsidP="00556766">
      <w:pPr>
        <w:pStyle w:val="ListParagraph"/>
        <w:numPr>
          <w:ilvl w:val="2"/>
          <w:numId w:val="19"/>
        </w:numPr>
        <w:ind w:left="0" w:firstLine="0"/>
        <w:rPr>
          <w:rFonts w:ascii="Calibri" w:hAnsi="Calibri" w:cs="Calibri"/>
        </w:rPr>
      </w:pPr>
      <w:r w:rsidRPr="00556766">
        <w:rPr>
          <w:rFonts w:ascii="Calibri" w:hAnsi="Calibri" w:cs="Calibri"/>
          <w:lang w:eastAsia="zh-CN"/>
        </w:rPr>
        <w:t>House the flow tube reactor in a</w:t>
      </w:r>
      <w:r w:rsidR="00B14CEF" w:rsidRPr="00556766">
        <w:rPr>
          <w:rFonts w:ascii="Calibri" w:hAnsi="Calibri" w:cs="Calibri"/>
          <w:lang w:eastAsia="zh-CN"/>
        </w:rPr>
        <w:t xml:space="preserve"> </w:t>
      </w:r>
      <w:r w:rsidR="00674D2E" w:rsidRPr="00556766">
        <w:rPr>
          <w:rFonts w:ascii="Calibri" w:hAnsi="Calibri" w:cs="Calibri"/>
        </w:rPr>
        <w:t xml:space="preserve">temperature-controlled, double-walled, water-jacketed </w:t>
      </w:r>
      <w:r w:rsidR="001A3E9A" w:rsidRPr="00556766">
        <w:rPr>
          <w:rFonts w:ascii="Calibri" w:hAnsi="Calibri" w:cs="Calibri"/>
          <w:lang w:eastAsia="zh-CN"/>
        </w:rPr>
        <w:t>stainless-steel</w:t>
      </w:r>
      <w:r w:rsidR="00674D2E" w:rsidRPr="00556766">
        <w:rPr>
          <w:rFonts w:ascii="Calibri" w:hAnsi="Calibri" w:cs="Calibri"/>
        </w:rPr>
        <w:t xml:space="preserve"> box. </w:t>
      </w:r>
      <w:r w:rsidRPr="00556766">
        <w:rPr>
          <w:rFonts w:ascii="Calibri" w:hAnsi="Calibri" w:cs="Calibri"/>
        </w:rPr>
        <w:t xml:space="preserve">Perform </w:t>
      </w:r>
      <w:r w:rsidRPr="00556766">
        <w:rPr>
          <w:rFonts w:ascii="Calibri" w:hAnsi="Calibri" w:cs="Calibri"/>
          <w:lang w:eastAsia="zh-CN"/>
        </w:rPr>
        <w:t>a</w:t>
      </w:r>
      <w:r w:rsidR="000B116B" w:rsidRPr="00556766">
        <w:rPr>
          <w:rFonts w:ascii="Calibri" w:hAnsi="Calibri" w:cs="Calibri"/>
          <w:lang w:eastAsia="zh-CN"/>
        </w:rPr>
        <w:t xml:space="preserve"> leak check and a water level check prior to each set of experiments.</w:t>
      </w:r>
    </w:p>
    <w:p w14:paraId="122AC185" w14:textId="5F29D794" w:rsidR="007B240C" w:rsidRPr="00556766" w:rsidRDefault="007B240C" w:rsidP="00556766">
      <w:pPr>
        <w:pStyle w:val="ListParagraph"/>
        <w:ind w:left="0"/>
        <w:rPr>
          <w:rFonts w:ascii="Calibri" w:hAnsi="Calibri" w:cs="Calibri"/>
          <w:b/>
          <w:lang w:eastAsia="zh-CN"/>
        </w:rPr>
      </w:pPr>
    </w:p>
    <w:p w14:paraId="4B7392E3" w14:textId="384EC449" w:rsidR="00B5694F" w:rsidRPr="00556766" w:rsidRDefault="00B5694F" w:rsidP="00556766">
      <w:pPr>
        <w:pStyle w:val="ListParagraph"/>
        <w:numPr>
          <w:ilvl w:val="2"/>
          <w:numId w:val="19"/>
        </w:numPr>
        <w:ind w:left="0" w:firstLine="0"/>
        <w:rPr>
          <w:rFonts w:ascii="Calibri" w:hAnsi="Calibri" w:cs="Calibri"/>
          <w:b/>
          <w:lang w:eastAsia="zh-CN"/>
        </w:rPr>
      </w:pPr>
      <w:r w:rsidRPr="00556766">
        <w:rPr>
          <w:rFonts w:ascii="Calibri" w:hAnsi="Calibri" w:cs="Calibri"/>
        </w:rPr>
        <w:t>Set t</w:t>
      </w:r>
      <w:r w:rsidR="00F50A56" w:rsidRPr="00556766">
        <w:rPr>
          <w:rFonts w:ascii="Calibri" w:hAnsi="Calibri" w:cs="Calibri"/>
        </w:rPr>
        <w:t>he</w:t>
      </w:r>
      <w:r w:rsidR="00674D2E" w:rsidRPr="00556766">
        <w:rPr>
          <w:rFonts w:ascii="Calibri" w:hAnsi="Calibri" w:cs="Calibri"/>
        </w:rPr>
        <w:t xml:space="preserve"> </w:t>
      </w:r>
      <w:r w:rsidR="00674D2E" w:rsidRPr="00556766">
        <w:rPr>
          <w:rFonts w:ascii="Calibri" w:hAnsi="Calibri" w:cs="Calibri"/>
          <w:lang w:eastAsia="zh-CN"/>
        </w:rPr>
        <w:t>temperature</w:t>
      </w:r>
      <w:r w:rsidR="00674D2E" w:rsidRPr="00556766">
        <w:rPr>
          <w:rFonts w:ascii="Calibri" w:hAnsi="Calibri" w:cs="Calibri"/>
        </w:rPr>
        <w:t xml:space="preserve"> of the thermostat in the water circulator </w:t>
      </w:r>
      <w:r w:rsidRPr="00556766">
        <w:rPr>
          <w:rFonts w:ascii="Calibri" w:hAnsi="Calibri" w:cs="Calibri"/>
        </w:rPr>
        <w:t>to</w:t>
      </w:r>
      <w:r w:rsidR="00674D2E" w:rsidRPr="00556766">
        <w:rPr>
          <w:rFonts w:ascii="Calibri" w:hAnsi="Calibri" w:cs="Calibri"/>
        </w:rPr>
        <w:t xml:space="preserve"> 20</w:t>
      </w:r>
      <w:r w:rsidR="000B116B" w:rsidRPr="00556766">
        <w:rPr>
          <w:rFonts w:ascii="Calibri" w:hAnsi="Calibri" w:cs="Calibri"/>
        </w:rPr>
        <w:t>.0</w:t>
      </w:r>
      <w:r w:rsidR="00674D2E" w:rsidRPr="00556766">
        <w:rPr>
          <w:rFonts w:ascii="Calibri" w:hAnsi="Calibri" w:cs="Calibri"/>
        </w:rPr>
        <w:t xml:space="preserve"> </w:t>
      </w:r>
      <w:r w:rsidR="00674D2E" w:rsidRPr="00556766">
        <w:rPr>
          <w:rFonts w:ascii="Calibri" w:hAnsi="Calibri" w:cs="Calibri"/>
          <w:lang w:eastAsia="zh-CN"/>
        </w:rPr>
        <w:t>°</w:t>
      </w:r>
      <w:r w:rsidR="00674D2E" w:rsidRPr="00556766">
        <w:rPr>
          <w:rFonts w:ascii="Calibri" w:hAnsi="Calibri" w:cs="Calibri"/>
        </w:rPr>
        <w:t xml:space="preserve">C. </w:t>
      </w:r>
    </w:p>
    <w:p w14:paraId="68F65B17" w14:textId="77777777" w:rsidR="005A1490" w:rsidRPr="00556766" w:rsidRDefault="005A1490" w:rsidP="00556766">
      <w:pPr>
        <w:pStyle w:val="ListParagraph"/>
        <w:ind w:left="0"/>
        <w:rPr>
          <w:rFonts w:ascii="Calibri" w:hAnsi="Calibri" w:cs="Calibri"/>
        </w:rPr>
      </w:pPr>
    </w:p>
    <w:p w14:paraId="7B1F70CF" w14:textId="02B1EE52" w:rsidR="00E724AA" w:rsidRPr="00556766" w:rsidRDefault="001A3E9A" w:rsidP="00556766">
      <w:pPr>
        <w:pStyle w:val="ListParagraph"/>
        <w:ind w:left="0"/>
        <w:rPr>
          <w:rFonts w:ascii="Calibri" w:hAnsi="Calibri" w:cs="Calibri"/>
          <w:b/>
          <w:lang w:eastAsia="zh-CN"/>
        </w:rPr>
      </w:pPr>
      <w:r>
        <w:rPr>
          <w:rFonts w:ascii="Calibri" w:hAnsi="Calibri" w:cs="Calibri"/>
        </w:rPr>
        <w:t>NOTE</w:t>
      </w:r>
      <w:r w:rsidR="00B5694F" w:rsidRPr="00556766">
        <w:rPr>
          <w:rFonts w:ascii="Calibri" w:hAnsi="Calibri" w:cs="Calibri"/>
        </w:rPr>
        <w:t xml:space="preserve">: </w:t>
      </w:r>
      <w:r w:rsidR="000B116B" w:rsidRPr="00556766">
        <w:rPr>
          <w:rFonts w:ascii="Calibri" w:hAnsi="Calibri" w:cs="Calibri"/>
          <w:lang w:eastAsia="zh-CN"/>
        </w:rPr>
        <w:t>Temperature</w:t>
      </w:r>
      <w:r w:rsidR="000B116B" w:rsidRPr="00556766">
        <w:rPr>
          <w:rFonts w:ascii="Calibri" w:hAnsi="Calibri" w:cs="Calibri"/>
        </w:rPr>
        <w:t xml:space="preserve"> </w:t>
      </w:r>
      <w:proofErr w:type="gramStart"/>
      <w:r w:rsidR="000B116B" w:rsidRPr="00556766">
        <w:rPr>
          <w:rFonts w:ascii="Calibri" w:hAnsi="Calibri" w:cs="Calibri"/>
        </w:rPr>
        <w:t>during the course of</w:t>
      </w:r>
      <w:proofErr w:type="gramEnd"/>
      <w:r w:rsidR="000B116B" w:rsidRPr="00556766">
        <w:rPr>
          <w:rFonts w:ascii="Calibri" w:hAnsi="Calibri" w:cs="Calibri"/>
        </w:rPr>
        <w:t xml:space="preserve"> an experiment varies by no more than 0.1 </w:t>
      </w:r>
      <w:r w:rsidR="000B116B" w:rsidRPr="00556766">
        <w:rPr>
          <w:rFonts w:ascii="Calibri" w:hAnsi="Calibri" w:cs="Calibri"/>
          <w:lang w:eastAsia="zh-CN"/>
        </w:rPr>
        <w:t>°</w:t>
      </w:r>
      <w:r w:rsidR="000B116B" w:rsidRPr="00556766">
        <w:rPr>
          <w:rFonts w:ascii="Calibri" w:hAnsi="Calibri" w:cs="Calibri"/>
        </w:rPr>
        <w:t>C.</w:t>
      </w:r>
    </w:p>
    <w:p w14:paraId="111AE7CE" w14:textId="63402526" w:rsidR="007B240C" w:rsidRPr="00556766" w:rsidRDefault="007B240C" w:rsidP="00556766">
      <w:pPr>
        <w:pStyle w:val="ListParagraph"/>
        <w:ind w:left="0"/>
        <w:rPr>
          <w:rFonts w:ascii="Calibri" w:hAnsi="Calibri" w:cs="Calibri"/>
          <w:b/>
          <w:lang w:eastAsia="zh-CN"/>
        </w:rPr>
      </w:pPr>
    </w:p>
    <w:p w14:paraId="20A8D400" w14:textId="290BB4E2" w:rsidR="00E724AA" w:rsidRPr="00556766" w:rsidRDefault="00B5694F" w:rsidP="00556766">
      <w:pPr>
        <w:pStyle w:val="ListParagraph"/>
        <w:numPr>
          <w:ilvl w:val="2"/>
          <w:numId w:val="19"/>
        </w:numPr>
        <w:ind w:left="0" w:firstLine="0"/>
        <w:rPr>
          <w:rFonts w:ascii="Calibri" w:hAnsi="Calibri" w:cs="Calibri"/>
          <w:b/>
          <w:lang w:eastAsia="zh-CN"/>
        </w:rPr>
      </w:pPr>
      <w:r w:rsidRPr="00556766">
        <w:rPr>
          <w:rFonts w:ascii="Calibri" w:hAnsi="Calibri" w:cs="Calibri"/>
        </w:rPr>
        <w:t xml:space="preserve">Turn on the </w:t>
      </w:r>
      <w:r w:rsidR="00674D2E" w:rsidRPr="00556766">
        <w:rPr>
          <w:rFonts w:ascii="Calibri" w:hAnsi="Calibri" w:cs="Calibri"/>
        </w:rPr>
        <w:t xml:space="preserve">temperature recording software in the main </w:t>
      </w:r>
      <w:proofErr w:type="gramStart"/>
      <w:r w:rsidR="00674D2E" w:rsidRPr="00556766">
        <w:rPr>
          <w:rFonts w:ascii="Calibri" w:hAnsi="Calibri" w:cs="Calibri"/>
        </w:rPr>
        <w:t>computer</w:t>
      </w:r>
      <w:r w:rsidR="000B116B" w:rsidRPr="00556766">
        <w:rPr>
          <w:rFonts w:ascii="Calibri" w:hAnsi="Calibri" w:cs="Calibri"/>
        </w:rPr>
        <w:t>,</w:t>
      </w:r>
      <w:r w:rsidR="00F50A56" w:rsidRPr="00556766">
        <w:rPr>
          <w:rFonts w:ascii="Calibri" w:hAnsi="Calibri" w:cs="Calibri"/>
        </w:rPr>
        <w:t xml:space="preserve"> </w:t>
      </w:r>
      <w:r w:rsidR="00674D2E" w:rsidRPr="00556766">
        <w:rPr>
          <w:rFonts w:ascii="Calibri" w:hAnsi="Calibri" w:cs="Calibri"/>
        </w:rPr>
        <w:t>and</w:t>
      </w:r>
      <w:proofErr w:type="gramEnd"/>
      <w:r w:rsidR="00674D2E" w:rsidRPr="00556766">
        <w:rPr>
          <w:rFonts w:ascii="Calibri" w:hAnsi="Calibri" w:cs="Calibri"/>
        </w:rPr>
        <w:t xml:space="preserve"> </w:t>
      </w:r>
      <w:r w:rsidRPr="00556766">
        <w:rPr>
          <w:rFonts w:ascii="Calibri" w:hAnsi="Calibri" w:cs="Calibri"/>
        </w:rPr>
        <w:t xml:space="preserve">set </w:t>
      </w:r>
      <w:r w:rsidR="00674D2E" w:rsidRPr="00556766">
        <w:rPr>
          <w:rFonts w:ascii="Calibri" w:hAnsi="Calibri" w:cs="Calibri"/>
        </w:rPr>
        <w:t>the dat</w:t>
      </w:r>
      <w:r w:rsidR="00F50A56" w:rsidRPr="00556766">
        <w:rPr>
          <w:rFonts w:ascii="Calibri" w:hAnsi="Calibri" w:cs="Calibri"/>
        </w:rPr>
        <w:t>a</w:t>
      </w:r>
      <w:r w:rsidR="00674D2E" w:rsidRPr="00556766">
        <w:rPr>
          <w:rFonts w:ascii="Calibri" w:hAnsi="Calibri" w:cs="Calibri"/>
        </w:rPr>
        <w:t xml:space="preserve"> </w:t>
      </w:r>
      <w:r w:rsidR="00674D2E" w:rsidRPr="00556766">
        <w:rPr>
          <w:rFonts w:ascii="Calibri" w:hAnsi="Calibri" w:cs="Calibri"/>
          <w:lang w:eastAsia="zh-CN"/>
        </w:rPr>
        <w:t>sampling</w:t>
      </w:r>
      <w:r w:rsidR="00674D2E" w:rsidRPr="00556766">
        <w:rPr>
          <w:rFonts w:ascii="Calibri" w:hAnsi="Calibri" w:cs="Calibri"/>
        </w:rPr>
        <w:t xml:space="preserve"> time to 10</w:t>
      </w:r>
      <w:r w:rsidR="000B116B" w:rsidRPr="00556766">
        <w:rPr>
          <w:rFonts w:ascii="Calibri" w:hAnsi="Calibri" w:cs="Calibri"/>
        </w:rPr>
        <w:t xml:space="preserve"> </w:t>
      </w:r>
      <w:r w:rsidR="00674D2E" w:rsidRPr="00556766">
        <w:rPr>
          <w:rFonts w:ascii="Calibri" w:hAnsi="Calibri" w:cs="Calibri"/>
        </w:rPr>
        <w:t>s</w:t>
      </w:r>
      <w:r w:rsidR="006B5F45" w:rsidRPr="00556766">
        <w:rPr>
          <w:rFonts w:ascii="Calibri" w:hAnsi="Calibri" w:cs="Calibri"/>
        </w:rPr>
        <w:t xml:space="preserve"> (</w:t>
      </w:r>
      <w:r w:rsidR="00556766" w:rsidRPr="00556766">
        <w:rPr>
          <w:rFonts w:ascii="Calibri" w:hAnsi="Calibri" w:cs="Calibri"/>
          <w:b/>
        </w:rPr>
        <w:t>Figure 3</w:t>
      </w:r>
      <w:r w:rsidR="006B5F45" w:rsidRPr="00556766">
        <w:rPr>
          <w:rFonts w:ascii="Calibri" w:hAnsi="Calibri" w:cs="Calibri"/>
        </w:rPr>
        <w:t>)</w:t>
      </w:r>
      <w:r w:rsidR="00674D2E" w:rsidRPr="00556766">
        <w:rPr>
          <w:rFonts w:ascii="Calibri" w:hAnsi="Calibri" w:cs="Calibri"/>
        </w:rPr>
        <w:t xml:space="preserve">. </w:t>
      </w:r>
      <w:r w:rsidR="008A2736" w:rsidRPr="00556766">
        <w:rPr>
          <w:rFonts w:ascii="Calibri" w:hAnsi="Calibri" w:cs="Calibri"/>
        </w:rPr>
        <w:t xml:space="preserve">The temperature sensor is located at the center point of the flow tube. </w:t>
      </w:r>
      <w:r w:rsidR="0075407F" w:rsidRPr="00556766">
        <w:rPr>
          <w:rFonts w:ascii="Calibri" w:hAnsi="Calibri" w:cs="Calibri"/>
        </w:rPr>
        <w:t>Start logging</w:t>
      </w:r>
      <w:r w:rsidRPr="00556766">
        <w:rPr>
          <w:rFonts w:ascii="Calibri" w:hAnsi="Calibri" w:cs="Calibri"/>
        </w:rPr>
        <w:t xml:space="preserve"> t</w:t>
      </w:r>
      <w:r w:rsidR="00674D2E" w:rsidRPr="00556766">
        <w:rPr>
          <w:rFonts w:ascii="Calibri" w:hAnsi="Calibri" w:cs="Calibri"/>
        </w:rPr>
        <w:t xml:space="preserve">he temperature </w:t>
      </w:r>
      <w:r w:rsidR="00F50A56" w:rsidRPr="00556766">
        <w:rPr>
          <w:rFonts w:ascii="Calibri" w:hAnsi="Calibri" w:cs="Calibri"/>
        </w:rPr>
        <w:t xml:space="preserve">measured </w:t>
      </w:r>
      <w:r w:rsidR="006B5F45" w:rsidRPr="00556766">
        <w:rPr>
          <w:rFonts w:ascii="Calibri" w:hAnsi="Calibri" w:cs="Calibri"/>
        </w:rPr>
        <w:t xml:space="preserve">from the temperature sensor </w:t>
      </w:r>
      <w:r w:rsidR="00F50A56" w:rsidRPr="00556766">
        <w:rPr>
          <w:rFonts w:ascii="Calibri" w:hAnsi="Calibri" w:cs="Calibri"/>
        </w:rPr>
        <w:t xml:space="preserve">when </w:t>
      </w:r>
      <w:r w:rsidRPr="00556766">
        <w:rPr>
          <w:rFonts w:ascii="Calibri" w:hAnsi="Calibri" w:cs="Calibri"/>
        </w:rPr>
        <w:t xml:space="preserve">turning on </w:t>
      </w:r>
      <w:r w:rsidR="00F50A56" w:rsidRPr="00556766">
        <w:rPr>
          <w:rFonts w:ascii="Calibri" w:hAnsi="Calibri" w:cs="Calibri"/>
        </w:rPr>
        <w:t xml:space="preserve">the </w:t>
      </w:r>
      <w:r w:rsidR="001A3E9A">
        <w:rPr>
          <w:rFonts w:ascii="Calibri" w:hAnsi="Calibri" w:cs="Calibri"/>
          <w:b/>
        </w:rPr>
        <w:t>R</w:t>
      </w:r>
      <w:r w:rsidR="00F06799" w:rsidRPr="001A3E9A">
        <w:rPr>
          <w:rFonts w:ascii="Calibri" w:hAnsi="Calibri" w:cs="Calibri"/>
          <w:b/>
        </w:rPr>
        <w:t>ecord</w:t>
      </w:r>
      <w:r w:rsidR="00F06799" w:rsidRPr="00556766">
        <w:rPr>
          <w:rFonts w:ascii="Calibri" w:hAnsi="Calibri" w:cs="Calibri"/>
        </w:rPr>
        <w:t xml:space="preserve"> button</w:t>
      </w:r>
      <w:r w:rsidR="006B5F45" w:rsidRPr="00556766">
        <w:rPr>
          <w:rFonts w:ascii="Calibri" w:hAnsi="Calibri" w:cs="Calibri"/>
        </w:rPr>
        <w:t>.</w:t>
      </w:r>
      <w:r w:rsidR="00674D2E" w:rsidRPr="00556766">
        <w:rPr>
          <w:rFonts w:ascii="Calibri" w:hAnsi="Calibri" w:cs="Calibri"/>
        </w:rPr>
        <w:t xml:space="preserve"> </w:t>
      </w:r>
    </w:p>
    <w:p w14:paraId="0F1B65E9" w14:textId="7FD986C8" w:rsidR="007B240C" w:rsidRPr="00556766" w:rsidRDefault="007B240C" w:rsidP="00556766">
      <w:pPr>
        <w:pStyle w:val="ListParagraph"/>
        <w:ind w:left="0"/>
        <w:rPr>
          <w:rFonts w:ascii="Calibri" w:hAnsi="Calibri" w:cs="Calibri"/>
          <w:b/>
          <w:lang w:eastAsia="zh-CN"/>
        </w:rPr>
      </w:pPr>
    </w:p>
    <w:p w14:paraId="4F033488" w14:textId="77777777" w:rsidR="001A3E9A" w:rsidRPr="001A3E9A" w:rsidRDefault="00B5694F" w:rsidP="00556766">
      <w:pPr>
        <w:pStyle w:val="ListParagraph"/>
        <w:numPr>
          <w:ilvl w:val="2"/>
          <w:numId w:val="19"/>
        </w:numPr>
        <w:ind w:left="0" w:firstLine="0"/>
        <w:rPr>
          <w:rFonts w:ascii="Calibri" w:hAnsi="Calibri" w:cs="Calibri"/>
          <w:b/>
          <w:lang w:eastAsia="zh-CN"/>
        </w:rPr>
      </w:pPr>
      <w:r w:rsidRPr="00556766">
        <w:rPr>
          <w:rFonts w:ascii="Calibri" w:hAnsi="Calibri" w:cs="Calibri"/>
        </w:rPr>
        <w:t xml:space="preserve">Record the </w:t>
      </w:r>
      <w:r w:rsidR="00674D2E" w:rsidRPr="00556766">
        <w:rPr>
          <w:rFonts w:ascii="Calibri" w:hAnsi="Calibri" w:cs="Calibri"/>
        </w:rPr>
        <w:t>temperature for 4</w:t>
      </w:r>
      <w:r w:rsidR="000B116B" w:rsidRPr="00556766">
        <w:rPr>
          <w:rFonts w:ascii="Calibri" w:hAnsi="Calibri" w:cs="Calibri"/>
        </w:rPr>
        <w:t xml:space="preserve"> to </w:t>
      </w:r>
      <w:r w:rsidR="00674D2E" w:rsidRPr="00556766">
        <w:rPr>
          <w:rFonts w:ascii="Calibri" w:hAnsi="Calibri" w:cs="Calibri"/>
        </w:rPr>
        <w:t xml:space="preserve">6 </w:t>
      </w:r>
      <w:r w:rsidR="00556766">
        <w:rPr>
          <w:rFonts w:ascii="Calibri" w:hAnsi="Calibri" w:cs="Calibri"/>
        </w:rPr>
        <w:t>h</w:t>
      </w:r>
      <w:r w:rsidR="000B116B" w:rsidRPr="00556766">
        <w:rPr>
          <w:rFonts w:ascii="Calibri" w:hAnsi="Calibri" w:cs="Calibri"/>
        </w:rPr>
        <w:t>.</w:t>
      </w:r>
      <w:r w:rsidR="00674D2E" w:rsidRPr="00556766">
        <w:rPr>
          <w:rFonts w:ascii="Calibri" w:hAnsi="Calibri" w:cs="Calibri"/>
        </w:rPr>
        <w:t xml:space="preserve"> </w:t>
      </w:r>
      <w:r w:rsidRPr="00556766">
        <w:rPr>
          <w:rFonts w:ascii="Calibri" w:hAnsi="Calibri" w:cs="Calibri"/>
        </w:rPr>
        <w:t xml:space="preserve">Stabilize the </w:t>
      </w:r>
      <w:r w:rsidR="00674D2E" w:rsidRPr="00556766">
        <w:rPr>
          <w:rFonts w:ascii="Calibri" w:hAnsi="Calibri" w:cs="Calibri"/>
        </w:rPr>
        <w:t xml:space="preserve">temperature before </w:t>
      </w:r>
      <w:r w:rsidR="00674D2E" w:rsidRPr="00556766">
        <w:rPr>
          <w:rFonts w:ascii="Calibri" w:hAnsi="Calibri" w:cs="Calibri"/>
          <w:lang w:eastAsia="zh-CN"/>
        </w:rPr>
        <w:t>performing</w:t>
      </w:r>
      <w:r w:rsidR="00674D2E" w:rsidRPr="00556766">
        <w:rPr>
          <w:rFonts w:ascii="Calibri" w:hAnsi="Calibri" w:cs="Calibri"/>
        </w:rPr>
        <w:t xml:space="preserve"> the experiment. </w:t>
      </w:r>
    </w:p>
    <w:p w14:paraId="076C2B37" w14:textId="77777777" w:rsidR="001A3E9A" w:rsidRPr="001A3E9A" w:rsidRDefault="001A3E9A" w:rsidP="001A3E9A">
      <w:pPr>
        <w:pStyle w:val="ListParagraph"/>
        <w:rPr>
          <w:rFonts w:ascii="Calibri" w:hAnsi="Calibri" w:cs="Calibri"/>
        </w:rPr>
      </w:pPr>
    </w:p>
    <w:p w14:paraId="0CF5F322" w14:textId="6BBCA72E" w:rsidR="00E724AA" w:rsidRPr="00556766" w:rsidRDefault="001A3E9A" w:rsidP="001A3E9A">
      <w:pPr>
        <w:pStyle w:val="ListParagraph"/>
        <w:ind w:left="0"/>
        <w:rPr>
          <w:rFonts w:ascii="Calibri" w:hAnsi="Calibri" w:cs="Calibri"/>
          <w:b/>
          <w:lang w:eastAsia="zh-CN"/>
        </w:rPr>
      </w:pPr>
      <w:r>
        <w:rPr>
          <w:rFonts w:ascii="Calibri" w:hAnsi="Calibri" w:cs="Calibri"/>
        </w:rPr>
        <w:t>NOTE</w:t>
      </w:r>
      <w:r w:rsidR="00B5694F" w:rsidRPr="00556766">
        <w:rPr>
          <w:rFonts w:ascii="Calibri" w:hAnsi="Calibri" w:cs="Calibri"/>
        </w:rPr>
        <w:t xml:space="preserve">: </w:t>
      </w:r>
      <w:r w:rsidR="00A75537" w:rsidRPr="00556766">
        <w:rPr>
          <w:rFonts w:ascii="Calibri" w:hAnsi="Calibri" w:cs="Calibri"/>
        </w:rPr>
        <w:t xml:space="preserve">The temperature fluctuation of the flow tube reactor is less than </w:t>
      </w:r>
      <w:r w:rsidR="00A75537" w:rsidRPr="00556766">
        <w:rPr>
          <w:rFonts w:ascii="Calibri" w:hAnsi="Calibri" w:cs="Calibri"/>
          <w:lang w:eastAsia="zh-CN"/>
        </w:rPr>
        <w:t xml:space="preserve">± 0.1 </w:t>
      </w:r>
      <w:r w:rsidR="000B116B" w:rsidRPr="00556766">
        <w:rPr>
          <w:rFonts w:ascii="Calibri" w:hAnsi="Calibri" w:cs="Calibri"/>
          <w:lang w:eastAsia="zh-CN"/>
        </w:rPr>
        <w:t>°</w:t>
      </w:r>
      <w:r w:rsidR="000B116B" w:rsidRPr="00556766">
        <w:rPr>
          <w:rFonts w:ascii="Calibri" w:hAnsi="Calibri" w:cs="Calibri"/>
        </w:rPr>
        <w:t>C</w:t>
      </w:r>
      <w:r w:rsidR="00A75537" w:rsidRPr="00556766">
        <w:rPr>
          <w:rFonts w:ascii="Calibri" w:hAnsi="Calibri" w:cs="Calibri"/>
          <w:lang w:eastAsia="zh-CN"/>
        </w:rPr>
        <w:t xml:space="preserve"> during a 24-hour period.</w:t>
      </w:r>
    </w:p>
    <w:p w14:paraId="2CD89816" w14:textId="77777777" w:rsidR="007B240C" w:rsidRPr="00556766" w:rsidRDefault="007B240C" w:rsidP="00556766">
      <w:pPr>
        <w:rPr>
          <w:rFonts w:ascii="Calibri" w:hAnsi="Calibri" w:cs="Calibri"/>
          <w:b/>
          <w:lang w:eastAsia="zh-CN"/>
        </w:rPr>
      </w:pPr>
    </w:p>
    <w:p w14:paraId="20B4B547" w14:textId="0AA4330F" w:rsidR="00E724AA" w:rsidRPr="00556766" w:rsidRDefault="00F06799" w:rsidP="00556766">
      <w:pPr>
        <w:pStyle w:val="ListParagraph"/>
        <w:numPr>
          <w:ilvl w:val="1"/>
          <w:numId w:val="19"/>
        </w:numPr>
        <w:ind w:left="0" w:firstLine="0"/>
        <w:rPr>
          <w:rFonts w:ascii="Calibri" w:hAnsi="Calibri" w:cs="Calibri"/>
          <w:b/>
          <w:lang w:eastAsia="zh-CN"/>
        </w:rPr>
      </w:pPr>
      <w:r w:rsidRPr="00556766">
        <w:rPr>
          <w:rFonts w:ascii="Calibri" w:hAnsi="Calibri" w:cs="Calibri"/>
          <w:b/>
        </w:rPr>
        <w:t>T</w:t>
      </w:r>
      <w:r w:rsidR="00674D2E" w:rsidRPr="00556766">
        <w:rPr>
          <w:rFonts w:ascii="Calibri" w:hAnsi="Calibri" w:cs="Calibri"/>
          <w:b/>
        </w:rPr>
        <w:t xml:space="preserve">he </w:t>
      </w:r>
      <w:r w:rsidR="00D229C9" w:rsidRPr="00556766">
        <w:rPr>
          <w:rFonts w:ascii="Calibri" w:hAnsi="Calibri" w:cs="Calibri"/>
          <w:b/>
        </w:rPr>
        <w:t>pressure monitoring system</w:t>
      </w:r>
    </w:p>
    <w:p w14:paraId="78DAC55B" w14:textId="6175D081" w:rsidR="007B240C" w:rsidRPr="00556766" w:rsidRDefault="007B240C" w:rsidP="00556766">
      <w:pPr>
        <w:pStyle w:val="ListParagraph"/>
        <w:ind w:left="0"/>
        <w:rPr>
          <w:rFonts w:ascii="Calibri" w:hAnsi="Calibri" w:cs="Calibri"/>
          <w:b/>
          <w:lang w:eastAsia="zh-CN"/>
        </w:rPr>
      </w:pPr>
    </w:p>
    <w:p w14:paraId="180BA0A3" w14:textId="20F8602B" w:rsidR="00E724AA" w:rsidRPr="00556766" w:rsidRDefault="00B5694F" w:rsidP="00556766">
      <w:pPr>
        <w:pStyle w:val="ListParagraph"/>
        <w:numPr>
          <w:ilvl w:val="2"/>
          <w:numId w:val="19"/>
        </w:numPr>
        <w:ind w:left="0" w:firstLine="0"/>
        <w:rPr>
          <w:rFonts w:ascii="Calibri" w:hAnsi="Calibri" w:cs="Calibri"/>
          <w:b/>
          <w:lang w:eastAsia="zh-CN"/>
        </w:rPr>
      </w:pPr>
      <w:r w:rsidRPr="00556766">
        <w:rPr>
          <w:rFonts w:ascii="Calibri" w:hAnsi="Calibri" w:cs="Calibri"/>
        </w:rPr>
        <w:t>Connect a</w:t>
      </w:r>
      <w:r w:rsidR="000B116B" w:rsidRPr="00556766">
        <w:rPr>
          <w:rFonts w:ascii="Calibri" w:hAnsi="Calibri" w:cs="Calibri"/>
        </w:rPr>
        <w:t xml:space="preserve"> </w:t>
      </w:r>
      <w:r w:rsidR="006B5F45" w:rsidRPr="00556766">
        <w:rPr>
          <w:rFonts w:ascii="Calibri" w:hAnsi="Calibri" w:cs="Calibri"/>
        </w:rPr>
        <w:t xml:space="preserve">pressure monitor to the flow tube outlet through </w:t>
      </w:r>
      <w:r w:rsidR="00523954" w:rsidRPr="00556766">
        <w:rPr>
          <w:rFonts w:ascii="Calibri" w:hAnsi="Calibri" w:cs="Calibri"/>
        </w:rPr>
        <w:t xml:space="preserve">a ¼ inch </w:t>
      </w:r>
      <w:r w:rsidR="006B5F45" w:rsidRPr="00556766">
        <w:rPr>
          <w:rFonts w:ascii="Calibri" w:hAnsi="Calibri" w:cs="Calibri"/>
        </w:rPr>
        <w:t xml:space="preserve">connector and the main computer </w:t>
      </w:r>
    </w:p>
    <w:p w14:paraId="3354EDD3" w14:textId="70156A85" w:rsidR="007B240C" w:rsidRPr="00556766" w:rsidRDefault="007B240C" w:rsidP="00556766">
      <w:pPr>
        <w:pStyle w:val="ListParagraph"/>
        <w:ind w:left="0"/>
        <w:rPr>
          <w:rFonts w:ascii="Calibri" w:hAnsi="Calibri" w:cs="Calibri"/>
        </w:rPr>
      </w:pPr>
    </w:p>
    <w:p w14:paraId="0E8A2BAC" w14:textId="36526529" w:rsidR="000B116B" w:rsidRPr="00556766" w:rsidRDefault="00B5694F" w:rsidP="00556766">
      <w:pPr>
        <w:pStyle w:val="ListParagraph"/>
        <w:numPr>
          <w:ilvl w:val="2"/>
          <w:numId w:val="19"/>
        </w:numPr>
        <w:ind w:left="0" w:firstLine="0"/>
        <w:rPr>
          <w:rFonts w:ascii="Calibri" w:hAnsi="Calibri" w:cs="Calibri"/>
        </w:rPr>
      </w:pPr>
      <w:r w:rsidRPr="00556766">
        <w:rPr>
          <w:rFonts w:ascii="Calibri" w:hAnsi="Calibri" w:cs="Calibri"/>
        </w:rPr>
        <w:t>Turn on t</w:t>
      </w:r>
      <w:r w:rsidR="008F2096" w:rsidRPr="00556766">
        <w:rPr>
          <w:rFonts w:ascii="Calibri" w:hAnsi="Calibri" w:cs="Calibri"/>
        </w:rPr>
        <w:t>he</w:t>
      </w:r>
      <w:r w:rsidR="006B5F45" w:rsidRPr="00556766">
        <w:rPr>
          <w:rFonts w:ascii="Calibri" w:hAnsi="Calibri" w:cs="Calibri"/>
        </w:rPr>
        <w:t xml:space="preserve"> pressure monitor software (</w:t>
      </w:r>
      <w:r w:rsidR="00556766" w:rsidRPr="00556766">
        <w:rPr>
          <w:rFonts w:ascii="Calibri" w:hAnsi="Calibri" w:cs="Calibri"/>
          <w:b/>
        </w:rPr>
        <w:t>Figure 4</w:t>
      </w:r>
      <w:r w:rsidR="006B5F45" w:rsidRPr="00556766">
        <w:rPr>
          <w:rFonts w:ascii="Calibri" w:hAnsi="Calibri" w:cs="Calibri"/>
        </w:rPr>
        <w:t>)</w:t>
      </w:r>
      <w:r w:rsidR="000B116B" w:rsidRPr="00556766">
        <w:rPr>
          <w:rFonts w:ascii="Calibri" w:hAnsi="Calibri" w:cs="Calibri"/>
        </w:rPr>
        <w:t>,</w:t>
      </w:r>
      <w:r w:rsidR="008F2096" w:rsidRPr="00556766">
        <w:rPr>
          <w:rFonts w:ascii="Calibri" w:hAnsi="Calibri" w:cs="Calibri"/>
        </w:rPr>
        <w:t xml:space="preserve"> </w:t>
      </w:r>
      <w:r w:rsidR="006B5F45" w:rsidRPr="00556766">
        <w:rPr>
          <w:rFonts w:ascii="Calibri" w:hAnsi="Calibri" w:cs="Calibri"/>
        </w:rPr>
        <w:t>and</w:t>
      </w:r>
      <w:r w:rsidR="008F2096" w:rsidRPr="00556766">
        <w:rPr>
          <w:rFonts w:ascii="Calibri" w:hAnsi="Calibri" w:cs="Calibri"/>
        </w:rPr>
        <w:t xml:space="preserve"> </w:t>
      </w:r>
      <w:r w:rsidR="00950375" w:rsidRPr="00556766">
        <w:rPr>
          <w:rFonts w:ascii="Calibri" w:hAnsi="Calibri" w:cs="Calibri"/>
        </w:rPr>
        <w:t xml:space="preserve">then click </w:t>
      </w:r>
      <w:r w:rsidR="00950375" w:rsidRPr="001A3E9A">
        <w:rPr>
          <w:rFonts w:ascii="Calibri" w:hAnsi="Calibri" w:cs="Calibri"/>
          <w:b/>
        </w:rPr>
        <w:t>File</w:t>
      </w:r>
      <w:r w:rsidR="001A3E9A">
        <w:rPr>
          <w:rFonts w:ascii="Calibri" w:hAnsi="Calibri" w:cs="Calibri"/>
        </w:rPr>
        <w:t xml:space="preserve"> | </w:t>
      </w:r>
      <w:r w:rsidR="00950375" w:rsidRPr="001A3E9A">
        <w:rPr>
          <w:rFonts w:ascii="Calibri" w:hAnsi="Calibri" w:cs="Calibri"/>
          <w:b/>
        </w:rPr>
        <w:t>New</w:t>
      </w:r>
      <w:r w:rsidR="001A3E9A">
        <w:rPr>
          <w:rFonts w:ascii="Calibri" w:hAnsi="Calibri" w:cs="Calibri"/>
        </w:rPr>
        <w:t xml:space="preserve"> |</w:t>
      </w:r>
      <w:r w:rsidR="00950375" w:rsidRPr="00556766">
        <w:rPr>
          <w:rFonts w:ascii="Calibri" w:hAnsi="Calibri" w:cs="Calibri"/>
        </w:rPr>
        <w:t xml:space="preserve"> </w:t>
      </w:r>
      <w:r w:rsidR="00950375" w:rsidRPr="001A3E9A">
        <w:rPr>
          <w:rFonts w:ascii="Calibri" w:hAnsi="Calibri" w:cs="Calibri"/>
          <w:b/>
        </w:rPr>
        <w:t>Time/Sample Interval</w:t>
      </w:r>
      <w:r w:rsidR="00950375" w:rsidRPr="00556766">
        <w:rPr>
          <w:rFonts w:ascii="Calibri" w:hAnsi="Calibri" w:cs="Calibri"/>
        </w:rPr>
        <w:t xml:space="preserve"> to </w:t>
      </w:r>
      <w:r w:rsidRPr="00556766">
        <w:rPr>
          <w:rFonts w:ascii="Calibri" w:hAnsi="Calibri" w:cs="Calibri"/>
        </w:rPr>
        <w:t xml:space="preserve">set </w:t>
      </w:r>
      <w:r w:rsidR="006B5F45" w:rsidRPr="00556766">
        <w:rPr>
          <w:rFonts w:ascii="Calibri" w:hAnsi="Calibri" w:cs="Calibri"/>
        </w:rPr>
        <w:t>the sampling interval</w:t>
      </w:r>
      <w:r w:rsidR="008F2096" w:rsidRPr="00556766">
        <w:rPr>
          <w:rFonts w:ascii="Calibri" w:hAnsi="Calibri" w:cs="Calibri"/>
        </w:rPr>
        <w:t xml:space="preserve"> </w:t>
      </w:r>
      <w:r w:rsidR="006B5F45" w:rsidRPr="00556766">
        <w:rPr>
          <w:rFonts w:ascii="Calibri" w:hAnsi="Calibri" w:cs="Calibri"/>
        </w:rPr>
        <w:t xml:space="preserve">to 10 s. </w:t>
      </w:r>
    </w:p>
    <w:p w14:paraId="7C9980BC" w14:textId="00A46FA0" w:rsidR="007B240C" w:rsidRPr="00556766" w:rsidRDefault="007B240C" w:rsidP="00556766">
      <w:pPr>
        <w:pStyle w:val="ListParagraph"/>
        <w:ind w:left="0"/>
        <w:rPr>
          <w:rFonts w:ascii="Calibri" w:hAnsi="Calibri" w:cs="Calibri"/>
          <w:b/>
          <w:lang w:eastAsia="zh-CN"/>
        </w:rPr>
      </w:pPr>
    </w:p>
    <w:p w14:paraId="31A48DC0" w14:textId="69DD2217" w:rsidR="005A1490" w:rsidRPr="00556766" w:rsidRDefault="00950375" w:rsidP="00556766">
      <w:pPr>
        <w:pStyle w:val="ListParagraph"/>
        <w:numPr>
          <w:ilvl w:val="2"/>
          <w:numId w:val="19"/>
        </w:numPr>
        <w:ind w:left="0" w:firstLine="0"/>
        <w:rPr>
          <w:rFonts w:ascii="Calibri" w:hAnsi="Calibri" w:cs="Calibri"/>
          <w:b/>
          <w:lang w:eastAsia="zh-CN"/>
        </w:rPr>
      </w:pPr>
      <w:r w:rsidRPr="00556766">
        <w:rPr>
          <w:rFonts w:ascii="Calibri" w:hAnsi="Calibri" w:cs="Calibri"/>
          <w:lang w:eastAsia="zh-CN"/>
        </w:rPr>
        <w:t xml:space="preserve">Click on </w:t>
      </w:r>
      <w:r w:rsidRPr="001A3E9A">
        <w:rPr>
          <w:rFonts w:ascii="Calibri" w:hAnsi="Calibri" w:cs="Calibri"/>
          <w:b/>
          <w:lang w:eastAsia="zh-CN"/>
        </w:rPr>
        <w:t>Total Data Points</w:t>
      </w:r>
      <w:r w:rsidRPr="00556766">
        <w:rPr>
          <w:rFonts w:ascii="Calibri" w:hAnsi="Calibri" w:cs="Calibri"/>
          <w:lang w:eastAsia="zh-CN"/>
        </w:rPr>
        <w:t xml:space="preserve"> to s</w:t>
      </w:r>
      <w:r w:rsidR="00B5694F" w:rsidRPr="00556766">
        <w:rPr>
          <w:rFonts w:ascii="Calibri" w:hAnsi="Calibri" w:cs="Calibri"/>
          <w:lang w:eastAsia="zh-CN"/>
        </w:rPr>
        <w:t>et t</w:t>
      </w:r>
      <w:r w:rsidR="006B5F45" w:rsidRPr="00556766">
        <w:rPr>
          <w:rFonts w:ascii="Calibri" w:hAnsi="Calibri" w:cs="Calibri"/>
          <w:lang w:eastAsia="zh-CN"/>
        </w:rPr>
        <w:t>he sampling length</w:t>
      </w:r>
      <w:r w:rsidR="008F2096" w:rsidRPr="00556766">
        <w:rPr>
          <w:rFonts w:ascii="Calibri" w:hAnsi="Calibri" w:cs="Calibri"/>
          <w:lang w:eastAsia="zh-CN"/>
        </w:rPr>
        <w:t xml:space="preserve"> </w:t>
      </w:r>
      <w:r w:rsidR="006B5F45" w:rsidRPr="00556766">
        <w:rPr>
          <w:rFonts w:ascii="Calibri" w:hAnsi="Calibri" w:cs="Calibri"/>
          <w:lang w:eastAsia="zh-CN"/>
        </w:rPr>
        <w:t>to 36,000 points</w:t>
      </w:r>
      <w:r w:rsidR="000B116B" w:rsidRPr="00556766">
        <w:rPr>
          <w:rFonts w:ascii="Calibri" w:hAnsi="Calibri" w:cs="Calibri"/>
          <w:lang w:eastAsia="zh-CN"/>
        </w:rPr>
        <w:t>.</w:t>
      </w:r>
      <w:r w:rsidR="006B5F45" w:rsidRPr="00556766">
        <w:rPr>
          <w:rFonts w:ascii="Calibri" w:hAnsi="Calibri" w:cs="Calibri"/>
          <w:lang w:eastAsia="zh-CN"/>
        </w:rPr>
        <w:t xml:space="preserve"> </w:t>
      </w:r>
      <w:r w:rsidR="00B5694F" w:rsidRPr="00556766">
        <w:rPr>
          <w:rFonts w:ascii="Calibri" w:hAnsi="Calibri" w:cs="Calibri"/>
          <w:lang w:eastAsia="zh-CN"/>
        </w:rPr>
        <w:t xml:space="preserve">Click </w:t>
      </w:r>
      <w:r w:rsidRPr="001A3E9A">
        <w:rPr>
          <w:rFonts w:ascii="Calibri" w:hAnsi="Calibri" w:cs="Calibri"/>
          <w:b/>
          <w:lang w:eastAsia="zh-CN"/>
        </w:rPr>
        <w:t>OK</w:t>
      </w:r>
      <w:r w:rsidR="00B5694F" w:rsidRPr="00556766">
        <w:rPr>
          <w:rFonts w:ascii="Calibri" w:hAnsi="Calibri" w:cs="Calibri"/>
          <w:lang w:eastAsia="zh-CN"/>
        </w:rPr>
        <w:t xml:space="preserve"> to record the data.</w:t>
      </w:r>
      <w:r w:rsidR="00556766">
        <w:rPr>
          <w:rFonts w:ascii="Calibri" w:hAnsi="Calibri" w:cs="Calibri"/>
          <w:lang w:eastAsia="zh-CN"/>
        </w:rPr>
        <w:t xml:space="preserve"> </w:t>
      </w:r>
    </w:p>
    <w:p w14:paraId="33188BB4" w14:textId="77777777" w:rsidR="005A1490" w:rsidRPr="00556766" w:rsidRDefault="005A1490" w:rsidP="00556766">
      <w:pPr>
        <w:pStyle w:val="ListParagraph"/>
        <w:ind w:left="0"/>
        <w:rPr>
          <w:rFonts w:ascii="Calibri" w:hAnsi="Calibri" w:cs="Calibri"/>
          <w:lang w:eastAsia="zh-CN"/>
        </w:rPr>
      </w:pPr>
    </w:p>
    <w:p w14:paraId="02AA82EF" w14:textId="7A8D3A09" w:rsidR="00E724AA" w:rsidRPr="00556766" w:rsidRDefault="001A3E9A" w:rsidP="00556766">
      <w:pPr>
        <w:pStyle w:val="ListParagraph"/>
        <w:ind w:left="0"/>
        <w:rPr>
          <w:rFonts w:ascii="Calibri" w:hAnsi="Calibri" w:cs="Calibri"/>
          <w:b/>
          <w:lang w:eastAsia="zh-CN"/>
        </w:rPr>
      </w:pPr>
      <w:r>
        <w:rPr>
          <w:rFonts w:ascii="Calibri" w:hAnsi="Calibri" w:cs="Calibri"/>
          <w:lang w:eastAsia="zh-CN"/>
        </w:rPr>
        <w:t>NOTE</w:t>
      </w:r>
      <w:r w:rsidR="00B5694F" w:rsidRPr="00556766">
        <w:rPr>
          <w:rFonts w:ascii="Calibri" w:hAnsi="Calibri" w:cs="Calibri"/>
          <w:lang w:eastAsia="zh-CN"/>
        </w:rPr>
        <w:t xml:space="preserve">: </w:t>
      </w:r>
      <w:bookmarkEnd w:id="2"/>
      <w:bookmarkEnd w:id="3"/>
      <w:r w:rsidR="005A1490" w:rsidRPr="00556766">
        <w:rPr>
          <w:rFonts w:ascii="Calibri" w:hAnsi="Calibri" w:cs="Calibri"/>
          <w:lang w:eastAsia="zh-CN"/>
        </w:rPr>
        <w:t>The</w:t>
      </w:r>
      <w:r w:rsidR="00A75537" w:rsidRPr="00556766">
        <w:rPr>
          <w:rFonts w:ascii="Calibri" w:hAnsi="Calibri" w:cs="Calibri"/>
          <w:lang w:eastAsia="zh-CN"/>
        </w:rPr>
        <w:t xml:space="preserve"> </w:t>
      </w:r>
      <w:r w:rsidR="00A75537" w:rsidRPr="00556766">
        <w:rPr>
          <w:rFonts w:ascii="Calibri" w:hAnsi="Calibri" w:cs="Calibri"/>
        </w:rPr>
        <w:t>outlet</w:t>
      </w:r>
      <w:r w:rsidR="00A75537" w:rsidRPr="00556766">
        <w:rPr>
          <w:rFonts w:ascii="Calibri" w:hAnsi="Calibri" w:cs="Calibri"/>
          <w:lang w:eastAsia="zh-CN"/>
        </w:rPr>
        <w:t xml:space="preserve"> pressure </w:t>
      </w:r>
      <w:r w:rsidR="000B116B" w:rsidRPr="00556766">
        <w:rPr>
          <w:rFonts w:ascii="Calibri" w:hAnsi="Calibri" w:cs="Calibri"/>
          <w:lang w:eastAsia="zh-CN"/>
        </w:rPr>
        <w:t xml:space="preserve">stays </w:t>
      </w:r>
      <w:r w:rsidR="00A75537" w:rsidRPr="00556766">
        <w:rPr>
          <w:rFonts w:ascii="Calibri" w:hAnsi="Calibri" w:cs="Calibri"/>
          <w:lang w:eastAsia="zh-CN"/>
        </w:rPr>
        <w:t xml:space="preserve">within </w:t>
      </w:r>
      <w:r w:rsidR="000B116B" w:rsidRPr="00556766">
        <w:rPr>
          <w:rFonts w:ascii="Calibri" w:hAnsi="Calibri" w:cs="Calibri"/>
          <w:lang w:eastAsia="zh-CN"/>
        </w:rPr>
        <w:t xml:space="preserve">± </w:t>
      </w:r>
      <w:r w:rsidR="00A75537" w:rsidRPr="00556766">
        <w:rPr>
          <w:rFonts w:ascii="Calibri" w:hAnsi="Calibri" w:cs="Calibri"/>
          <w:lang w:eastAsia="zh-CN"/>
        </w:rPr>
        <w:t>0.01 atm during a 24-hour period</w:t>
      </w:r>
      <w:r w:rsidR="00503594" w:rsidRPr="00556766">
        <w:rPr>
          <w:rFonts w:ascii="Calibri" w:hAnsi="Calibri" w:cs="Calibri"/>
          <w:lang w:eastAsia="zh-CN"/>
        </w:rPr>
        <w:t xml:space="preserve">, suggesting the pressure within the flow tube is stable. </w:t>
      </w:r>
    </w:p>
    <w:p w14:paraId="438275F0" w14:textId="77777777" w:rsidR="007B240C" w:rsidRPr="00556766" w:rsidRDefault="007B240C" w:rsidP="00556766">
      <w:pPr>
        <w:rPr>
          <w:rFonts w:ascii="Calibri" w:hAnsi="Calibri" w:cs="Calibri"/>
          <w:b/>
          <w:lang w:eastAsia="zh-CN"/>
        </w:rPr>
      </w:pPr>
    </w:p>
    <w:p w14:paraId="47855A6B" w14:textId="77329245" w:rsidR="00E724AA" w:rsidRPr="00556766" w:rsidRDefault="004700AC" w:rsidP="00556766">
      <w:pPr>
        <w:pStyle w:val="ListParagraph"/>
        <w:numPr>
          <w:ilvl w:val="0"/>
          <w:numId w:val="19"/>
        </w:numPr>
        <w:ind w:left="0" w:firstLine="0"/>
        <w:rPr>
          <w:rFonts w:ascii="Calibri" w:hAnsi="Calibri" w:cs="Calibri"/>
          <w:b/>
          <w:lang w:eastAsia="zh-CN"/>
        </w:rPr>
      </w:pPr>
      <w:r w:rsidRPr="00556766">
        <w:rPr>
          <w:rFonts w:ascii="Calibri" w:hAnsi="Calibri" w:cs="Calibri"/>
          <w:b/>
        </w:rPr>
        <w:t>Characterization of Produced Particle Population</w:t>
      </w:r>
      <w:r w:rsidR="00BA5833" w:rsidRPr="00556766">
        <w:rPr>
          <w:rFonts w:ascii="Calibri" w:hAnsi="Calibri" w:cs="Calibri"/>
          <w:b/>
        </w:rPr>
        <w:t xml:space="preserve"> of the </w:t>
      </w:r>
      <w:r w:rsidR="001A3E9A" w:rsidRPr="00556766">
        <w:rPr>
          <w:rFonts w:ascii="Calibri" w:hAnsi="Calibri" w:cs="Calibri"/>
          <w:b/>
        </w:rPr>
        <w:t>Flow Tube Reactor</w:t>
      </w:r>
    </w:p>
    <w:p w14:paraId="258CB81B" w14:textId="4470454F" w:rsidR="007B240C" w:rsidRPr="00556766" w:rsidRDefault="007B240C" w:rsidP="00556766">
      <w:pPr>
        <w:pStyle w:val="ListParagraph"/>
        <w:ind w:left="0"/>
        <w:rPr>
          <w:rFonts w:ascii="Calibri" w:hAnsi="Calibri" w:cs="Calibri"/>
          <w:b/>
          <w:lang w:eastAsia="zh-CN"/>
        </w:rPr>
      </w:pPr>
    </w:p>
    <w:p w14:paraId="7787FFB4" w14:textId="227FA54C" w:rsidR="00E724AA" w:rsidRPr="00556766" w:rsidRDefault="00151E3A" w:rsidP="00556766">
      <w:pPr>
        <w:pStyle w:val="ListParagraph"/>
        <w:numPr>
          <w:ilvl w:val="1"/>
          <w:numId w:val="19"/>
        </w:numPr>
        <w:ind w:left="0" w:firstLine="0"/>
        <w:rPr>
          <w:rFonts w:ascii="Calibri" w:hAnsi="Calibri" w:cs="Calibri"/>
          <w:b/>
          <w:lang w:eastAsia="zh-CN"/>
        </w:rPr>
      </w:pPr>
      <w:r w:rsidRPr="00556766">
        <w:rPr>
          <w:rFonts w:ascii="Calibri" w:hAnsi="Calibri" w:cs="Calibri"/>
          <w:b/>
        </w:rPr>
        <w:t>Number-diameter distribution</w:t>
      </w:r>
      <w:r w:rsidR="00C63245" w:rsidRPr="00556766">
        <w:rPr>
          <w:rFonts w:ascii="Calibri" w:hAnsi="Calibri" w:cs="Calibri"/>
          <w:b/>
        </w:rPr>
        <w:t>s</w:t>
      </w:r>
      <w:r w:rsidRPr="00556766">
        <w:rPr>
          <w:rFonts w:ascii="Calibri" w:hAnsi="Calibri" w:cs="Calibri"/>
          <w:b/>
        </w:rPr>
        <w:t xml:space="preserve"> </w:t>
      </w:r>
    </w:p>
    <w:p w14:paraId="6308DAA4" w14:textId="221FCFDA" w:rsidR="007B240C" w:rsidRPr="00556766" w:rsidRDefault="007B240C" w:rsidP="00556766">
      <w:pPr>
        <w:pStyle w:val="ListParagraph"/>
        <w:ind w:left="0"/>
        <w:rPr>
          <w:rFonts w:ascii="Calibri" w:hAnsi="Calibri" w:cs="Calibri"/>
          <w:b/>
          <w:lang w:eastAsia="zh-CN"/>
        </w:rPr>
      </w:pPr>
    </w:p>
    <w:p w14:paraId="426F875E" w14:textId="77777777" w:rsidR="001A3E9A" w:rsidRDefault="00B5694F" w:rsidP="00556766">
      <w:pPr>
        <w:pStyle w:val="ListParagraph"/>
        <w:numPr>
          <w:ilvl w:val="2"/>
          <w:numId w:val="19"/>
        </w:numPr>
        <w:ind w:left="0" w:firstLine="0"/>
        <w:rPr>
          <w:rFonts w:ascii="Calibri" w:hAnsi="Calibri" w:cs="Calibri"/>
        </w:rPr>
      </w:pPr>
      <w:r w:rsidRPr="00556766">
        <w:rPr>
          <w:rFonts w:ascii="Calibri" w:hAnsi="Calibri" w:cs="Calibri"/>
        </w:rPr>
        <w:t xml:space="preserve">Connect the </w:t>
      </w:r>
      <w:r w:rsidR="00151E3A" w:rsidRPr="00556766">
        <w:rPr>
          <w:rFonts w:ascii="Calibri" w:hAnsi="Calibri" w:cs="Calibri"/>
        </w:rPr>
        <w:t>outlet of the flow tube reactor to a</w:t>
      </w:r>
      <w:r w:rsidR="00FD4FA5" w:rsidRPr="00556766">
        <w:rPr>
          <w:rFonts w:ascii="Calibri" w:hAnsi="Calibri" w:cs="Calibri"/>
        </w:rPr>
        <w:t xml:space="preserve"> scanning mobility particle sizer (</w:t>
      </w:r>
      <w:r w:rsidR="008F2096" w:rsidRPr="00556766">
        <w:rPr>
          <w:rFonts w:ascii="Calibri" w:hAnsi="Calibri" w:cs="Calibri"/>
        </w:rPr>
        <w:t>SMPS</w:t>
      </w:r>
      <w:r w:rsidR="00FD4FA5" w:rsidRPr="00556766">
        <w:rPr>
          <w:rFonts w:ascii="Calibri" w:hAnsi="Calibri" w:cs="Calibri"/>
        </w:rPr>
        <w:t>)</w:t>
      </w:r>
      <w:r w:rsidR="00A50F80" w:rsidRPr="00556766">
        <w:rPr>
          <w:rFonts w:ascii="Calibri" w:hAnsi="Calibri" w:cs="Calibri"/>
          <w:lang w:eastAsia="zh-CN"/>
        </w:rPr>
        <w:t xml:space="preserve"> </w:t>
      </w:r>
      <w:r w:rsidR="00151E3A" w:rsidRPr="00556766">
        <w:rPr>
          <w:rFonts w:ascii="Calibri" w:hAnsi="Calibri" w:cs="Calibri"/>
        </w:rPr>
        <w:t xml:space="preserve">by </w:t>
      </w:r>
      <w:r w:rsidR="00C63245" w:rsidRPr="00556766">
        <w:rPr>
          <w:rFonts w:ascii="Calibri" w:hAnsi="Calibri" w:cs="Calibri"/>
        </w:rPr>
        <w:t xml:space="preserve">electrostatic-resistant </w:t>
      </w:r>
      <w:r w:rsidR="00151E3A" w:rsidRPr="00556766">
        <w:rPr>
          <w:rFonts w:ascii="Calibri" w:hAnsi="Calibri" w:cs="Calibri"/>
        </w:rPr>
        <w:t xml:space="preserve">tubing. </w:t>
      </w:r>
      <w:r w:rsidR="00FD4FA5" w:rsidRPr="00556766">
        <w:rPr>
          <w:rFonts w:ascii="Calibri" w:hAnsi="Calibri" w:cs="Calibri"/>
        </w:rPr>
        <w:t xml:space="preserve">Similar instrument can also be used to measure the number-diameter distributions instead of the SMPS. </w:t>
      </w:r>
    </w:p>
    <w:p w14:paraId="2E4F2903" w14:textId="77777777" w:rsidR="001A3E9A" w:rsidRDefault="001A3E9A" w:rsidP="001A3E9A">
      <w:pPr>
        <w:pStyle w:val="ListParagraph"/>
        <w:ind w:left="0"/>
        <w:rPr>
          <w:rFonts w:ascii="Calibri" w:hAnsi="Calibri" w:cs="Calibri"/>
        </w:rPr>
      </w:pPr>
    </w:p>
    <w:p w14:paraId="5EE8A8DE" w14:textId="2CBECE96" w:rsidR="00E724AA" w:rsidRPr="00556766" w:rsidRDefault="001A3E9A" w:rsidP="001A3E9A">
      <w:pPr>
        <w:pStyle w:val="ListParagraph"/>
        <w:ind w:left="0"/>
        <w:rPr>
          <w:rFonts w:ascii="Calibri" w:hAnsi="Calibri" w:cs="Calibri"/>
        </w:rPr>
      </w:pPr>
      <w:r>
        <w:rPr>
          <w:rFonts w:ascii="Calibri" w:hAnsi="Calibri" w:cs="Calibri"/>
        </w:rPr>
        <w:t>NOTE</w:t>
      </w:r>
      <w:r w:rsidR="00503594" w:rsidRPr="00556766">
        <w:rPr>
          <w:rFonts w:ascii="Calibri" w:hAnsi="Calibri" w:cs="Calibri"/>
        </w:rPr>
        <w:t xml:space="preserve">: </w:t>
      </w:r>
      <w:r>
        <w:rPr>
          <w:rFonts w:ascii="Calibri" w:hAnsi="Calibri" w:cs="Calibri"/>
        </w:rPr>
        <w:t>T</w:t>
      </w:r>
      <w:r w:rsidR="00503594" w:rsidRPr="00556766">
        <w:rPr>
          <w:rFonts w:ascii="Calibri" w:hAnsi="Calibri" w:cs="Calibri"/>
        </w:rPr>
        <w:t xml:space="preserve">he detailed operating procedures or troubleshooting of the SMPS can be found in its manual. </w:t>
      </w:r>
    </w:p>
    <w:p w14:paraId="00B299FE" w14:textId="77777777" w:rsidR="007B240C" w:rsidRPr="00556766" w:rsidRDefault="007B240C" w:rsidP="00556766">
      <w:pPr>
        <w:pStyle w:val="ListParagraph"/>
        <w:ind w:left="0"/>
        <w:rPr>
          <w:rFonts w:ascii="Calibri" w:hAnsi="Calibri" w:cs="Calibri"/>
          <w:b/>
          <w:lang w:eastAsia="zh-CN"/>
        </w:rPr>
      </w:pPr>
    </w:p>
    <w:p w14:paraId="3754E4F6" w14:textId="0748892E" w:rsidR="00A50F80" w:rsidRPr="00556766" w:rsidRDefault="00B5694F" w:rsidP="00556766">
      <w:pPr>
        <w:pStyle w:val="ListParagraph"/>
        <w:numPr>
          <w:ilvl w:val="2"/>
          <w:numId w:val="19"/>
        </w:numPr>
        <w:ind w:left="0" w:firstLine="0"/>
        <w:rPr>
          <w:rFonts w:ascii="Calibri" w:hAnsi="Calibri" w:cs="Calibri"/>
          <w:b/>
          <w:lang w:eastAsia="zh-CN"/>
        </w:rPr>
      </w:pPr>
      <w:r w:rsidRPr="00556766">
        <w:rPr>
          <w:rFonts w:ascii="Calibri" w:hAnsi="Calibri" w:cs="Calibri"/>
        </w:rPr>
        <w:t xml:space="preserve">Start the </w:t>
      </w:r>
      <w:r w:rsidR="00FD4FA5" w:rsidRPr="00556766">
        <w:rPr>
          <w:rFonts w:ascii="Calibri" w:hAnsi="Calibri" w:cs="Calibri"/>
        </w:rPr>
        <w:t>software that records the number-diameter distribution</w:t>
      </w:r>
      <w:r w:rsidR="00C63245" w:rsidRPr="00556766">
        <w:rPr>
          <w:rFonts w:ascii="Calibri" w:hAnsi="Calibri" w:cs="Calibri"/>
        </w:rPr>
        <w:t xml:space="preserve">. </w:t>
      </w:r>
      <w:r w:rsidRPr="00556766">
        <w:rPr>
          <w:rFonts w:ascii="Calibri" w:hAnsi="Calibri" w:cs="Calibri"/>
        </w:rPr>
        <w:t>Create a</w:t>
      </w:r>
      <w:r w:rsidR="008F2096" w:rsidRPr="00556766">
        <w:rPr>
          <w:rFonts w:ascii="Calibri" w:hAnsi="Calibri" w:cs="Calibri"/>
        </w:rPr>
        <w:t xml:space="preserve"> new file by clicking on</w:t>
      </w:r>
      <w:r w:rsidR="00A50F80" w:rsidRPr="00556766">
        <w:rPr>
          <w:rFonts w:ascii="Calibri" w:hAnsi="Calibri" w:cs="Calibri"/>
        </w:rPr>
        <w:t xml:space="preserve"> </w:t>
      </w:r>
      <w:r w:rsidR="001A3E9A" w:rsidRPr="001A3E9A">
        <w:rPr>
          <w:rFonts w:ascii="Calibri" w:hAnsi="Calibri" w:cs="Calibri"/>
          <w:b/>
        </w:rPr>
        <w:t>Create A New File</w:t>
      </w:r>
      <w:r w:rsidR="008F2096" w:rsidRPr="00556766">
        <w:rPr>
          <w:rFonts w:ascii="Calibri" w:hAnsi="Calibri" w:cs="Calibri"/>
        </w:rPr>
        <w:t>.</w:t>
      </w:r>
      <w:r w:rsidR="00A50F80" w:rsidRPr="00556766">
        <w:rPr>
          <w:rFonts w:ascii="Calibri" w:hAnsi="Calibri" w:cs="Calibri"/>
        </w:rPr>
        <w:t xml:space="preserve"> </w:t>
      </w:r>
      <w:r w:rsidRPr="00556766">
        <w:rPr>
          <w:rFonts w:ascii="Calibri" w:hAnsi="Calibri" w:cs="Calibri"/>
        </w:rPr>
        <w:t>Set e</w:t>
      </w:r>
      <w:r w:rsidR="008F2096" w:rsidRPr="00556766">
        <w:rPr>
          <w:rFonts w:ascii="Calibri" w:hAnsi="Calibri" w:cs="Calibri"/>
        </w:rPr>
        <w:t>ach</w:t>
      </w:r>
      <w:r w:rsidR="00A50F80" w:rsidRPr="00556766">
        <w:rPr>
          <w:rFonts w:ascii="Calibri" w:hAnsi="Calibri" w:cs="Calibri"/>
        </w:rPr>
        <w:t xml:space="preserve"> parameter shown in </w:t>
      </w:r>
      <w:r w:rsidR="00556766" w:rsidRPr="00556766">
        <w:rPr>
          <w:rFonts w:ascii="Calibri" w:hAnsi="Calibri" w:cs="Calibri"/>
          <w:b/>
        </w:rPr>
        <w:t>Figure 5</w:t>
      </w:r>
      <w:r w:rsidR="00A50F80" w:rsidRPr="00556766">
        <w:rPr>
          <w:rFonts w:ascii="Calibri" w:hAnsi="Calibri" w:cs="Calibri"/>
        </w:rPr>
        <w:t xml:space="preserve">. </w:t>
      </w:r>
      <w:r w:rsidRPr="00556766">
        <w:rPr>
          <w:rFonts w:ascii="Calibri" w:hAnsi="Calibri" w:cs="Calibri"/>
        </w:rPr>
        <w:t xml:space="preserve">Record the </w:t>
      </w:r>
      <w:r w:rsidR="00C03F0D" w:rsidRPr="00556766">
        <w:rPr>
          <w:rFonts w:ascii="Calibri" w:hAnsi="Calibri" w:cs="Calibri"/>
        </w:rPr>
        <w:t>n</w:t>
      </w:r>
      <w:r w:rsidR="00A50F80" w:rsidRPr="00556766">
        <w:rPr>
          <w:rFonts w:ascii="Calibri" w:hAnsi="Calibri" w:cs="Calibri"/>
        </w:rPr>
        <w:t>umber-diameter distributions of the particles exiting the flow tube reactor</w:t>
      </w:r>
      <w:r w:rsidR="00C03F0D" w:rsidRPr="00556766">
        <w:rPr>
          <w:rFonts w:ascii="Calibri" w:hAnsi="Calibri" w:cs="Calibri"/>
        </w:rPr>
        <w:t xml:space="preserve"> by clicking on </w:t>
      </w:r>
      <w:r w:rsidR="00C03F0D" w:rsidRPr="001A3E9A">
        <w:rPr>
          <w:rFonts w:ascii="Calibri" w:hAnsi="Calibri" w:cs="Calibri"/>
          <w:b/>
        </w:rPr>
        <w:t>OK</w:t>
      </w:r>
      <w:r w:rsidR="00C03F0D" w:rsidRPr="00556766">
        <w:rPr>
          <w:rFonts w:ascii="Calibri" w:hAnsi="Calibri" w:cs="Calibri"/>
        </w:rPr>
        <w:t xml:space="preserve"> button</w:t>
      </w:r>
      <w:r w:rsidR="00A50F80" w:rsidRPr="00556766">
        <w:rPr>
          <w:rFonts w:ascii="Calibri" w:hAnsi="Calibri" w:cs="Calibri"/>
        </w:rPr>
        <w:t xml:space="preserve">. </w:t>
      </w:r>
    </w:p>
    <w:p w14:paraId="5E8C8DBF" w14:textId="545ADDA5" w:rsidR="007B240C" w:rsidRPr="00556766" w:rsidRDefault="007B240C" w:rsidP="00556766">
      <w:pPr>
        <w:pStyle w:val="ListParagraph"/>
        <w:ind w:left="0"/>
        <w:rPr>
          <w:rFonts w:ascii="Calibri" w:hAnsi="Calibri" w:cs="Calibri"/>
          <w:b/>
        </w:rPr>
      </w:pPr>
    </w:p>
    <w:p w14:paraId="3803E2F9" w14:textId="2B94BD3B" w:rsidR="009D10EC" w:rsidRPr="00556766" w:rsidRDefault="009D10EC" w:rsidP="00556766">
      <w:pPr>
        <w:pStyle w:val="ListParagraph"/>
        <w:numPr>
          <w:ilvl w:val="1"/>
          <w:numId w:val="19"/>
        </w:numPr>
        <w:ind w:left="0" w:firstLine="0"/>
        <w:rPr>
          <w:rFonts w:ascii="Calibri" w:hAnsi="Calibri" w:cs="Calibri"/>
          <w:b/>
        </w:rPr>
      </w:pPr>
      <w:r w:rsidRPr="00556766">
        <w:rPr>
          <w:rFonts w:ascii="Calibri" w:hAnsi="Calibri" w:cs="Calibri"/>
          <w:b/>
        </w:rPr>
        <w:t xml:space="preserve">Relative </w:t>
      </w:r>
      <w:r w:rsidR="002543C2" w:rsidRPr="00556766">
        <w:rPr>
          <w:rFonts w:ascii="Calibri" w:hAnsi="Calibri" w:cs="Calibri"/>
          <w:b/>
        </w:rPr>
        <w:t>h</w:t>
      </w:r>
      <w:r w:rsidRPr="00556766">
        <w:rPr>
          <w:rFonts w:ascii="Calibri" w:hAnsi="Calibri" w:cs="Calibri"/>
          <w:b/>
        </w:rPr>
        <w:t xml:space="preserve">umidity </w:t>
      </w:r>
      <w:r w:rsidR="002543C2" w:rsidRPr="00556766">
        <w:rPr>
          <w:rFonts w:ascii="Calibri" w:hAnsi="Calibri" w:cs="Calibri"/>
          <w:b/>
        </w:rPr>
        <w:t>c</w:t>
      </w:r>
      <w:r w:rsidRPr="00556766">
        <w:rPr>
          <w:rFonts w:ascii="Calibri" w:hAnsi="Calibri" w:cs="Calibri"/>
          <w:b/>
        </w:rPr>
        <w:t>ontrol</w:t>
      </w:r>
      <w:r w:rsidR="002543C2" w:rsidRPr="00556766">
        <w:rPr>
          <w:rFonts w:ascii="Calibri" w:hAnsi="Calibri" w:cs="Calibri"/>
          <w:b/>
        </w:rPr>
        <w:t xml:space="preserve"> </w:t>
      </w:r>
    </w:p>
    <w:p w14:paraId="35D62F94" w14:textId="77777777" w:rsidR="007B240C" w:rsidRPr="00556766" w:rsidRDefault="007B240C" w:rsidP="00556766">
      <w:pPr>
        <w:pStyle w:val="ListParagraph"/>
        <w:ind w:left="0"/>
        <w:rPr>
          <w:rFonts w:ascii="Calibri" w:hAnsi="Calibri" w:cs="Calibri"/>
        </w:rPr>
      </w:pPr>
    </w:p>
    <w:p w14:paraId="53F4811E" w14:textId="31F20E04" w:rsidR="00E43641" w:rsidRPr="00556766" w:rsidRDefault="00657306" w:rsidP="00556766">
      <w:pPr>
        <w:pStyle w:val="ListParagraph"/>
        <w:numPr>
          <w:ilvl w:val="2"/>
          <w:numId w:val="19"/>
        </w:numPr>
        <w:ind w:left="0" w:firstLine="0"/>
        <w:rPr>
          <w:rFonts w:ascii="Calibri" w:hAnsi="Calibri" w:cs="Calibri"/>
        </w:rPr>
      </w:pPr>
      <w:r w:rsidRPr="00556766">
        <w:rPr>
          <w:rFonts w:ascii="Calibri" w:hAnsi="Calibri" w:cs="Calibri"/>
        </w:rPr>
        <w:t xml:space="preserve">Connect the </w:t>
      </w:r>
      <w:r w:rsidR="00E43641" w:rsidRPr="00556766">
        <w:rPr>
          <w:rFonts w:ascii="Calibri" w:hAnsi="Calibri" w:cs="Calibri"/>
        </w:rPr>
        <w:t>two inlets of a water bubbler to two mass flow controllers (MFCs</w:t>
      </w:r>
      <w:r w:rsidR="00DE7791" w:rsidRPr="00556766">
        <w:rPr>
          <w:rFonts w:ascii="Calibri" w:hAnsi="Calibri" w:cs="Calibri"/>
        </w:rPr>
        <w:t>)</w:t>
      </w:r>
      <w:r w:rsidR="00E43641" w:rsidRPr="00556766">
        <w:rPr>
          <w:rFonts w:ascii="Calibri" w:hAnsi="Calibri" w:cs="Calibri"/>
        </w:rPr>
        <w:t xml:space="preserve"> </w:t>
      </w:r>
      <w:proofErr w:type="gramStart"/>
      <w:r w:rsidR="00E43641" w:rsidRPr="00556766">
        <w:rPr>
          <w:rFonts w:ascii="Calibri" w:hAnsi="Calibri" w:cs="Calibri"/>
        </w:rPr>
        <w:t>so as to</w:t>
      </w:r>
      <w:proofErr w:type="gramEnd"/>
      <w:r w:rsidR="00E43641" w:rsidRPr="00556766">
        <w:rPr>
          <w:rFonts w:ascii="Calibri" w:hAnsi="Calibri" w:cs="Calibri"/>
        </w:rPr>
        <w:t xml:space="preserve"> adjust the humidity of the sheath air</w:t>
      </w:r>
      <w:r w:rsidR="00C63245" w:rsidRPr="00556766">
        <w:rPr>
          <w:rFonts w:ascii="Calibri" w:hAnsi="Calibri" w:cs="Calibri"/>
        </w:rPr>
        <w:t xml:space="preserve"> in the flow tube</w:t>
      </w:r>
      <w:r w:rsidR="00E43641" w:rsidRPr="00556766">
        <w:rPr>
          <w:rFonts w:ascii="Calibri" w:hAnsi="Calibri" w:cs="Calibri"/>
        </w:rPr>
        <w:t xml:space="preserve">. </w:t>
      </w:r>
      <w:r w:rsidR="00BA5833" w:rsidRPr="00556766">
        <w:rPr>
          <w:rFonts w:ascii="Calibri" w:hAnsi="Calibri" w:cs="Calibri"/>
        </w:rPr>
        <w:t xml:space="preserve">Adjust the </w:t>
      </w:r>
      <w:r w:rsidR="007C15CC" w:rsidRPr="00556766">
        <w:rPr>
          <w:rFonts w:ascii="Calibri" w:hAnsi="Calibri" w:cs="Calibri"/>
        </w:rPr>
        <w:t xml:space="preserve">flow rate of the two inlets from 0-10 </w:t>
      </w:r>
      <w:proofErr w:type="spellStart"/>
      <w:r w:rsidR="007C15CC" w:rsidRPr="00556766">
        <w:rPr>
          <w:rFonts w:ascii="Calibri" w:hAnsi="Calibri" w:cs="Calibri"/>
        </w:rPr>
        <w:t>sLpm</w:t>
      </w:r>
      <w:proofErr w:type="spellEnd"/>
      <w:r w:rsidR="00BA5833" w:rsidRPr="00556766">
        <w:rPr>
          <w:rFonts w:ascii="Calibri" w:hAnsi="Calibri" w:cs="Calibri"/>
        </w:rPr>
        <w:t xml:space="preserve"> </w:t>
      </w:r>
      <w:proofErr w:type="gramStart"/>
      <w:r w:rsidR="00BA5833" w:rsidRPr="00556766">
        <w:rPr>
          <w:rFonts w:ascii="Calibri" w:hAnsi="Calibri" w:cs="Calibri"/>
        </w:rPr>
        <w:t>so as to</w:t>
      </w:r>
      <w:proofErr w:type="gramEnd"/>
      <w:r w:rsidR="00BA5833" w:rsidRPr="00556766">
        <w:rPr>
          <w:rFonts w:ascii="Calibri" w:hAnsi="Calibri" w:cs="Calibri"/>
        </w:rPr>
        <w:t xml:space="preserve"> change the</w:t>
      </w:r>
      <w:r w:rsidR="007C15CC" w:rsidRPr="00556766">
        <w:rPr>
          <w:rFonts w:ascii="Calibri" w:hAnsi="Calibri" w:cs="Calibri"/>
        </w:rPr>
        <w:t xml:space="preserve"> relative humidity of the sheath air</w:t>
      </w:r>
      <w:r w:rsidR="00BA5833" w:rsidRPr="00556766">
        <w:rPr>
          <w:rFonts w:ascii="Calibri" w:hAnsi="Calibri" w:cs="Calibri"/>
        </w:rPr>
        <w:t xml:space="preserve"> </w:t>
      </w:r>
      <w:r w:rsidR="007C15CC" w:rsidRPr="00556766">
        <w:rPr>
          <w:rFonts w:ascii="Calibri" w:hAnsi="Calibri" w:cs="Calibri"/>
        </w:rPr>
        <w:t xml:space="preserve">from &lt;5% to &gt;95%. </w:t>
      </w:r>
    </w:p>
    <w:p w14:paraId="42BC40E4" w14:textId="3DCAC5D9" w:rsidR="007B240C" w:rsidRPr="00556766" w:rsidRDefault="007B240C" w:rsidP="00556766">
      <w:pPr>
        <w:pStyle w:val="ListParagraph"/>
        <w:ind w:left="0"/>
        <w:rPr>
          <w:rFonts w:ascii="Calibri" w:hAnsi="Calibri" w:cs="Calibri"/>
        </w:rPr>
      </w:pPr>
    </w:p>
    <w:p w14:paraId="0C3EE216" w14:textId="78674D6F" w:rsidR="009D10EC" w:rsidRPr="00556766" w:rsidRDefault="00657306" w:rsidP="00556766">
      <w:pPr>
        <w:pStyle w:val="ListParagraph"/>
        <w:numPr>
          <w:ilvl w:val="2"/>
          <w:numId w:val="19"/>
        </w:numPr>
        <w:ind w:left="0" w:firstLine="0"/>
        <w:rPr>
          <w:rFonts w:ascii="Calibri" w:hAnsi="Calibri" w:cs="Calibri"/>
        </w:rPr>
      </w:pPr>
      <w:r w:rsidRPr="00556766">
        <w:rPr>
          <w:rFonts w:ascii="Calibri" w:hAnsi="Calibri" w:cs="Calibri"/>
        </w:rPr>
        <w:t>Connect t</w:t>
      </w:r>
      <w:r w:rsidR="00C03F0D" w:rsidRPr="00556766">
        <w:rPr>
          <w:rFonts w:ascii="Calibri" w:hAnsi="Calibri" w:cs="Calibri"/>
        </w:rPr>
        <w:t>he</w:t>
      </w:r>
      <w:r w:rsidR="007C15CC" w:rsidRPr="00556766">
        <w:rPr>
          <w:rFonts w:ascii="Calibri" w:hAnsi="Calibri" w:cs="Calibri"/>
        </w:rPr>
        <w:t xml:space="preserve"> outlet of the water bubbler to the </w:t>
      </w:r>
      <w:r w:rsidR="00C03F0D" w:rsidRPr="00556766">
        <w:rPr>
          <w:rFonts w:ascii="Calibri" w:hAnsi="Calibri" w:cs="Calibri"/>
        </w:rPr>
        <w:t xml:space="preserve">sheath air </w:t>
      </w:r>
      <w:r w:rsidR="007C15CC" w:rsidRPr="00556766">
        <w:rPr>
          <w:rFonts w:ascii="Calibri" w:hAnsi="Calibri" w:cs="Calibri"/>
        </w:rPr>
        <w:t>inlet of</w:t>
      </w:r>
      <w:r w:rsidR="00C03F0D" w:rsidRPr="00556766">
        <w:rPr>
          <w:rFonts w:ascii="Calibri" w:hAnsi="Calibri" w:cs="Calibri"/>
        </w:rPr>
        <w:t xml:space="preserve"> </w:t>
      </w:r>
      <w:r w:rsidR="007C15CC" w:rsidRPr="00556766">
        <w:rPr>
          <w:rFonts w:ascii="Calibri" w:hAnsi="Calibri" w:cs="Calibri"/>
        </w:rPr>
        <w:t xml:space="preserve">the </w:t>
      </w:r>
      <w:r w:rsidR="00523954" w:rsidRPr="00556766">
        <w:rPr>
          <w:rFonts w:ascii="Calibri" w:hAnsi="Calibri" w:cs="Calibri"/>
        </w:rPr>
        <w:t>permeable membrane</w:t>
      </w:r>
      <w:r w:rsidR="007C15CC" w:rsidRPr="00556766">
        <w:rPr>
          <w:rFonts w:ascii="Calibri" w:hAnsi="Calibri" w:cs="Calibri"/>
        </w:rPr>
        <w:t xml:space="preserve"> tube. </w:t>
      </w:r>
      <w:r w:rsidRPr="00556766">
        <w:rPr>
          <w:rFonts w:ascii="Calibri" w:hAnsi="Calibri" w:cs="Calibri"/>
        </w:rPr>
        <w:t>Connect t</w:t>
      </w:r>
      <w:r w:rsidR="009D10EC" w:rsidRPr="00556766">
        <w:rPr>
          <w:rFonts w:ascii="Calibri" w:hAnsi="Calibri" w:cs="Calibri"/>
        </w:rPr>
        <w:t xml:space="preserve">he outlet of the flow tube reactor to the main sampling inlet of </w:t>
      </w:r>
      <w:r w:rsidR="00523954" w:rsidRPr="00556766">
        <w:rPr>
          <w:rFonts w:ascii="Calibri" w:hAnsi="Calibri" w:cs="Calibri"/>
        </w:rPr>
        <w:t xml:space="preserve">the same permeable membrane </w:t>
      </w:r>
      <w:r w:rsidR="009D10EC" w:rsidRPr="00556766">
        <w:rPr>
          <w:rFonts w:ascii="Calibri" w:hAnsi="Calibri" w:cs="Calibri"/>
        </w:rPr>
        <w:t>tube.</w:t>
      </w:r>
    </w:p>
    <w:p w14:paraId="0FF7507B" w14:textId="6889332C" w:rsidR="007B240C" w:rsidRPr="00556766" w:rsidRDefault="007B240C" w:rsidP="00556766">
      <w:pPr>
        <w:pStyle w:val="ListParagraph"/>
        <w:ind w:left="0"/>
        <w:rPr>
          <w:rFonts w:ascii="Calibri" w:hAnsi="Calibri" w:cs="Calibri"/>
        </w:rPr>
      </w:pPr>
    </w:p>
    <w:p w14:paraId="47807946" w14:textId="2E1296BC" w:rsidR="009D10EC" w:rsidRPr="00556766" w:rsidRDefault="00657306" w:rsidP="00556766">
      <w:pPr>
        <w:pStyle w:val="ListParagraph"/>
        <w:numPr>
          <w:ilvl w:val="2"/>
          <w:numId w:val="19"/>
        </w:numPr>
        <w:ind w:left="0" w:firstLine="0"/>
        <w:rPr>
          <w:rFonts w:ascii="Calibri" w:hAnsi="Calibri" w:cs="Calibri"/>
        </w:rPr>
      </w:pPr>
      <w:r w:rsidRPr="00556766">
        <w:rPr>
          <w:rFonts w:ascii="Calibri" w:hAnsi="Calibri" w:cs="Calibri"/>
        </w:rPr>
        <w:t>Connect a</w:t>
      </w:r>
      <w:r w:rsidR="007C15CC" w:rsidRPr="00556766">
        <w:rPr>
          <w:rFonts w:ascii="Calibri" w:hAnsi="Calibri" w:cs="Calibri"/>
        </w:rPr>
        <w:t xml:space="preserve"> relative humidity (RH) sensor to the outlet of the </w:t>
      </w:r>
      <w:r w:rsidR="00523954" w:rsidRPr="00556766">
        <w:rPr>
          <w:rFonts w:ascii="Calibri" w:hAnsi="Calibri" w:cs="Calibri"/>
        </w:rPr>
        <w:t>permeable membrane</w:t>
      </w:r>
      <w:r w:rsidR="007C15CC" w:rsidRPr="00556766">
        <w:rPr>
          <w:rFonts w:ascii="Calibri" w:hAnsi="Calibri" w:cs="Calibri"/>
        </w:rPr>
        <w:t xml:space="preserve"> tube to measure the RH of the sampling air. </w:t>
      </w:r>
    </w:p>
    <w:p w14:paraId="4E44BC42" w14:textId="727D11B2" w:rsidR="007B240C" w:rsidRPr="00556766" w:rsidRDefault="007B240C" w:rsidP="00556766">
      <w:pPr>
        <w:pStyle w:val="ListParagraph"/>
        <w:ind w:left="0"/>
        <w:rPr>
          <w:rFonts w:ascii="Calibri" w:hAnsi="Calibri" w:cs="Calibri"/>
        </w:rPr>
      </w:pPr>
    </w:p>
    <w:p w14:paraId="7BF39636" w14:textId="28BF9BA0" w:rsidR="007C15CC" w:rsidRPr="00556766" w:rsidRDefault="00657306" w:rsidP="00556766">
      <w:pPr>
        <w:pStyle w:val="ListParagraph"/>
        <w:numPr>
          <w:ilvl w:val="2"/>
          <w:numId w:val="19"/>
        </w:numPr>
        <w:ind w:left="0" w:firstLine="0"/>
        <w:rPr>
          <w:rFonts w:ascii="Calibri" w:hAnsi="Calibri" w:cs="Calibri"/>
        </w:rPr>
      </w:pPr>
      <w:r w:rsidRPr="00556766">
        <w:rPr>
          <w:rFonts w:ascii="Calibri" w:hAnsi="Calibri" w:cs="Calibri"/>
        </w:rPr>
        <w:t>Start t</w:t>
      </w:r>
      <w:r w:rsidR="00C03F0D" w:rsidRPr="00556766">
        <w:rPr>
          <w:rFonts w:ascii="Calibri" w:hAnsi="Calibri" w:cs="Calibri"/>
        </w:rPr>
        <w:t>he</w:t>
      </w:r>
      <w:r w:rsidR="007C15CC" w:rsidRPr="00556766">
        <w:rPr>
          <w:rFonts w:ascii="Calibri" w:hAnsi="Calibri" w:cs="Calibri"/>
        </w:rPr>
        <w:t xml:space="preserve"> RH measuring program</w:t>
      </w:r>
      <w:r w:rsidR="00C03F0D" w:rsidRPr="00556766">
        <w:rPr>
          <w:rFonts w:ascii="Calibri" w:hAnsi="Calibri" w:cs="Calibri"/>
        </w:rPr>
        <w:t xml:space="preserve"> by c</w:t>
      </w:r>
      <w:r w:rsidR="007C15CC" w:rsidRPr="00556766">
        <w:rPr>
          <w:rFonts w:ascii="Calibri" w:hAnsi="Calibri" w:cs="Calibri"/>
        </w:rPr>
        <w:t>lick</w:t>
      </w:r>
      <w:r w:rsidR="00C03F0D" w:rsidRPr="00556766">
        <w:rPr>
          <w:rFonts w:ascii="Calibri" w:hAnsi="Calibri" w:cs="Calibri"/>
        </w:rPr>
        <w:t>ing</w:t>
      </w:r>
      <w:r w:rsidR="007C15CC" w:rsidRPr="00556766">
        <w:rPr>
          <w:rFonts w:ascii="Calibri" w:hAnsi="Calibri" w:cs="Calibri"/>
        </w:rPr>
        <w:t xml:space="preserve"> </w:t>
      </w:r>
      <w:r w:rsidR="00C03F0D" w:rsidRPr="00556766">
        <w:rPr>
          <w:rFonts w:ascii="Calibri" w:hAnsi="Calibri" w:cs="Calibri"/>
        </w:rPr>
        <w:t xml:space="preserve">on </w:t>
      </w:r>
      <w:r w:rsidR="007C15CC" w:rsidRPr="00556766">
        <w:rPr>
          <w:rFonts w:ascii="Calibri" w:hAnsi="Calibri" w:cs="Calibri"/>
        </w:rPr>
        <w:t xml:space="preserve">the </w:t>
      </w:r>
      <w:r w:rsidR="001A3E9A">
        <w:rPr>
          <w:rFonts w:ascii="Calibri" w:hAnsi="Calibri" w:cs="Calibri"/>
          <w:b/>
        </w:rPr>
        <w:t>S</w:t>
      </w:r>
      <w:r w:rsidR="007C15CC" w:rsidRPr="001A3E9A">
        <w:rPr>
          <w:rFonts w:ascii="Calibri" w:hAnsi="Calibri" w:cs="Calibri"/>
          <w:b/>
        </w:rPr>
        <w:t>tart</w:t>
      </w:r>
      <w:r w:rsidR="007C15CC" w:rsidRPr="00556766">
        <w:rPr>
          <w:rFonts w:ascii="Calibri" w:hAnsi="Calibri" w:cs="Calibri"/>
        </w:rPr>
        <w:t xml:space="preserve"> button</w:t>
      </w:r>
      <w:r w:rsidR="00C03F0D" w:rsidRPr="00556766">
        <w:rPr>
          <w:rFonts w:ascii="Calibri" w:hAnsi="Calibri" w:cs="Calibri"/>
        </w:rPr>
        <w:t xml:space="preserve">, </w:t>
      </w:r>
      <w:r w:rsidR="007C15CC" w:rsidRPr="00556766">
        <w:rPr>
          <w:rFonts w:ascii="Calibri" w:hAnsi="Calibri" w:cs="Calibri"/>
        </w:rPr>
        <w:t>enter</w:t>
      </w:r>
      <w:r w:rsidR="00C03F0D" w:rsidRPr="00556766">
        <w:rPr>
          <w:rFonts w:ascii="Calibri" w:hAnsi="Calibri" w:cs="Calibri"/>
        </w:rPr>
        <w:t>ing</w:t>
      </w:r>
      <w:r w:rsidR="007C15CC" w:rsidRPr="00556766">
        <w:rPr>
          <w:rFonts w:ascii="Calibri" w:hAnsi="Calibri" w:cs="Calibri"/>
        </w:rPr>
        <w:t xml:space="preserve"> the file name</w:t>
      </w:r>
      <w:r w:rsidR="00C03F0D" w:rsidRPr="00556766">
        <w:rPr>
          <w:rFonts w:ascii="Calibri" w:hAnsi="Calibri" w:cs="Calibri"/>
        </w:rPr>
        <w:t>,</w:t>
      </w:r>
      <w:r w:rsidR="007C15CC" w:rsidRPr="00556766">
        <w:rPr>
          <w:rFonts w:ascii="Calibri" w:hAnsi="Calibri" w:cs="Calibri"/>
        </w:rPr>
        <w:t xml:space="preserve"> and click</w:t>
      </w:r>
      <w:r w:rsidR="00C03F0D" w:rsidRPr="00556766">
        <w:rPr>
          <w:rFonts w:ascii="Calibri" w:hAnsi="Calibri" w:cs="Calibri"/>
        </w:rPr>
        <w:t>ing the</w:t>
      </w:r>
      <w:r w:rsidR="007C15CC" w:rsidRPr="00556766">
        <w:rPr>
          <w:rFonts w:ascii="Calibri" w:hAnsi="Calibri" w:cs="Calibri"/>
        </w:rPr>
        <w:t xml:space="preserve"> </w:t>
      </w:r>
      <w:r w:rsidR="001A3E9A">
        <w:rPr>
          <w:rFonts w:ascii="Calibri" w:hAnsi="Calibri" w:cs="Calibri"/>
          <w:b/>
        </w:rPr>
        <w:t>S</w:t>
      </w:r>
      <w:r w:rsidR="007C15CC" w:rsidRPr="001A3E9A">
        <w:rPr>
          <w:rFonts w:ascii="Calibri" w:hAnsi="Calibri" w:cs="Calibri"/>
          <w:b/>
        </w:rPr>
        <w:t>ave</w:t>
      </w:r>
      <w:r w:rsidR="007C15CC" w:rsidRPr="00556766">
        <w:rPr>
          <w:rFonts w:ascii="Calibri" w:hAnsi="Calibri" w:cs="Calibri"/>
        </w:rPr>
        <w:t xml:space="preserve"> </w:t>
      </w:r>
      <w:r w:rsidR="00C03F0D" w:rsidRPr="00556766">
        <w:rPr>
          <w:rFonts w:ascii="Calibri" w:hAnsi="Calibri" w:cs="Calibri"/>
        </w:rPr>
        <w:t xml:space="preserve">button </w:t>
      </w:r>
      <w:r w:rsidR="007C15CC" w:rsidRPr="00556766">
        <w:rPr>
          <w:rFonts w:ascii="Calibri" w:hAnsi="Calibri" w:cs="Calibri"/>
        </w:rPr>
        <w:t xml:space="preserve">to record the RH data. </w:t>
      </w:r>
    </w:p>
    <w:p w14:paraId="6B99F77C" w14:textId="75E9B2C7" w:rsidR="007B240C" w:rsidRPr="00556766" w:rsidRDefault="007B240C" w:rsidP="00556766">
      <w:pPr>
        <w:pStyle w:val="ListParagraph"/>
        <w:ind w:left="0"/>
        <w:rPr>
          <w:rFonts w:ascii="Calibri" w:hAnsi="Calibri" w:cs="Calibri"/>
          <w:b/>
        </w:rPr>
      </w:pPr>
    </w:p>
    <w:p w14:paraId="7C524CC0" w14:textId="0CB85233" w:rsidR="00A50F80" w:rsidRPr="00556766" w:rsidRDefault="00A50F80" w:rsidP="00556766">
      <w:pPr>
        <w:pStyle w:val="ListParagraph"/>
        <w:numPr>
          <w:ilvl w:val="1"/>
          <w:numId w:val="19"/>
        </w:numPr>
        <w:ind w:left="0" w:firstLine="0"/>
        <w:rPr>
          <w:rFonts w:ascii="Calibri" w:hAnsi="Calibri" w:cs="Calibri"/>
          <w:b/>
        </w:rPr>
      </w:pPr>
      <w:r w:rsidRPr="00556766">
        <w:rPr>
          <w:rFonts w:ascii="Calibri" w:hAnsi="Calibri" w:cs="Calibri"/>
          <w:b/>
        </w:rPr>
        <w:t>Mass and dynamic shape factor of the SOM particles</w:t>
      </w:r>
    </w:p>
    <w:p w14:paraId="20A40D7A" w14:textId="77777777" w:rsidR="007B240C" w:rsidRPr="00556766" w:rsidRDefault="007B240C" w:rsidP="00556766">
      <w:pPr>
        <w:pStyle w:val="ListParagraph"/>
        <w:ind w:left="0"/>
        <w:rPr>
          <w:rFonts w:ascii="Calibri" w:hAnsi="Calibri" w:cs="Calibri"/>
        </w:rPr>
      </w:pPr>
    </w:p>
    <w:p w14:paraId="301890F5" w14:textId="77777777" w:rsidR="001A3E9A" w:rsidRDefault="00657306" w:rsidP="00556766">
      <w:pPr>
        <w:pStyle w:val="ListParagraph"/>
        <w:numPr>
          <w:ilvl w:val="2"/>
          <w:numId w:val="19"/>
        </w:numPr>
        <w:ind w:left="0" w:firstLine="0"/>
        <w:rPr>
          <w:rFonts w:ascii="Calibri" w:hAnsi="Calibri" w:cs="Calibri"/>
        </w:rPr>
      </w:pPr>
      <w:r w:rsidRPr="00556766">
        <w:rPr>
          <w:rFonts w:ascii="Calibri" w:hAnsi="Calibri" w:cs="Calibri"/>
        </w:rPr>
        <w:t xml:space="preserve">Connect the </w:t>
      </w:r>
      <w:r w:rsidR="00A50F80" w:rsidRPr="00556766">
        <w:rPr>
          <w:rFonts w:ascii="Calibri" w:hAnsi="Calibri" w:cs="Calibri"/>
        </w:rPr>
        <w:t xml:space="preserve">outlet of the </w:t>
      </w:r>
      <w:r w:rsidR="009D10EC" w:rsidRPr="00556766">
        <w:rPr>
          <w:rFonts w:ascii="Calibri" w:hAnsi="Calibri" w:cs="Calibri"/>
        </w:rPr>
        <w:t>relative humidity control setup</w:t>
      </w:r>
      <w:r w:rsidR="00A50F80" w:rsidRPr="00556766">
        <w:rPr>
          <w:rFonts w:ascii="Calibri" w:hAnsi="Calibri" w:cs="Calibri"/>
        </w:rPr>
        <w:t xml:space="preserve"> to the inlet of a differential mobility analyzer (DMA</w:t>
      </w:r>
      <w:r w:rsidR="00A50F80" w:rsidRPr="00556766">
        <w:rPr>
          <w:rFonts w:ascii="Calibri" w:hAnsi="Calibri" w:cs="Calibri"/>
          <w:lang w:eastAsia="zh-CN"/>
        </w:rPr>
        <w:t>)</w:t>
      </w:r>
      <w:r w:rsidR="00A47D77" w:rsidRPr="00556766">
        <w:rPr>
          <w:rFonts w:ascii="Calibri" w:hAnsi="Calibri" w:cs="Calibri"/>
        </w:rPr>
        <w:t xml:space="preserve"> with a three-feet-long electrostatic-resistant tubing. </w:t>
      </w:r>
      <w:r w:rsidRPr="00556766">
        <w:rPr>
          <w:rFonts w:ascii="Calibri" w:hAnsi="Calibri" w:cs="Calibri"/>
        </w:rPr>
        <w:t xml:space="preserve">Connect the </w:t>
      </w:r>
      <w:r w:rsidR="00A50F80" w:rsidRPr="00556766">
        <w:rPr>
          <w:rFonts w:ascii="Calibri" w:hAnsi="Calibri" w:cs="Calibri"/>
        </w:rPr>
        <w:t xml:space="preserve">outlet of the DMA to the inlet of </w:t>
      </w:r>
      <w:r w:rsidR="00463A6B" w:rsidRPr="00556766">
        <w:rPr>
          <w:rFonts w:ascii="Calibri" w:hAnsi="Calibri" w:cs="Calibri"/>
        </w:rPr>
        <w:t xml:space="preserve">the </w:t>
      </w:r>
      <w:r w:rsidR="00A50F80" w:rsidRPr="00556766">
        <w:rPr>
          <w:rFonts w:ascii="Calibri" w:hAnsi="Calibri" w:cs="Calibri"/>
        </w:rPr>
        <w:t xml:space="preserve">APM </w:t>
      </w:r>
      <w:r w:rsidR="00463A6B" w:rsidRPr="00556766">
        <w:rPr>
          <w:rFonts w:ascii="Calibri" w:hAnsi="Calibri" w:cs="Calibri"/>
        </w:rPr>
        <w:t xml:space="preserve">instrument </w:t>
      </w:r>
      <w:r w:rsidR="00A50F80" w:rsidRPr="00556766">
        <w:rPr>
          <w:rFonts w:ascii="Calibri" w:hAnsi="Calibri" w:cs="Calibri"/>
        </w:rPr>
        <w:t xml:space="preserve">by </w:t>
      </w:r>
      <w:r w:rsidR="00A47D77" w:rsidRPr="00556766">
        <w:rPr>
          <w:rFonts w:ascii="Calibri" w:hAnsi="Calibri" w:cs="Calibri"/>
        </w:rPr>
        <w:t xml:space="preserve">one-feet-long </w:t>
      </w:r>
      <w:r w:rsidR="004C2B23" w:rsidRPr="00556766">
        <w:rPr>
          <w:rFonts w:ascii="Calibri" w:hAnsi="Calibri" w:cs="Calibri"/>
        </w:rPr>
        <w:t xml:space="preserve">electrostatic-resistant </w:t>
      </w:r>
      <w:r w:rsidR="00A50F80" w:rsidRPr="00556766">
        <w:rPr>
          <w:rFonts w:ascii="Calibri" w:hAnsi="Calibri" w:cs="Calibri"/>
        </w:rPr>
        <w:t xml:space="preserve">tubing. </w:t>
      </w:r>
      <w:r w:rsidRPr="00556766">
        <w:rPr>
          <w:rFonts w:ascii="Calibri" w:hAnsi="Calibri" w:cs="Calibri"/>
        </w:rPr>
        <w:t xml:space="preserve">Connect the </w:t>
      </w:r>
      <w:r w:rsidR="00A50F80" w:rsidRPr="00556766">
        <w:rPr>
          <w:rFonts w:ascii="Calibri" w:hAnsi="Calibri" w:cs="Calibri"/>
        </w:rPr>
        <w:t xml:space="preserve">outlet of the APM to a </w:t>
      </w:r>
      <w:r w:rsidR="00523954" w:rsidRPr="00556766">
        <w:rPr>
          <w:rFonts w:ascii="Calibri" w:hAnsi="Calibri" w:cs="Calibri"/>
        </w:rPr>
        <w:t>condensation particle counter (</w:t>
      </w:r>
      <w:r w:rsidR="00463A6B" w:rsidRPr="00556766">
        <w:rPr>
          <w:rFonts w:ascii="Calibri" w:hAnsi="Calibri" w:cs="Calibri"/>
        </w:rPr>
        <w:t>CPC</w:t>
      </w:r>
      <w:r w:rsidR="00523954" w:rsidRPr="00556766">
        <w:rPr>
          <w:rFonts w:ascii="Calibri" w:hAnsi="Calibri" w:cs="Calibri"/>
        </w:rPr>
        <w:t>)</w:t>
      </w:r>
      <w:r w:rsidR="00A50F80" w:rsidRPr="00556766">
        <w:rPr>
          <w:rFonts w:ascii="Calibri" w:hAnsi="Calibri" w:cs="Calibri"/>
        </w:rPr>
        <w:t>.</w:t>
      </w:r>
      <w:r w:rsidR="00503594" w:rsidRPr="00556766">
        <w:rPr>
          <w:rFonts w:ascii="Calibri" w:hAnsi="Calibri" w:cs="Calibri"/>
        </w:rPr>
        <w:t xml:space="preserve"> </w:t>
      </w:r>
    </w:p>
    <w:p w14:paraId="421BF559" w14:textId="77777777" w:rsidR="001A3E9A" w:rsidRDefault="001A3E9A" w:rsidP="001A3E9A">
      <w:pPr>
        <w:pStyle w:val="ListParagraph"/>
        <w:ind w:left="0"/>
        <w:rPr>
          <w:rFonts w:ascii="Calibri" w:hAnsi="Calibri" w:cs="Calibri"/>
        </w:rPr>
      </w:pPr>
    </w:p>
    <w:p w14:paraId="3D0BB43F" w14:textId="43054E4B" w:rsidR="00A50F80" w:rsidRPr="001A3E9A" w:rsidRDefault="001A3E9A" w:rsidP="001A3E9A">
      <w:pPr>
        <w:pStyle w:val="ListParagraph"/>
        <w:ind w:left="0"/>
        <w:rPr>
          <w:rFonts w:ascii="Calibri" w:hAnsi="Calibri" w:cs="Calibri"/>
        </w:rPr>
      </w:pPr>
      <w:r>
        <w:rPr>
          <w:rFonts w:ascii="Calibri" w:hAnsi="Calibri" w:cs="Calibri"/>
        </w:rPr>
        <w:t>NOTE: T</w:t>
      </w:r>
      <w:r w:rsidR="00503594" w:rsidRPr="001A3E9A">
        <w:rPr>
          <w:rFonts w:ascii="Calibri" w:hAnsi="Calibri" w:cs="Calibri"/>
        </w:rPr>
        <w:t xml:space="preserve">he detailed operating procedures or troubleshooting of the DMA and CPC can be found in its manual. </w:t>
      </w:r>
    </w:p>
    <w:p w14:paraId="74C5AF51" w14:textId="3F6AA9C3" w:rsidR="007B240C" w:rsidRPr="00556766" w:rsidRDefault="007B240C" w:rsidP="00556766">
      <w:pPr>
        <w:pStyle w:val="ListParagraph"/>
        <w:ind w:left="0"/>
        <w:rPr>
          <w:rFonts w:ascii="Calibri" w:hAnsi="Calibri" w:cs="Calibri"/>
        </w:rPr>
      </w:pPr>
    </w:p>
    <w:p w14:paraId="6F429188" w14:textId="0B978E40" w:rsidR="009D10EC" w:rsidRPr="00556766" w:rsidRDefault="00657306" w:rsidP="00556766">
      <w:pPr>
        <w:pStyle w:val="ListParagraph"/>
        <w:numPr>
          <w:ilvl w:val="2"/>
          <w:numId w:val="19"/>
        </w:numPr>
        <w:ind w:left="0" w:firstLine="0"/>
        <w:rPr>
          <w:rFonts w:ascii="Calibri" w:hAnsi="Calibri" w:cs="Calibri"/>
        </w:rPr>
      </w:pPr>
      <w:r w:rsidRPr="00556766">
        <w:rPr>
          <w:rFonts w:ascii="Calibri" w:hAnsi="Calibri" w:cs="Calibri"/>
        </w:rPr>
        <w:t xml:space="preserve">Turn on the </w:t>
      </w:r>
      <w:r w:rsidR="00A50F80" w:rsidRPr="00556766">
        <w:rPr>
          <w:rFonts w:ascii="Calibri" w:hAnsi="Calibri" w:cs="Calibri"/>
        </w:rPr>
        <w:t xml:space="preserve">APM </w:t>
      </w:r>
      <w:r w:rsidR="009D10EC" w:rsidRPr="00556766">
        <w:rPr>
          <w:rFonts w:ascii="Calibri" w:hAnsi="Calibri" w:cs="Calibri"/>
        </w:rPr>
        <w:t>instrument and the APM control box</w:t>
      </w:r>
      <w:r w:rsidR="00463A6B" w:rsidRPr="00556766">
        <w:rPr>
          <w:rFonts w:ascii="Calibri" w:hAnsi="Calibri" w:cs="Calibri"/>
        </w:rPr>
        <w:t xml:space="preserve"> by pressing the</w:t>
      </w:r>
      <w:r w:rsidR="004C2B23" w:rsidRPr="00556766">
        <w:rPr>
          <w:rFonts w:ascii="Calibri" w:hAnsi="Calibri" w:cs="Calibri"/>
        </w:rPr>
        <w:t xml:space="preserve"> respective</w:t>
      </w:r>
      <w:r w:rsidR="00463A6B" w:rsidRPr="00556766">
        <w:rPr>
          <w:rFonts w:ascii="Calibri" w:hAnsi="Calibri" w:cs="Calibri"/>
        </w:rPr>
        <w:t xml:space="preserve"> power buttons</w:t>
      </w:r>
      <w:r w:rsidR="009D10EC" w:rsidRPr="00556766">
        <w:rPr>
          <w:rFonts w:ascii="Calibri" w:hAnsi="Calibri" w:cs="Calibri"/>
        </w:rPr>
        <w:t xml:space="preserve">. </w:t>
      </w:r>
      <w:r w:rsidRPr="00556766">
        <w:rPr>
          <w:rFonts w:ascii="Calibri" w:hAnsi="Calibri" w:cs="Calibri"/>
        </w:rPr>
        <w:t xml:space="preserve">Click </w:t>
      </w:r>
      <w:r w:rsidR="009D10EC" w:rsidRPr="001A3E9A">
        <w:rPr>
          <w:rFonts w:ascii="Calibri" w:hAnsi="Calibri" w:cs="Calibri"/>
          <w:b/>
        </w:rPr>
        <w:t>Remote</w:t>
      </w:r>
      <w:r w:rsidR="009D10EC" w:rsidRPr="00556766">
        <w:rPr>
          <w:rFonts w:ascii="Calibri" w:hAnsi="Calibri" w:cs="Calibri"/>
        </w:rPr>
        <w:t xml:space="preserve"> button on the APM control box</w:t>
      </w:r>
      <w:r w:rsidRPr="00556766">
        <w:rPr>
          <w:rFonts w:ascii="Calibri" w:hAnsi="Calibri" w:cs="Calibri"/>
        </w:rPr>
        <w:t xml:space="preserve"> </w:t>
      </w:r>
      <w:r w:rsidR="00463A6B" w:rsidRPr="00556766">
        <w:rPr>
          <w:rFonts w:ascii="Calibri" w:hAnsi="Calibri" w:cs="Calibri"/>
        </w:rPr>
        <w:t>so that the instrument can be operated from the software interface in the computer</w:t>
      </w:r>
      <w:r w:rsidR="009D10EC" w:rsidRPr="00556766">
        <w:rPr>
          <w:rFonts w:ascii="Calibri" w:hAnsi="Calibri" w:cs="Calibri"/>
        </w:rPr>
        <w:t>.</w:t>
      </w:r>
    </w:p>
    <w:p w14:paraId="36E7308B" w14:textId="79FF86BC" w:rsidR="007B240C" w:rsidRPr="00556766" w:rsidRDefault="007B240C" w:rsidP="00556766">
      <w:pPr>
        <w:pStyle w:val="ListParagraph"/>
        <w:ind w:left="0"/>
        <w:rPr>
          <w:rFonts w:ascii="Calibri" w:hAnsi="Calibri" w:cs="Calibri"/>
        </w:rPr>
      </w:pPr>
    </w:p>
    <w:p w14:paraId="52AEE5F5" w14:textId="2EDBA4C4" w:rsidR="00A50F80" w:rsidRPr="00556766" w:rsidRDefault="00657306" w:rsidP="00556766">
      <w:pPr>
        <w:pStyle w:val="ListParagraph"/>
        <w:numPr>
          <w:ilvl w:val="2"/>
          <w:numId w:val="19"/>
        </w:numPr>
        <w:ind w:left="0" w:firstLine="0"/>
        <w:rPr>
          <w:rFonts w:ascii="Calibri" w:hAnsi="Calibri" w:cs="Calibri"/>
        </w:rPr>
      </w:pPr>
      <w:r w:rsidRPr="00556766">
        <w:rPr>
          <w:rFonts w:ascii="Calibri" w:hAnsi="Calibri" w:cs="Calibri"/>
        </w:rPr>
        <w:t xml:space="preserve">Turn on the </w:t>
      </w:r>
      <w:r w:rsidR="009D10EC" w:rsidRPr="00556766">
        <w:rPr>
          <w:rFonts w:ascii="Calibri" w:hAnsi="Calibri" w:cs="Calibri"/>
        </w:rPr>
        <w:t>APM control software</w:t>
      </w:r>
      <w:r w:rsidR="00463A6B" w:rsidRPr="00556766">
        <w:rPr>
          <w:rFonts w:ascii="Calibri" w:hAnsi="Calibri" w:cs="Calibri"/>
        </w:rPr>
        <w:t xml:space="preserve">. </w:t>
      </w:r>
      <w:r w:rsidRPr="00556766">
        <w:rPr>
          <w:rFonts w:ascii="Calibri" w:hAnsi="Calibri" w:cs="Calibri"/>
        </w:rPr>
        <w:t xml:space="preserve">Load a </w:t>
      </w:r>
      <w:r w:rsidR="009D10EC" w:rsidRPr="00556766">
        <w:rPr>
          <w:rFonts w:ascii="Calibri" w:hAnsi="Calibri" w:cs="Calibri"/>
        </w:rPr>
        <w:t xml:space="preserve">pre-set scanning file </w:t>
      </w:r>
      <w:r w:rsidR="00463A6B" w:rsidRPr="00556766">
        <w:rPr>
          <w:rFonts w:ascii="Calibri" w:hAnsi="Calibri" w:cs="Calibri"/>
        </w:rPr>
        <w:t xml:space="preserve">by clicking the </w:t>
      </w:r>
      <w:r w:rsidR="00463A6B" w:rsidRPr="001A3E9A">
        <w:rPr>
          <w:rFonts w:ascii="Calibri" w:hAnsi="Calibri" w:cs="Calibri"/>
          <w:b/>
        </w:rPr>
        <w:t>File</w:t>
      </w:r>
      <w:r w:rsidR="00463A6B" w:rsidRPr="00556766">
        <w:rPr>
          <w:rFonts w:ascii="Calibri" w:hAnsi="Calibri" w:cs="Calibri"/>
        </w:rPr>
        <w:t xml:space="preserve"> and </w:t>
      </w:r>
      <w:r w:rsidR="00463A6B" w:rsidRPr="001A3E9A">
        <w:rPr>
          <w:rFonts w:ascii="Calibri" w:hAnsi="Calibri" w:cs="Calibri"/>
          <w:b/>
        </w:rPr>
        <w:t>Load</w:t>
      </w:r>
      <w:r w:rsidR="00463A6B" w:rsidRPr="00556766">
        <w:rPr>
          <w:rFonts w:ascii="Calibri" w:hAnsi="Calibri" w:cs="Calibri"/>
        </w:rPr>
        <w:t xml:space="preserve"> button</w:t>
      </w:r>
      <w:r w:rsidR="004C2B23" w:rsidRPr="00556766">
        <w:rPr>
          <w:rFonts w:ascii="Calibri" w:hAnsi="Calibri" w:cs="Calibri"/>
        </w:rPr>
        <w:t>s</w:t>
      </w:r>
      <w:r w:rsidR="00463A6B" w:rsidRPr="00556766">
        <w:rPr>
          <w:rFonts w:ascii="Calibri" w:hAnsi="Calibri" w:cs="Calibri"/>
        </w:rPr>
        <w:t xml:space="preserve"> </w:t>
      </w:r>
      <w:r w:rsidR="009D10EC" w:rsidRPr="00556766">
        <w:rPr>
          <w:rFonts w:ascii="Calibri" w:hAnsi="Calibri" w:cs="Calibri"/>
        </w:rPr>
        <w:t>(</w:t>
      </w:r>
      <w:r w:rsidR="00556766" w:rsidRPr="00556766">
        <w:rPr>
          <w:rFonts w:ascii="Calibri" w:hAnsi="Calibri" w:cs="Calibri"/>
          <w:b/>
        </w:rPr>
        <w:t>Figure 6</w:t>
      </w:r>
      <w:r w:rsidR="009D10EC" w:rsidRPr="00556766">
        <w:rPr>
          <w:rFonts w:ascii="Calibri" w:hAnsi="Calibri" w:cs="Calibri"/>
        </w:rPr>
        <w:t xml:space="preserve">). </w:t>
      </w:r>
    </w:p>
    <w:p w14:paraId="3A31AE95" w14:textId="5AE0E5E3" w:rsidR="007B240C" w:rsidRPr="00556766" w:rsidRDefault="007B240C" w:rsidP="00556766">
      <w:pPr>
        <w:pStyle w:val="ListParagraph"/>
        <w:ind w:left="0"/>
        <w:rPr>
          <w:rFonts w:ascii="Calibri" w:hAnsi="Calibri" w:cs="Calibri"/>
        </w:rPr>
      </w:pPr>
    </w:p>
    <w:p w14:paraId="31AA2315" w14:textId="08ED9881" w:rsidR="009D10EC" w:rsidRPr="00556766" w:rsidRDefault="00657306" w:rsidP="00556766">
      <w:pPr>
        <w:pStyle w:val="ListParagraph"/>
        <w:numPr>
          <w:ilvl w:val="2"/>
          <w:numId w:val="19"/>
        </w:numPr>
        <w:ind w:left="0" w:firstLine="0"/>
        <w:rPr>
          <w:rFonts w:ascii="Calibri" w:hAnsi="Calibri" w:cs="Calibri"/>
        </w:rPr>
      </w:pPr>
      <w:r w:rsidRPr="00556766">
        <w:rPr>
          <w:rFonts w:ascii="Calibri" w:hAnsi="Calibri" w:cs="Calibri"/>
        </w:rPr>
        <w:t xml:space="preserve">Click on the </w:t>
      </w:r>
      <w:r w:rsidRPr="001A3E9A">
        <w:rPr>
          <w:rFonts w:ascii="Calibri" w:hAnsi="Calibri" w:cs="Calibri"/>
          <w:b/>
        </w:rPr>
        <w:t>Start</w:t>
      </w:r>
      <w:r w:rsidRPr="00556766">
        <w:rPr>
          <w:rFonts w:ascii="Calibri" w:hAnsi="Calibri" w:cs="Calibri"/>
        </w:rPr>
        <w:t xml:space="preserve"> button of the APM control software so that the </w:t>
      </w:r>
      <w:r w:rsidR="00463A6B" w:rsidRPr="00556766">
        <w:rPr>
          <w:rFonts w:ascii="Calibri" w:hAnsi="Calibri" w:cs="Calibri"/>
        </w:rPr>
        <w:t xml:space="preserve">APM instrument </w:t>
      </w:r>
      <w:r w:rsidR="00FF5BC7" w:rsidRPr="00556766">
        <w:rPr>
          <w:rFonts w:ascii="Calibri" w:hAnsi="Calibri" w:cs="Calibri"/>
        </w:rPr>
        <w:t>start</w:t>
      </w:r>
      <w:r w:rsidR="004C2B23" w:rsidRPr="00556766">
        <w:rPr>
          <w:rFonts w:ascii="Calibri" w:hAnsi="Calibri" w:cs="Calibri"/>
        </w:rPr>
        <w:t>s</w:t>
      </w:r>
      <w:r w:rsidR="00463A6B" w:rsidRPr="00556766">
        <w:rPr>
          <w:rFonts w:ascii="Calibri" w:hAnsi="Calibri" w:cs="Calibri"/>
        </w:rPr>
        <w:t xml:space="preserve"> to collect data</w:t>
      </w:r>
      <w:r w:rsidR="009D10EC" w:rsidRPr="00556766">
        <w:rPr>
          <w:rFonts w:ascii="Calibri" w:hAnsi="Calibri" w:cs="Calibri"/>
        </w:rPr>
        <w:t xml:space="preserve">. </w:t>
      </w:r>
    </w:p>
    <w:p w14:paraId="35D3F19E" w14:textId="77777777" w:rsidR="007B240C" w:rsidRPr="00556766" w:rsidRDefault="007B240C" w:rsidP="00556766">
      <w:pPr>
        <w:rPr>
          <w:rFonts w:ascii="Calibri" w:hAnsi="Calibri" w:cs="Calibri"/>
        </w:rPr>
      </w:pPr>
    </w:p>
    <w:p w14:paraId="0CF4E03B" w14:textId="7B462153" w:rsidR="00C33399" w:rsidRPr="00556766" w:rsidRDefault="00C33399" w:rsidP="00556766">
      <w:pPr>
        <w:pStyle w:val="ListParagraph"/>
        <w:numPr>
          <w:ilvl w:val="1"/>
          <w:numId w:val="19"/>
        </w:numPr>
        <w:ind w:left="0" w:firstLine="0"/>
        <w:rPr>
          <w:rFonts w:ascii="Calibri" w:hAnsi="Calibri" w:cs="Calibri"/>
          <w:b/>
        </w:rPr>
      </w:pPr>
      <w:r w:rsidRPr="00556766">
        <w:rPr>
          <w:rFonts w:ascii="Calibri" w:hAnsi="Calibri" w:cs="Calibri"/>
          <w:b/>
        </w:rPr>
        <w:t>Particle collection</w:t>
      </w:r>
      <w:r w:rsidR="00BA5833" w:rsidRPr="00556766">
        <w:rPr>
          <w:rFonts w:ascii="Calibri" w:hAnsi="Calibri" w:cs="Calibri"/>
          <w:b/>
        </w:rPr>
        <w:t xml:space="preserve"> from the flow tube reactor</w:t>
      </w:r>
    </w:p>
    <w:p w14:paraId="0140D7A9" w14:textId="77777777" w:rsidR="007B240C" w:rsidRPr="00556766" w:rsidRDefault="007B240C" w:rsidP="00556766">
      <w:pPr>
        <w:pStyle w:val="ListParagraph"/>
        <w:ind w:left="0"/>
        <w:rPr>
          <w:rFonts w:ascii="Calibri" w:hAnsi="Calibri" w:cs="Calibri"/>
        </w:rPr>
      </w:pPr>
    </w:p>
    <w:p w14:paraId="648F4D2A" w14:textId="21CA264B" w:rsidR="00C33399" w:rsidRPr="00556766" w:rsidRDefault="005A1490" w:rsidP="00556766">
      <w:pPr>
        <w:pStyle w:val="ListParagraph"/>
        <w:numPr>
          <w:ilvl w:val="2"/>
          <w:numId w:val="19"/>
        </w:numPr>
        <w:ind w:left="0" w:firstLine="0"/>
        <w:rPr>
          <w:rFonts w:ascii="Calibri" w:hAnsi="Calibri" w:cs="Calibri"/>
        </w:rPr>
      </w:pPr>
      <w:r w:rsidRPr="00556766">
        <w:rPr>
          <w:rFonts w:ascii="Calibri" w:hAnsi="Calibri" w:cs="Calibri"/>
        </w:rPr>
        <w:lastRenderedPageBreak/>
        <w:t xml:space="preserve">Connect the </w:t>
      </w:r>
      <w:r w:rsidR="00A80E33" w:rsidRPr="00556766">
        <w:rPr>
          <w:rFonts w:ascii="Calibri" w:hAnsi="Calibri" w:cs="Calibri"/>
        </w:rPr>
        <w:t xml:space="preserve">flow tube outlet </w:t>
      </w:r>
      <w:r w:rsidR="00FF5BC7" w:rsidRPr="00556766">
        <w:rPr>
          <w:rFonts w:ascii="Calibri" w:hAnsi="Calibri" w:cs="Calibri"/>
        </w:rPr>
        <w:t xml:space="preserve">to </w:t>
      </w:r>
      <w:r w:rsidR="00A80E33" w:rsidRPr="00556766">
        <w:rPr>
          <w:rFonts w:ascii="Calibri" w:hAnsi="Calibri" w:cs="Calibri"/>
        </w:rPr>
        <w:t xml:space="preserve">a </w:t>
      </w:r>
      <w:r w:rsidR="00523954" w:rsidRPr="00556766">
        <w:rPr>
          <w:rFonts w:ascii="Calibri" w:hAnsi="Calibri" w:cs="Calibri"/>
        </w:rPr>
        <w:t>n</w:t>
      </w:r>
      <w:r w:rsidR="00A80E33" w:rsidRPr="00556766">
        <w:rPr>
          <w:rFonts w:ascii="Calibri" w:hAnsi="Calibri" w:cs="Calibri"/>
        </w:rPr>
        <w:t xml:space="preserve">anometer </w:t>
      </w:r>
      <w:r w:rsidR="00523954" w:rsidRPr="00556766">
        <w:rPr>
          <w:rFonts w:ascii="Calibri" w:hAnsi="Calibri" w:cs="Calibri"/>
        </w:rPr>
        <w:t>a</w:t>
      </w:r>
      <w:r w:rsidR="004C2B23" w:rsidRPr="00556766">
        <w:rPr>
          <w:rFonts w:ascii="Calibri" w:hAnsi="Calibri" w:cs="Calibri"/>
        </w:rPr>
        <w:t xml:space="preserve">erosol </w:t>
      </w:r>
      <w:r w:rsidR="00523954" w:rsidRPr="00556766">
        <w:rPr>
          <w:rFonts w:ascii="Calibri" w:hAnsi="Calibri" w:cs="Calibri"/>
        </w:rPr>
        <w:t>s</w:t>
      </w:r>
      <w:r w:rsidR="00A80E33" w:rsidRPr="00556766">
        <w:rPr>
          <w:rFonts w:ascii="Calibri" w:hAnsi="Calibri" w:cs="Calibri"/>
        </w:rPr>
        <w:t>ampler (</w:t>
      </w:r>
      <w:r w:rsidR="004C2B23" w:rsidRPr="00556766">
        <w:rPr>
          <w:rFonts w:ascii="Calibri" w:hAnsi="Calibri" w:cs="Calibri"/>
        </w:rPr>
        <w:t>NAS</w:t>
      </w:r>
      <w:r w:rsidR="00A80E33" w:rsidRPr="00556766">
        <w:rPr>
          <w:rFonts w:ascii="Calibri" w:hAnsi="Calibri" w:cs="Calibri"/>
        </w:rPr>
        <w:t>)</w:t>
      </w:r>
      <w:r w:rsidR="00A47D77" w:rsidRPr="00556766">
        <w:rPr>
          <w:rFonts w:ascii="Calibri" w:hAnsi="Calibri" w:cs="Calibri"/>
        </w:rPr>
        <w:t xml:space="preserve"> by a three-feet-long electrostatic-resistant tubing</w:t>
      </w:r>
      <w:r w:rsidR="00A80E33" w:rsidRPr="00556766">
        <w:rPr>
          <w:rFonts w:ascii="Calibri" w:hAnsi="Calibri" w:cs="Calibri"/>
        </w:rPr>
        <w:t xml:space="preserve">. </w:t>
      </w:r>
    </w:p>
    <w:p w14:paraId="3C3BD3DC" w14:textId="4C9C6CFD" w:rsidR="007B240C" w:rsidRPr="00556766" w:rsidRDefault="007B240C" w:rsidP="00556766">
      <w:pPr>
        <w:pStyle w:val="ListParagraph"/>
        <w:ind w:left="0"/>
        <w:rPr>
          <w:rFonts w:ascii="Calibri" w:hAnsi="Calibri" w:cs="Calibri"/>
        </w:rPr>
      </w:pPr>
    </w:p>
    <w:p w14:paraId="7653C04D" w14:textId="5AAAF2A9" w:rsidR="00A80E33" w:rsidRPr="00556766" w:rsidRDefault="009E54F6" w:rsidP="00556766">
      <w:pPr>
        <w:pStyle w:val="ListParagraph"/>
        <w:numPr>
          <w:ilvl w:val="2"/>
          <w:numId w:val="19"/>
        </w:numPr>
        <w:ind w:left="0" w:firstLine="0"/>
        <w:rPr>
          <w:rFonts w:ascii="Calibri" w:hAnsi="Calibri" w:cs="Calibri"/>
        </w:rPr>
      </w:pPr>
      <w:r w:rsidRPr="00556766">
        <w:rPr>
          <w:rFonts w:ascii="Calibri" w:hAnsi="Calibri" w:cs="Calibri"/>
        </w:rPr>
        <w:t xml:space="preserve">Clean a </w:t>
      </w:r>
      <w:r w:rsidR="00A80E33" w:rsidRPr="00556766">
        <w:rPr>
          <w:rFonts w:ascii="Calibri" w:hAnsi="Calibri" w:cs="Calibri"/>
        </w:rPr>
        <w:t xml:space="preserve">silicon substrate (prime grade, resistance 1-10 </w:t>
      </w:r>
      <w:proofErr w:type="spellStart"/>
      <w:r w:rsidR="00A80E33" w:rsidRPr="00556766">
        <w:rPr>
          <w:rFonts w:ascii="Calibri" w:hAnsi="Calibri" w:cs="Calibri"/>
        </w:rPr>
        <w:t>Ω</w:t>
      </w:r>
      <w:r w:rsidR="001A3E9A">
        <w:rPr>
          <w:rFonts w:ascii="Calibri" w:hAnsi="Calibri" w:cs="Calibri"/>
        </w:rPr>
        <w:t>∙</w:t>
      </w:r>
      <w:r w:rsidR="00A80E33" w:rsidRPr="00556766">
        <w:rPr>
          <w:rFonts w:ascii="Calibri" w:hAnsi="Calibri" w:cs="Calibri"/>
        </w:rPr>
        <w:t>cm</w:t>
      </w:r>
      <w:proofErr w:type="spellEnd"/>
      <w:r w:rsidR="00A80E33" w:rsidRPr="00556766">
        <w:rPr>
          <w:rFonts w:ascii="Calibri" w:hAnsi="Calibri" w:cs="Calibri"/>
        </w:rPr>
        <w:t xml:space="preserve">) </w:t>
      </w:r>
      <w:r w:rsidR="004C2B23" w:rsidRPr="00556766">
        <w:rPr>
          <w:rFonts w:ascii="Calibri" w:hAnsi="Calibri" w:cs="Calibri"/>
        </w:rPr>
        <w:t xml:space="preserve">by a cycle of </w:t>
      </w:r>
      <w:r w:rsidR="00A80E33" w:rsidRPr="00556766">
        <w:rPr>
          <w:rFonts w:ascii="Calibri" w:hAnsi="Calibri" w:cs="Calibri"/>
        </w:rPr>
        <w:t>methanol, water</w:t>
      </w:r>
      <w:r w:rsidR="004C2B23" w:rsidRPr="00556766">
        <w:rPr>
          <w:rFonts w:ascii="Calibri" w:hAnsi="Calibri" w:cs="Calibri"/>
        </w:rPr>
        <w:t>,</w:t>
      </w:r>
      <w:r w:rsidR="00A80E33" w:rsidRPr="00556766">
        <w:rPr>
          <w:rFonts w:ascii="Calibri" w:hAnsi="Calibri" w:cs="Calibri"/>
        </w:rPr>
        <w:t xml:space="preserve"> and </w:t>
      </w:r>
      <w:r w:rsidR="004C2B23" w:rsidRPr="00556766">
        <w:rPr>
          <w:rFonts w:ascii="Calibri" w:hAnsi="Calibri" w:cs="Calibri"/>
        </w:rPr>
        <w:t xml:space="preserve">again </w:t>
      </w:r>
      <w:r w:rsidR="00A80E33" w:rsidRPr="00556766">
        <w:rPr>
          <w:rFonts w:ascii="Calibri" w:hAnsi="Calibri" w:cs="Calibri"/>
        </w:rPr>
        <w:t xml:space="preserve">methanol. </w:t>
      </w:r>
      <w:r w:rsidRPr="00556766">
        <w:rPr>
          <w:rFonts w:ascii="Calibri" w:hAnsi="Calibri" w:cs="Calibri"/>
        </w:rPr>
        <w:t xml:space="preserve">Dry the </w:t>
      </w:r>
      <w:r w:rsidR="00A80E33" w:rsidRPr="00556766">
        <w:rPr>
          <w:rFonts w:ascii="Calibri" w:hAnsi="Calibri" w:cs="Calibri"/>
        </w:rPr>
        <w:t xml:space="preserve">substrate </w:t>
      </w:r>
      <w:r w:rsidR="004C2B23" w:rsidRPr="00556766">
        <w:rPr>
          <w:rFonts w:ascii="Calibri" w:hAnsi="Calibri" w:cs="Calibri"/>
        </w:rPr>
        <w:t xml:space="preserve">using </w:t>
      </w:r>
      <w:r w:rsidR="00A80E33" w:rsidRPr="00556766">
        <w:rPr>
          <w:rFonts w:ascii="Calibri" w:hAnsi="Calibri" w:cs="Calibri"/>
        </w:rPr>
        <w:t>a gentle flow of nitrogen.</w:t>
      </w:r>
    </w:p>
    <w:p w14:paraId="71CA2D6A" w14:textId="280E0AC4" w:rsidR="007B240C" w:rsidRPr="00556766" w:rsidRDefault="007B240C" w:rsidP="00556766">
      <w:pPr>
        <w:pStyle w:val="ListParagraph"/>
        <w:ind w:left="0"/>
        <w:rPr>
          <w:rFonts w:ascii="Calibri" w:hAnsi="Calibri" w:cs="Calibri"/>
        </w:rPr>
      </w:pPr>
    </w:p>
    <w:p w14:paraId="52E2499B" w14:textId="67F1ECC9" w:rsidR="00A80E33" w:rsidRPr="00556766" w:rsidRDefault="009E54F6" w:rsidP="00556766">
      <w:pPr>
        <w:pStyle w:val="ListParagraph"/>
        <w:numPr>
          <w:ilvl w:val="2"/>
          <w:numId w:val="19"/>
        </w:numPr>
        <w:ind w:left="0" w:firstLine="0"/>
        <w:rPr>
          <w:rFonts w:ascii="Calibri" w:hAnsi="Calibri" w:cs="Calibri"/>
        </w:rPr>
      </w:pPr>
      <w:r w:rsidRPr="00556766">
        <w:rPr>
          <w:rFonts w:ascii="Calibri" w:hAnsi="Calibri" w:cs="Calibri"/>
        </w:rPr>
        <w:t xml:space="preserve">Place the </w:t>
      </w:r>
      <w:r w:rsidR="00A80E33" w:rsidRPr="00556766">
        <w:rPr>
          <w:rFonts w:ascii="Calibri" w:hAnsi="Calibri" w:cs="Calibri"/>
        </w:rPr>
        <w:t>cleaned substrate</w:t>
      </w:r>
      <w:r w:rsidR="00463A6B" w:rsidRPr="00556766">
        <w:rPr>
          <w:rFonts w:ascii="Calibri" w:hAnsi="Calibri" w:cs="Calibri"/>
        </w:rPr>
        <w:t xml:space="preserve"> </w:t>
      </w:r>
      <w:r w:rsidR="00A80E33" w:rsidRPr="00556766">
        <w:rPr>
          <w:rFonts w:ascii="Calibri" w:hAnsi="Calibri" w:cs="Calibri"/>
        </w:rPr>
        <w:t xml:space="preserve">onto the electrode of the </w:t>
      </w:r>
      <w:r w:rsidR="004C2B23" w:rsidRPr="00556766">
        <w:rPr>
          <w:rFonts w:ascii="Calibri" w:hAnsi="Calibri" w:cs="Calibri"/>
        </w:rPr>
        <w:t>NAS.</w:t>
      </w:r>
      <w:r w:rsidR="00A80E33" w:rsidRPr="00556766">
        <w:rPr>
          <w:rFonts w:ascii="Calibri" w:hAnsi="Calibri" w:cs="Calibri"/>
        </w:rPr>
        <w:t xml:space="preserve"> </w:t>
      </w:r>
      <w:r w:rsidRPr="00556766">
        <w:rPr>
          <w:rFonts w:ascii="Calibri" w:hAnsi="Calibri" w:cs="Calibri"/>
        </w:rPr>
        <w:t xml:space="preserve">Secure the </w:t>
      </w:r>
      <w:r w:rsidR="00A80E33" w:rsidRPr="00556766">
        <w:rPr>
          <w:rFonts w:ascii="Calibri" w:hAnsi="Calibri" w:cs="Calibri"/>
        </w:rPr>
        <w:t xml:space="preserve">edge of the substrate with tape to </w:t>
      </w:r>
      <w:r w:rsidR="00462BE7" w:rsidRPr="00556766">
        <w:rPr>
          <w:rFonts w:ascii="Calibri" w:hAnsi="Calibri" w:cs="Calibri"/>
        </w:rPr>
        <w:t>keep it stable during the collection</w:t>
      </w:r>
      <w:hyperlink w:anchor="_ENREF_20" w:tooltip="Liu, 2013 #559" w:history="1">
        <w:r w:rsidR="00991035" w:rsidRPr="00556766">
          <w:rPr>
            <w:rFonts w:ascii="Calibri" w:hAnsi="Calibri" w:cs="Calibri"/>
          </w:rPr>
          <w:fldChar w:fldCharType="begin"/>
        </w:r>
        <w:r w:rsidR="00991035" w:rsidRPr="00556766">
          <w:rPr>
            <w:rFonts w:ascii="Calibri" w:hAnsi="Calibri" w:cs="Calibri"/>
          </w:rPr>
          <w:instrText xml:space="preserve"> ADDIN EN.CITE &lt;EndNote&gt;&lt;Cite&gt;&lt;Author&gt;Liu&lt;/Author&gt;&lt;Year&gt;2013&lt;/Year&gt;&lt;RecNum&gt;559&lt;/RecNum&gt;&lt;DisplayText&gt;&lt;style face="superscript"&gt;20&lt;/style&gt;&lt;/DisplayText&gt;&lt;record&gt;&lt;rec-number&gt;559&lt;/rec-number&gt;&lt;foreign-keys&gt;&lt;key app="EN" db-id="fwersr5ewfwxe5evvpmvtsw4frtdxxfvx59x" timestamp="1429769933"&gt;559&lt;/key&gt;&lt;/foreign-keys&gt;&lt;ref-type name="Journal Article"&gt;17&lt;/ref-type&gt;&lt;contributors&gt;&lt;authors&gt;&lt;author&gt;Liu, P.&lt;/author&gt;&lt;author&gt;Zhang, Y.&lt;/author&gt;&lt;author&gt;Martin, S. T.&lt;/author&gt;&lt;/authors&gt;&lt;/contributors&gt;&lt;auth-address&gt;School of Engineering and Applied Sciences, Harvard University , Cambridge, Massachusetts 02138, United States.&lt;/auth-address&gt;&lt;titles&gt;&lt;title&gt;Complex refractive indices of thin films of secondary organic materials by spectroscopic ellipsometry from 220 to 1200 nm&lt;/title&gt;&lt;secondary-title&gt;Environ Sci Technol&lt;/secondary-title&gt;&lt;alt-title&gt;Environmental science &amp;amp; technology&lt;/alt-title&gt;&lt;/titles&gt;&lt;periodical&gt;&lt;full-title&gt;Environmental Science and Technology&lt;/full-title&gt;&lt;abbr-1&gt;Environ. Sci. Technol.&lt;/abbr-1&gt;&lt;abbr-2&gt;Environ Sci Technol&lt;/abbr-2&gt;&lt;/periodical&gt;&lt;alt-periodical&gt;&lt;full-title&gt;Environmental Science &amp;amp; Technology&lt;/full-title&gt;&lt;abbr-1&gt;Environ. Sci. Technol.&lt;/abbr-1&gt;&lt;abbr-2&gt;Environ Sci Technol&lt;/abbr-2&gt;&lt;/alt-periodical&gt;&lt;pages&gt;13594-601&lt;/pages&gt;&lt;volume&gt;47&lt;/volume&gt;&lt;number&gt;23&lt;/number&gt;&lt;edition&gt;2013/11/07&lt;/edition&gt;&lt;dates&gt;&lt;year&gt;2013&lt;/year&gt;&lt;pub-dates&gt;&lt;date&gt;Dec 3&lt;/date&gt;&lt;/pub-dates&gt;&lt;/dates&gt;&lt;isbn&gt;1520-5851 (Electronic)&amp;#xD;0013-936X (Linking)&lt;/isbn&gt;&lt;accession-num&gt;24191734&lt;/accession-num&gt;&lt;work-type&gt;Research Support, Non-U.S. Gov&amp;apos;t&amp;#xD;Research Support, U.S. Gov&amp;apos;t, Non-P.H.S.&lt;/work-type&gt;&lt;urls&gt;&lt;related-urls&gt;&lt;url&gt;http://www.ncbi.nlm.nih.gov/pubmed/24191734&lt;/url&gt;&lt;/related-urls&gt;&lt;/urls&gt;&lt;electronic-resource-num&gt;10.1021/es403411e&lt;/electronic-resource-num&gt;&lt;language&gt;eng&lt;/language&gt;&lt;/record&gt;&lt;/Cite&gt;&lt;/EndNote&gt;</w:instrText>
        </w:r>
        <w:r w:rsidR="00991035" w:rsidRPr="00556766">
          <w:rPr>
            <w:rFonts w:ascii="Calibri" w:hAnsi="Calibri" w:cs="Calibri"/>
          </w:rPr>
          <w:fldChar w:fldCharType="separate"/>
        </w:r>
        <w:r w:rsidR="00991035" w:rsidRPr="00556766">
          <w:rPr>
            <w:rFonts w:ascii="Calibri" w:hAnsi="Calibri" w:cs="Calibri"/>
            <w:vertAlign w:val="superscript"/>
          </w:rPr>
          <w:t>20</w:t>
        </w:r>
        <w:r w:rsidR="00991035" w:rsidRPr="00556766">
          <w:rPr>
            <w:rFonts w:ascii="Calibri" w:hAnsi="Calibri" w:cs="Calibri"/>
          </w:rPr>
          <w:fldChar w:fldCharType="end"/>
        </w:r>
      </w:hyperlink>
      <w:r w:rsidR="00A80E33" w:rsidRPr="00556766">
        <w:rPr>
          <w:rFonts w:ascii="Calibri" w:hAnsi="Calibri" w:cs="Calibri"/>
        </w:rPr>
        <w:t>.</w:t>
      </w:r>
    </w:p>
    <w:p w14:paraId="7CB6D178" w14:textId="77777777" w:rsidR="007B240C" w:rsidRPr="00556766" w:rsidRDefault="007B240C" w:rsidP="00556766">
      <w:pPr>
        <w:pStyle w:val="ListParagraph"/>
        <w:ind w:left="0"/>
        <w:rPr>
          <w:rFonts w:ascii="Calibri" w:hAnsi="Calibri" w:cs="Calibri"/>
        </w:rPr>
      </w:pPr>
    </w:p>
    <w:p w14:paraId="07EC4810" w14:textId="3A9051DC" w:rsidR="00A80E33" w:rsidRPr="00556766" w:rsidRDefault="009E54F6" w:rsidP="00556766">
      <w:pPr>
        <w:pStyle w:val="ListParagraph"/>
        <w:numPr>
          <w:ilvl w:val="2"/>
          <w:numId w:val="19"/>
        </w:numPr>
        <w:ind w:left="0" w:firstLine="0"/>
        <w:rPr>
          <w:rFonts w:ascii="Calibri" w:hAnsi="Calibri" w:cs="Calibri"/>
        </w:rPr>
      </w:pPr>
      <w:r w:rsidRPr="00556766">
        <w:rPr>
          <w:rFonts w:ascii="Calibri" w:hAnsi="Calibri" w:cs="Calibri"/>
        </w:rPr>
        <w:t xml:space="preserve">Turn on the </w:t>
      </w:r>
      <w:r w:rsidR="004C2B23" w:rsidRPr="00556766">
        <w:rPr>
          <w:rFonts w:ascii="Calibri" w:hAnsi="Calibri" w:cs="Calibri"/>
        </w:rPr>
        <w:t>NA</w:t>
      </w:r>
      <w:r w:rsidRPr="00556766">
        <w:rPr>
          <w:rFonts w:ascii="Calibri" w:hAnsi="Calibri" w:cs="Calibri"/>
        </w:rPr>
        <w:t>S</w:t>
      </w:r>
      <w:r w:rsidR="004C2B23" w:rsidRPr="00556766">
        <w:rPr>
          <w:rFonts w:ascii="Calibri" w:hAnsi="Calibri" w:cs="Calibri"/>
        </w:rPr>
        <w:t>.</w:t>
      </w:r>
      <w:r w:rsidR="00462BE7" w:rsidRPr="00556766">
        <w:rPr>
          <w:rFonts w:ascii="Calibri" w:hAnsi="Calibri" w:cs="Calibri"/>
        </w:rPr>
        <w:t xml:space="preserve"> </w:t>
      </w:r>
      <w:r w:rsidR="005A1490" w:rsidRPr="00556766">
        <w:rPr>
          <w:rFonts w:ascii="Calibri" w:hAnsi="Calibri" w:cs="Calibri"/>
        </w:rPr>
        <w:t xml:space="preserve">Set the </w:t>
      </w:r>
      <w:r w:rsidR="00A80E33" w:rsidRPr="00556766">
        <w:rPr>
          <w:rFonts w:ascii="Calibri" w:hAnsi="Calibri" w:cs="Calibri"/>
        </w:rPr>
        <w:t>voltage</w:t>
      </w:r>
      <w:r w:rsidR="00462BE7" w:rsidRPr="00556766">
        <w:rPr>
          <w:rFonts w:ascii="Calibri" w:hAnsi="Calibri" w:cs="Calibri"/>
        </w:rPr>
        <w:t xml:space="preserve"> </w:t>
      </w:r>
      <w:r w:rsidR="00A80E33" w:rsidRPr="00556766">
        <w:rPr>
          <w:rFonts w:ascii="Calibri" w:hAnsi="Calibri" w:cs="Calibri"/>
        </w:rPr>
        <w:t>to -9</w:t>
      </w:r>
      <w:r w:rsidR="005B342F" w:rsidRPr="00556766">
        <w:rPr>
          <w:rFonts w:ascii="Calibri" w:hAnsi="Calibri" w:cs="Calibri"/>
        </w:rPr>
        <w:t>.9 kV</w:t>
      </w:r>
      <w:r w:rsidR="004C2B23" w:rsidRPr="00556766">
        <w:rPr>
          <w:rFonts w:ascii="Calibri" w:hAnsi="Calibri" w:cs="Calibri"/>
        </w:rPr>
        <w:t>.</w:t>
      </w:r>
      <w:r w:rsidR="005B342F" w:rsidRPr="00556766">
        <w:rPr>
          <w:rFonts w:ascii="Calibri" w:hAnsi="Calibri" w:cs="Calibri"/>
        </w:rPr>
        <w:t xml:space="preserve"> </w:t>
      </w:r>
      <w:r w:rsidRPr="00556766">
        <w:rPr>
          <w:rFonts w:ascii="Calibri" w:hAnsi="Calibri" w:cs="Calibri"/>
        </w:rPr>
        <w:t xml:space="preserve">Set the </w:t>
      </w:r>
      <w:r w:rsidR="005B342F" w:rsidRPr="00556766">
        <w:rPr>
          <w:rFonts w:ascii="Calibri" w:hAnsi="Calibri" w:cs="Calibri"/>
        </w:rPr>
        <w:t xml:space="preserve">flow rate to 1.8 </w:t>
      </w:r>
      <w:proofErr w:type="spellStart"/>
      <w:r w:rsidR="00A80E33" w:rsidRPr="00556766">
        <w:rPr>
          <w:rFonts w:ascii="Calibri" w:hAnsi="Calibri" w:cs="Calibri"/>
        </w:rPr>
        <w:t>Lpm</w:t>
      </w:r>
      <w:proofErr w:type="spellEnd"/>
      <w:r w:rsidR="00A80E33" w:rsidRPr="00556766">
        <w:rPr>
          <w:rFonts w:ascii="Calibri" w:hAnsi="Calibri" w:cs="Calibri"/>
        </w:rPr>
        <w:t xml:space="preserve">. </w:t>
      </w:r>
    </w:p>
    <w:p w14:paraId="35F73001" w14:textId="0151E88E" w:rsidR="007B240C" w:rsidRPr="00556766" w:rsidRDefault="007B240C" w:rsidP="00556766">
      <w:pPr>
        <w:pStyle w:val="ListParagraph"/>
        <w:ind w:left="0"/>
        <w:rPr>
          <w:rFonts w:ascii="Calibri" w:hAnsi="Calibri" w:cs="Calibri"/>
          <w:lang w:eastAsia="zh-CN"/>
        </w:rPr>
      </w:pPr>
    </w:p>
    <w:p w14:paraId="2277733D" w14:textId="410BBCFF" w:rsidR="00A80E33" w:rsidRPr="00556766" w:rsidRDefault="009E54F6" w:rsidP="00556766">
      <w:pPr>
        <w:pStyle w:val="ListParagraph"/>
        <w:numPr>
          <w:ilvl w:val="2"/>
          <w:numId w:val="19"/>
        </w:numPr>
        <w:ind w:left="0" w:firstLine="0"/>
        <w:rPr>
          <w:rFonts w:ascii="Calibri" w:hAnsi="Calibri" w:cs="Calibri"/>
          <w:lang w:eastAsia="zh-CN"/>
        </w:rPr>
      </w:pPr>
      <w:r w:rsidRPr="00556766">
        <w:rPr>
          <w:rFonts w:ascii="Calibri" w:hAnsi="Calibri" w:cs="Calibri"/>
        </w:rPr>
        <w:t xml:space="preserve">Turn on the </w:t>
      </w:r>
      <w:r w:rsidR="00462BE7" w:rsidRPr="00556766">
        <w:rPr>
          <w:rFonts w:ascii="Calibri" w:hAnsi="Calibri" w:cs="Calibri"/>
        </w:rPr>
        <w:t>sampling</w:t>
      </w:r>
      <w:r w:rsidR="00A80E33" w:rsidRPr="00556766">
        <w:rPr>
          <w:rFonts w:ascii="Calibri" w:hAnsi="Calibri" w:cs="Calibri"/>
        </w:rPr>
        <w:t xml:space="preserve"> instrument</w:t>
      </w:r>
      <w:r w:rsidR="00FC1454" w:rsidRPr="00556766">
        <w:rPr>
          <w:rFonts w:ascii="Calibri" w:hAnsi="Calibri" w:cs="Calibri"/>
        </w:rPr>
        <w:t xml:space="preserve"> </w:t>
      </w:r>
      <w:r w:rsidR="00462BE7" w:rsidRPr="00556766">
        <w:rPr>
          <w:rFonts w:ascii="Calibri" w:hAnsi="Calibri" w:cs="Calibri"/>
        </w:rPr>
        <w:t xml:space="preserve">to </w:t>
      </w:r>
      <w:r w:rsidR="00FC1454" w:rsidRPr="00556766">
        <w:rPr>
          <w:rFonts w:ascii="Calibri" w:hAnsi="Calibri" w:cs="Calibri"/>
        </w:rPr>
        <w:t>run for 12-36</w:t>
      </w:r>
      <w:r w:rsidR="00A80E33" w:rsidRPr="00556766">
        <w:rPr>
          <w:rFonts w:ascii="Calibri" w:hAnsi="Calibri" w:cs="Calibri"/>
        </w:rPr>
        <w:t xml:space="preserve"> </w:t>
      </w:r>
      <w:r w:rsidR="00556766">
        <w:rPr>
          <w:rFonts w:ascii="Calibri" w:hAnsi="Calibri" w:cs="Calibri"/>
        </w:rPr>
        <w:t>h</w:t>
      </w:r>
      <w:r w:rsidR="004C2B23" w:rsidRPr="00556766">
        <w:rPr>
          <w:rFonts w:ascii="Calibri" w:hAnsi="Calibri" w:cs="Calibri"/>
        </w:rPr>
        <w:t>. Afterwards</w:t>
      </w:r>
      <w:r w:rsidR="00A80E33" w:rsidRPr="00556766">
        <w:rPr>
          <w:rFonts w:ascii="Calibri" w:hAnsi="Calibri" w:cs="Calibri"/>
        </w:rPr>
        <w:t xml:space="preserve">, </w:t>
      </w:r>
      <w:r w:rsidRPr="00556766">
        <w:rPr>
          <w:rFonts w:ascii="Calibri" w:hAnsi="Calibri" w:cs="Calibri"/>
        </w:rPr>
        <w:t xml:space="preserve">remove </w:t>
      </w:r>
      <w:r w:rsidR="005B342F" w:rsidRPr="00556766">
        <w:rPr>
          <w:rFonts w:ascii="Calibri" w:hAnsi="Calibri" w:cs="Calibri"/>
        </w:rPr>
        <w:t>the silicon substrate</w:t>
      </w:r>
      <w:r w:rsidR="00462BE7" w:rsidRPr="00556766">
        <w:rPr>
          <w:rFonts w:ascii="Calibri" w:hAnsi="Calibri" w:cs="Calibri"/>
        </w:rPr>
        <w:t xml:space="preserve"> </w:t>
      </w:r>
      <w:r w:rsidRPr="00556766">
        <w:rPr>
          <w:rFonts w:ascii="Calibri" w:hAnsi="Calibri" w:cs="Calibri"/>
        </w:rPr>
        <w:t xml:space="preserve">loaded </w:t>
      </w:r>
      <w:r w:rsidR="004C2B23" w:rsidRPr="00556766">
        <w:rPr>
          <w:rFonts w:ascii="Calibri" w:hAnsi="Calibri" w:cs="Calibri"/>
        </w:rPr>
        <w:t xml:space="preserve">with collected </w:t>
      </w:r>
      <w:r w:rsidR="00462BE7" w:rsidRPr="00556766">
        <w:rPr>
          <w:rFonts w:ascii="Calibri" w:hAnsi="Calibri" w:cs="Calibri"/>
        </w:rPr>
        <w:t xml:space="preserve">particles </w:t>
      </w:r>
      <w:r w:rsidRPr="00556766">
        <w:rPr>
          <w:rFonts w:ascii="Calibri" w:hAnsi="Calibri" w:cs="Calibri"/>
        </w:rPr>
        <w:t>from the NAS</w:t>
      </w:r>
      <w:r w:rsidR="005B342F" w:rsidRPr="00556766">
        <w:rPr>
          <w:rFonts w:ascii="Calibri" w:hAnsi="Calibri" w:cs="Calibri"/>
        </w:rPr>
        <w:t xml:space="preserve">. </w:t>
      </w:r>
      <w:r w:rsidRPr="00556766">
        <w:rPr>
          <w:rFonts w:ascii="Calibri" w:hAnsi="Calibri" w:cs="Calibri"/>
        </w:rPr>
        <w:t xml:space="preserve">Perform further analysis of </w:t>
      </w:r>
      <w:r w:rsidR="005B342F" w:rsidRPr="00556766">
        <w:rPr>
          <w:rFonts w:ascii="Calibri" w:hAnsi="Calibri" w:cs="Calibri"/>
        </w:rPr>
        <w:t xml:space="preserve">particles on the substrate, </w:t>
      </w:r>
      <w:r w:rsidR="004C2B23" w:rsidRPr="00556766">
        <w:rPr>
          <w:rFonts w:ascii="Calibri" w:hAnsi="Calibri" w:cs="Calibri"/>
        </w:rPr>
        <w:t xml:space="preserve">such as </w:t>
      </w:r>
      <w:r w:rsidR="005B342F" w:rsidRPr="00556766">
        <w:rPr>
          <w:rFonts w:ascii="Calibri" w:hAnsi="Calibri" w:cs="Calibri"/>
        </w:rPr>
        <w:t>morphology</w:t>
      </w:r>
      <w:r w:rsidR="004C2B23" w:rsidRPr="00556766">
        <w:rPr>
          <w:rFonts w:ascii="Calibri" w:hAnsi="Calibri" w:cs="Calibri"/>
        </w:rPr>
        <w:t xml:space="preserve"> by SEM</w:t>
      </w:r>
      <w:hyperlink w:anchor="_ENREF_7" w:tooltip="Zhang, 2015 #597" w:history="1">
        <w:r w:rsidR="00991035" w:rsidRPr="00556766">
          <w:rPr>
            <w:rFonts w:ascii="Calibri" w:hAnsi="Calibri" w:cs="Calibri"/>
          </w:rPr>
          <w:fldChar w:fldCharType="begin"/>
        </w:r>
        <w:r w:rsidR="00991035" w:rsidRPr="00556766">
          <w:rPr>
            <w:rFonts w:ascii="Calibri" w:hAnsi="Calibri" w:cs="Calibri"/>
          </w:rPr>
          <w:instrText xml:space="preserve"> ADDIN EN.CITE &lt;EndNote&gt;&lt;Cite&gt;&lt;Author&gt;Zhang&lt;/Author&gt;&lt;Year&gt;2015&lt;/Year&gt;&lt;RecNum&gt;597&lt;/RecNum&gt;&lt;DisplayText&gt;&lt;style face="superscript"&gt;7&lt;/style&gt;&lt;/DisplayText&gt;&lt;record&gt;&lt;rec-number&gt;597&lt;/rec-number&gt;&lt;foreign-keys&gt;&lt;key app="EN" db-id="fwersr5ewfwxe5evvpmvtsw4frtdxxfvx59x" timestamp="1438192919"&gt;597&lt;/key&gt;&lt;/foreign-keys&gt;&lt;ref-type name="Journal Article"&gt;17&lt;/ref-type&gt;&lt;contributors&gt;&lt;authors&gt;&lt;author&gt;Zhang, Y.&lt;/author&gt;&lt;author&gt;Sanchez, M. S.&lt;/author&gt;&lt;author&gt;Douet, C.&lt;/author&gt;&lt;author&gt;Wang, Y.&lt;/author&gt;&lt;author&gt;Bateman, A. P.&lt;/author&gt;&lt;author&gt;Gong, Z.&lt;/author&gt;&lt;author&gt;Kuwata, M.&lt;/author&gt;&lt;author&gt;Renbaum-Wolff, L.&lt;/author&gt;&lt;author&gt;Sato, B. B.&lt;/author&gt;&lt;author&gt;Liu, P. F.&lt;/author&gt;&lt;author&gt;Bertram, A. K.&lt;/author&gt;&lt;author&gt;Geiger, F. M.&lt;/author&gt;&lt;author&gt;Martin, S. T.&lt;/author&gt;&lt;/authors&gt;&lt;/contributors&gt;&lt;titles&gt;&lt;title&gt;Changing shapes and implied viscosities of suspended submicron particles&lt;/title&gt;&lt;secondary-title&gt;Atmos. Chem. Phys.&lt;/secondary-title&gt;&lt;/titles&gt;&lt;periodical&gt;&lt;full-title&gt;Atmospheric Chemistry and Physics&lt;/full-title&gt;&lt;abbr-1&gt;Atmos. Chem. Phys.&lt;/abbr-1&gt;&lt;abbr-2&gt;Atmos Chem Phys&lt;/abbr-2&gt;&lt;/periodical&gt;&lt;pages&gt;7819-7829&lt;/pages&gt;&lt;volume&gt;15&lt;/volume&gt;&lt;number&gt;14&lt;/number&gt;&lt;dates&gt;&lt;year&gt;2015&lt;/year&gt;&lt;/dates&gt;&lt;publisher&gt;Copernicus Publications&lt;/publisher&gt;&lt;isbn&gt;1680-7324&lt;/isbn&gt;&lt;urls&gt;&lt;related-urls&gt;&lt;url&gt;http://www.atmos-chem-phys.net/15/7819/2015/&lt;/url&gt;&lt;url&gt;http://www.atmos-chem-phys.net/15/7819/2015/acp-15-7819-2015.pdf&lt;/url&gt;&lt;/related-urls&gt;&lt;/urls&gt;&lt;electronic-resource-num&gt;10.5194/acp-15-7819-2015&lt;/electronic-resource-num&gt;&lt;/record&gt;&lt;/Cite&gt;&lt;/EndNote&gt;</w:instrText>
        </w:r>
        <w:r w:rsidR="00991035" w:rsidRPr="00556766">
          <w:rPr>
            <w:rFonts w:ascii="Calibri" w:hAnsi="Calibri" w:cs="Calibri"/>
          </w:rPr>
          <w:fldChar w:fldCharType="separate"/>
        </w:r>
        <w:r w:rsidR="00991035" w:rsidRPr="00556766">
          <w:rPr>
            <w:rFonts w:ascii="Calibri" w:hAnsi="Calibri" w:cs="Calibri"/>
            <w:vertAlign w:val="superscript"/>
          </w:rPr>
          <w:t>7</w:t>
        </w:r>
        <w:r w:rsidR="00991035" w:rsidRPr="00556766">
          <w:rPr>
            <w:rFonts w:ascii="Calibri" w:hAnsi="Calibri" w:cs="Calibri"/>
          </w:rPr>
          <w:fldChar w:fldCharType="end"/>
        </w:r>
      </w:hyperlink>
      <w:r w:rsidR="0051392C" w:rsidRPr="00556766">
        <w:rPr>
          <w:rFonts w:ascii="Calibri" w:hAnsi="Calibri" w:cs="Calibri"/>
        </w:rPr>
        <w:t xml:space="preserve"> or surface analysis</w:t>
      </w:r>
      <w:hyperlink w:anchor="_ENREF_9" w:tooltip="Shrestha, 2014 #476" w:history="1">
        <w:r w:rsidR="00991035" w:rsidRPr="00556766">
          <w:rPr>
            <w:rFonts w:ascii="Calibri" w:hAnsi="Calibri" w:cs="Calibri"/>
          </w:rPr>
          <w:fldChar w:fldCharType="begin"/>
        </w:r>
        <w:r w:rsidR="00991035" w:rsidRPr="00556766">
          <w:rPr>
            <w:rFonts w:ascii="Calibri" w:hAnsi="Calibri" w:cs="Calibri"/>
          </w:rPr>
          <w:instrText xml:space="preserve"> ADDIN EN.CITE &lt;EndNote&gt;&lt;Cite&gt;&lt;Author&gt;Shrestha&lt;/Author&gt;&lt;Year&gt;2014&lt;/Year&gt;&lt;RecNum&gt;476&lt;/RecNum&gt;&lt;DisplayText&gt;&lt;style face="superscript"&gt;9&lt;/style&gt;&lt;/DisplayText&gt;&lt;record&gt;&lt;rec-number&gt;476&lt;/rec-number&gt;&lt;foreign-keys&gt;&lt;key app="EN" db-id="fwersr5ewfwxe5evvpmvtsw4frtdxxfvx59x" timestamp="1421786451"&gt;476&lt;/key&gt;&lt;/foreign-keys&gt;&lt;ref-type name="Journal Article"&gt;17&lt;/ref-type&gt;&lt;contributors&gt;&lt;authors&gt;&lt;author&gt;Shrestha, Mona&lt;/author&gt;&lt;author&gt;Zhang, Yue&lt;/author&gt;&lt;author&gt;Upshur, Mary Alice&lt;/author&gt;&lt;author&gt;Liu, Pengfei&lt;/author&gt;&lt;author&gt;Blair, Sandra L.&lt;/author&gt;&lt;author&gt;Wang, Hongfei&lt;/author&gt;&lt;author&gt;Nizkorodov, Sergey A.&lt;/author&gt;&lt;author&gt;Thomson, Regan J.&lt;/author&gt;&lt;author&gt;Martin, Scot T.&lt;/author&gt;&lt;author&gt;Geiger, Franz M.&lt;/author&gt;&lt;/authors&gt;&lt;/contributors&gt;&lt;titles&gt;&lt;title&gt;On surface order and disorder of α-pinene-derived secondary organic material&lt;/title&gt;&lt;secondary-title&gt;The Journal of Physical Chemistry A&lt;/secondary-title&gt;&lt;/titles&gt;&lt;periodical&gt;&lt;full-title&gt;The Journal of Physical Chemistry A&lt;/full-title&gt;&lt;abbr-1&gt;J. Phys. Chem. A&lt;/abbr-1&gt;&lt;abbr-2&gt;J Phys Chem A&lt;/abbr-2&gt;&lt;/periodical&gt;&lt;dates&gt;&lt;year&gt;2014&lt;/year&gt;&lt;/dates&gt;&lt;publisher&gt;American Chemical Society&lt;/publisher&gt;&lt;isbn&gt;1089-5639&lt;/isbn&gt;&lt;urls&gt;&lt;related-urls&gt;&lt;url&gt;http://dx.doi.org/10.1021/jp510780e&lt;/url&gt;&lt;/related-urls&gt;&lt;/urls&gt;&lt;electronic-resource-num&gt;10.1021/jp510780e&lt;/electronic-resource-num&gt;&lt;access-date&gt;2015/01/20&lt;/access-date&gt;&lt;/record&gt;&lt;/Cite&gt;&lt;/EndNote&gt;</w:instrText>
        </w:r>
        <w:r w:rsidR="00991035" w:rsidRPr="00556766">
          <w:rPr>
            <w:rFonts w:ascii="Calibri" w:hAnsi="Calibri" w:cs="Calibri"/>
          </w:rPr>
          <w:fldChar w:fldCharType="separate"/>
        </w:r>
        <w:r w:rsidR="00991035" w:rsidRPr="00556766">
          <w:rPr>
            <w:rFonts w:ascii="Calibri" w:hAnsi="Calibri" w:cs="Calibri"/>
            <w:vertAlign w:val="superscript"/>
          </w:rPr>
          <w:t>9</w:t>
        </w:r>
        <w:r w:rsidR="00991035" w:rsidRPr="00556766">
          <w:rPr>
            <w:rFonts w:ascii="Calibri" w:hAnsi="Calibri" w:cs="Calibri"/>
          </w:rPr>
          <w:fldChar w:fldCharType="end"/>
        </w:r>
      </w:hyperlink>
      <w:r w:rsidR="005B342F" w:rsidRPr="00556766">
        <w:rPr>
          <w:rFonts w:ascii="Calibri" w:hAnsi="Calibri" w:cs="Calibri"/>
        </w:rPr>
        <w:t xml:space="preserve">. </w:t>
      </w:r>
    </w:p>
    <w:p w14:paraId="499A9367" w14:textId="77777777" w:rsidR="007B240C" w:rsidRPr="00556766" w:rsidRDefault="007B240C" w:rsidP="00556766">
      <w:pPr>
        <w:rPr>
          <w:rFonts w:ascii="Calibri" w:hAnsi="Calibri" w:cs="Calibri"/>
          <w:lang w:eastAsia="zh-CN"/>
        </w:rPr>
      </w:pPr>
    </w:p>
    <w:p w14:paraId="55C28E66" w14:textId="1C0405B2" w:rsidR="00AA176A" w:rsidRPr="00556766" w:rsidRDefault="00AA176A" w:rsidP="00556766">
      <w:pPr>
        <w:rPr>
          <w:rFonts w:ascii="Calibri" w:hAnsi="Calibri" w:cs="Calibri"/>
          <w:b/>
        </w:rPr>
      </w:pPr>
      <w:r w:rsidRPr="00556766">
        <w:rPr>
          <w:rFonts w:ascii="Calibri" w:hAnsi="Calibri" w:cs="Calibri"/>
          <w:b/>
        </w:rPr>
        <w:t>REPRESENTATIVE RESULTS:</w:t>
      </w:r>
    </w:p>
    <w:p w14:paraId="2C54527A" w14:textId="3B35DD94" w:rsidR="004462C8" w:rsidRPr="00556766" w:rsidRDefault="004462C8" w:rsidP="00556766">
      <w:pPr>
        <w:rPr>
          <w:rFonts w:ascii="Calibri" w:hAnsi="Calibri" w:cs="Calibri"/>
          <w:lang w:eastAsia="zh-CN"/>
        </w:rPr>
      </w:pPr>
      <w:r w:rsidRPr="00556766">
        <w:rPr>
          <w:rFonts w:ascii="Calibri" w:hAnsi="Calibri" w:cs="Calibri"/>
          <w:lang w:eastAsia="zh-CN"/>
        </w:rPr>
        <w:t xml:space="preserve">A matrix of reaction conditions is summarized in </w:t>
      </w:r>
      <w:r w:rsidR="00556766" w:rsidRPr="00556766">
        <w:rPr>
          <w:rFonts w:ascii="Calibri" w:hAnsi="Calibri" w:cs="Calibri"/>
          <w:b/>
          <w:lang w:eastAsia="zh-CN"/>
        </w:rPr>
        <w:t>Table 1</w:t>
      </w:r>
      <w:r w:rsidRPr="00556766">
        <w:rPr>
          <w:rFonts w:ascii="Calibri" w:hAnsi="Calibri" w:cs="Calibri"/>
          <w:lang w:eastAsia="zh-CN"/>
        </w:rPr>
        <w:t>. There is a range of number and mass concentrations of organic PM that can be produced depending on the selected α-pinene and ozone concentrations</w:t>
      </w:r>
      <w:hyperlink w:anchor="_ENREF_13" w:tooltip="Shrestha, 2013 #349" w:history="1">
        <w:r w:rsidR="00991035" w:rsidRPr="00556766">
          <w:rPr>
            <w:rFonts w:ascii="Calibri" w:hAnsi="Calibri" w:cs="Calibri"/>
            <w:lang w:eastAsia="zh-CN"/>
          </w:rPr>
          <w:fldChar w:fldCharType="begin"/>
        </w:r>
        <w:r w:rsidR="00991035" w:rsidRPr="00556766">
          <w:rPr>
            <w:rFonts w:ascii="Calibri" w:hAnsi="Calibri" w:cs="Calibri"/>
            <w:lang w:eastAsia="zh-CN"/>
          </w:rPr>
          <w:instrText xml:space="preserve"> ADDIN EN.CITE &lt;EndNote&gt;&lt;Cite&gt;&lt;Author&gt;Shrestha&lt;/Author&gt;&lt;Year&gt;2013&lt;/Year&gt;&lt;RecNum&gt;349&lt;/RecNum&gt;&lt;DisplayText&gt;&lt;style face="superscript"&gt;13&lt;/style&gt;&lt;/DisplayText&gt;&lt;record&gt;&lt;rec-number&gt;349&lt;/rec-number&gt;&lt;foreign-keys&gt;&lt;key app="EN" db-id="fwersr5ewfwxe5evvpmvtsw4frtdxxfvx59x" timestamp="1395777758"&gt;349&lt;/key&gt;&lt;/foreign-keys&gt;&lt;ref-type name="Journal Article"&gt;17&lt;/ref-type&gt;&lt;contributors&gt;&lt;authors&gt;&lt;author&gt;Shrestha, Mona&lt;/author&gt;&lt;author&gt;Zhang, Yue&lt;/author&gt;&lt;author&gt;Ebben, Carlena J.&lt;/author&gt;&lt;author&gt;Martin, Scot T.&lt;/author&gt;&lt;author&gt;Geiger, Franz M.&lt;/author&gt;&lt;/authors&gt;&lt;/contributors&gt;&lt;titles&gt;&lt;title&gt;Vibrational sum frequency generation spectroscopy of secondary organic material produced by condensational growth from α-pinene ozonolysis&lt;/title&gt;&lt;secondary-title&gt;The Journal of Physical Chemistry A&lt;/secondary-title&gt;&lt;/titles&gt;&lt;periodical&gt;&lt;full-title&gt;The Journal of Physical Chemistry A&lt;/full-title&gt;&lt;abbr-1&gt;J. Phys. Chem. A&lt;/abbr-1&gt;&lt;abbr-2&gt;J Phys Chem A&lt;/abbr-2&gt;&lt;/periodical&gt;&lt;pages&gt;8427-8436&lt;/pages&gt;&lt;volume&gt;117&lt;/volume&gt;&lt;number&gt;35&lt;/number&gt;&lt;dates&gt;&lt;year&gt;2013&lt;/year&gt;&lt;pub-dates&gt;&lt;date&gt;2013/09/05&lt;/date&gt;&lt;/pub-dates&gt;&lt;/dates&gt;&lt;publisher&gt;American Chemical Society&lt;/publisher&gt;&lt;isbn&gt;1089-5639&lt;/isbn&gt;&lt;urls&gt;&lt;related-urls&gt;&lt;url&gt;http://dx.doi.org/10.1021/jp405065d&lt;/url&gt;&lt;/related-urls&gt;&lt;/urls&gt;&lt;electronic-resource-num&gt;10.1021/jp405065d&lt;/electronic-resource-num&gt;&lt;access-date&gt;2014/03/25&lt;/access-date&gt;&lt;/record&gt;&lt;/Cite&gt;&lt;/EndNote&gt;</w:instrText>
        </w:r>
        <w:r w:rsidR="00991035" w:rsidRPr="00556766">
          <w:rPr>
            <w:rFonts w:ascii="Calibri" w:hAnsi="Calibri" w:cs="Calibri"/>
            <w:lang w:eastAsia="zh-CN"/>
          </w:rPr>
          <w:fldChar w:fldCharType="separate"/>
        </w:r>
        <w:r w:rsidR="00991035" w:rsidRPr="00556766">
          <w:rPr>
            <w:rFonts w:ascii="Calibri" w:hAnsi="Calibri" w:cs="Calibri"/>
            <w:vertAlign w:val="superscript"/>
            <w:lang w:eastAsia="zh-CN"/>
          </w:rPr>
          <w:t>13</w:t>
        </w:r>
        <w:r w:rsidR="00991035" w:rsidRPr="00556766">
          <w:rPr>
            <w:rFonts w:ascii="Calibri" w:hAnsi="Calibri" w:cs="Calibri"/>
            <w:lang w:eastAsia="zh-CN"/>
          </w:rPr>
          <w:fldChar w:fldCharType="end"/>
        </w:r>
      </w:hyperlink>
      <w:r w:rsidRPr="00556766">
        <w:rPr>
          <w:rFonts w:ascii="Calibri" w:hAnsi="Calibri" w:cs="Calibri"/>
          <w:lang w:eastAsia="zh-CN"/>
        </w:rPr>
        <w:t xml:space="preserve">. </w:t>
      </w:r>
      <w:r w:rsidR="0075407F" w:rsidRPr="00556766">
        <w:rPr>
          <w:rFonts w:ascii="Calibri" w:hAnsi="Calibri" w:cs="Calibri"/>
          <w:lang w:eastAsia="zh-CN"/>
        </w:rPr>
        <w:t>For instance, as</w:t>
      </w:r>
      <w:r w:rsidRPr="00556766">
        <w:rPr>
          <w:rFonts w:ascii="Calibri" w:hAnsi="Calibri" w:cs="Calibri"/>
          <w:lang w:eastAsia="zh-CN"/>
        </w:rPr>
        <w:t xml:space="preserve"> shown in </w:t>
      </w:r>
      <w:r w:rsidR="00556766" w:rsidRPr="00556766">
        <w:rPr>
          <w:rFonts w:ascii="Calibri" w:hAnsi="Calibri" w:cs="Calibri"/>
          <w:b/>
          <w:lang w:eastAsia="zh-CN"/>
        </w:rPr>
        <w:t>Table 1</w:t>
      </w:r>
      <w:r w:rsidRPr="00556766">
        <w:rPr>
          <w:rFonts w:ascii="Calibri" w:hAnsi="Calibri" w:cs="Calibri"/>
          <w:lang w:eastAsia="zh-CN"/>
        </w:rPr>
        <w:t>,</w:t>
      </w:r>
      <w:r w:rsidR="0075407F" w:rsidRPr="00556766">
        <w:rPr>
          <w:rFonts w:ascii="Calibri" w:hAnsi="Calibri" w:cs="Calibri"/>
          <w:lang w:eastAsia="zh-CN"/>
        </w:rPr>
        <w:t xml:space="preserve"> when the ozone concentration is 43 ppm,</w:t>
      </w:r>
      <w:r w:rsidRPr="00556766">
        <w:rPr>
          <w:rFonts w:ascii="Calibri" w:hAnsi="Calibri" w:cs="Calibri"/>
          <w:lang w:eastAsia="zh-CN"/>
        </w:rPr>
        <w:t xml:space="preserve"> </w:t>
      </w:r>
      <w:r w:rsidR="0075407F" w:rsidRPr="00556766">
        <w:rPr>
          <w:rFonts w:ascii="Calibri" w:hAnsi="Calibri" w:cs="Calibri"/>
          <w:lang w:eastAsia="zh-CN"/>
        </w:rPr>
        <w:t xml:space="preserve">varying the </w:t>
      </w:r>
      <w:r w:rsidR="0075407F" w:rsidRPr="00556766">
        <w:rPr>
          <w:rFonts w:ascii="Calibri" w:hAnsi="Calibri" w:cs="Calibri"/>
          <w:lang w:eastAsia="zh-CN"/>
        </w:rPr>
        <w:sym w:font="Symbol" w:char="F061"/>
      </w:r>
      <w:r w:rsidR="0075407F" w:rsidRPr="00556766">
        <w:rPr>
          <w:rFonts w:ascii="Calibri" w:hAnsi="Calibri" w:cs="Calibri"/>
          <w:lang w:eastAsia="zh-CN"/>
        </w:rPr>
        <w:t>-pinene concentration from 0.125-100 ppm could</w:t>
      </w:r>
      <w:r w:rsidRPr="00556766">
        <w:rPr>
          <w:rFonts w:ascii="Calibri" w:hAnsi="Calibri" w:cs="Calibri"/>
          <w:lang w:eastAsia="zh-CN"/>
        </w:rPr>
        <w:t xml:space="preserve"> produce (4.4 </w:t>
      </w:r>
      <w:r w:rsidRPr="00556766">
        <w:rPr>
          <w:rFonts w:ascii="Calibri" w:hAnsi="Calibri" w:cs="Calibri"/>
        </w:rPr>
        <w:t xml:space="preserve">± </w:t>
      </w:r>
      <w:r w:rsidRPr="00556766">
        <w:rPr>
          <w:rFonts w:ascii="Calibri" w:hAnsi="Calibri" w:cs="Calibri"/>
          <w:lang w:eastAsia="zh-CN"/>
        </w:rPr>
        <w:t>0.6</w:t>
      </w:r>
      <w:r w:rsidRPr="00556766">
        <w:rPr>
          <w:rFonts w:ascii="Calibri" w:hAnsi="Calibri" w:cs="Calibri"/>
        </w:rPr>
        <w:t>)</w:t>
      </w:r>
      <w:r w:rsidRPr="00556766">
        <w:rPr>
          <w:rFonts w:ascii="Calibri" w:hAnsi="Calibri" w:cs="Calibri"/>
          <w:lang w:eastAsia="zh-CN"/>
        </w:rPr>
        <w:t xml:space="preserve"> </w:t>
      </w:r>
      <w:r w:rsidR="0075407F" w:rsidRPr="00556766">
        <w:rPr>
          <w:rFonts w:ascii="Calibri" w:hAnsi="Calibri" w:cs="Calibri"/>
          <w:lang w:eastAsia="zh-CN"/>
        </w:rPr>
        <w:t>× 10</w:t>
      </w:r>
      <w:r w:rsidR="0075407F" w:rsidRPr="00556766">
        <w:rPr>
          <w:rFonts w:ascii="Calibri" w:hAnsi="Calibri" w:cs="Calibri"/>
          <w:vertAlign w:val="superscript"/>
          <w:lang w:eastAsia="zh-CN"/>
        </w:rPr>
        <w:t>5</w:t>
      </w:r>
      <w:r w:rsidR="0075407F" w:rsidRPr="00556766">
        <w:rPr>
          <w:rFonts w:ascii="Calibri" w:hAnsi="Calibri" w:cs="Calibri"/>
          <w:lang w:eastAsia="zh-CN"/>
        </w:rPr>
        <w:t xml:space="preserve"> </w:t>
      </w:r>
      <w:r w:rsidRPr="00556766">
        <w:rPr>
          <w:rFonts w:ascii="Calibri" w:hAnsi="Calibri" w:cs="Calibri"/>
          <w:lang w:eastAsia="zh-CN"/>
        </w:rPr>
        <w:t>to (</w:t>
      </w:r>
      <w:r w:rsidR="0075407F" w:rsidRPr="00556766">
        <w:rPr>
          <w:rFonts w:ascii="Calibri" w:hAnsi="Calibri" w:cs="Calibri"/>
          <w:lang w:eastAsia="zh-CN"/>
        </w:rPr>
        <w:t>9</w:t>
      </w:r>
      <w:r w:rsidRPr="00556766">
        <w:rPr>
          <w:rFonts w:ascii="Calibri" w:hAnsi="Calibri" w:cs="Calibri"/>
          <w:lang w:eastAsia="zh-CN"/>
        </w:rPr>
        <w:t>.</w:t>
      </w:r>
      <w:r w:rsidR="0075407F" w:rsidRPr="00556766">
        <w:rPr>
          <w:rFonts w:ascii="Calibri" w:hAnsi="Calibri" w:cs="Calibri"/>
          <w:lang w:eastAsia="zh-CN"/>
        </w:rPr>
        <w:t>1</w:t>
      </w:r>
      <w:r w:rsidRPr="00556766">
        <w:rPr>
          <w:rFonts w:ascii="Calibri" w:hAnsi="Calibri" w:cs="Calibri"/>
          <w:lang w:eastAsia="zh-CN"/>
        </w:rPr>
        <w:t xml:space="preserve"> </w:t>
      </w:r>
      <w:r w:rsidRPr="00556766">
        <w:rPr>
          <w:rFonts w:ascii="Calibri" w:hAnsi="Calibri" w:cs="Calibri"/>
        </w:rPr>
        <w:t xml:space="preserve">± </w:t>
      </w:r>
      <w:r w:rsidRPr="00556766">
        <w:rPr>
          <w:rFonts w:ascii="Calibri" w:hAnsi="Calibri" w:cs="Calibri"/>
          <w:lang w:eastAsia="zh-CN"/>
        </w:rPr>
        <w:t>0.</w:t>
      </w:r>
      <w:r w:rsidR="0075407F" w:rsidRPr="00556766">
        <w:rPr>
          <w:rFonts w:ascii="Calibri" w:hAnsi="Calibri" w:cs="Calibri"/>
          <w:lang w:eastAsia="zh-CN"/>
        </w:rPr>
        <w:t>3</w:t>
      </w:r>
      <w:r w:rsidRPr="00556766">
        <w:rPr>
          <w:rFonts w:ascii="Calibri" w:hAnsi="Calibri" w:cs="Calibri"/>
        </w:rPr>
        <w:t>)</w:t>
      </w:r>
      <w:r w:rsidRPr="00556766">
        <w:rPr>
          <w:rFonts w:ascii="Calibri" w:hAnsi="Calibri" w:cs="Calibri"/>
          <w:lang w:eastAsia="zh-CN"/>
        </w:rPr>
        <w:t xml:space="preserve"> × 10</w:t>
      </w:r>
      <w:r w:rsidR="0075407F" w:rsidRPr="00556766">
        <w:rPr>
          <w:rFonts w:ascii="Calibri" w:hAnsi="Calibri" w:cs="Calibri"/>
          <w:vertAlign w:val="superscript"/>
          <w:lang w:eastAsia="zh-CN"/>
        </w:rPr>
        <w:t>6</w:t>
      </w:r>
      <w:r w:rsidRPr="00556766">
        <w:rPr>
          <w:rFonts w:ascii="Calibri" w:hAnsi="Calibri" w:cs="Calibri"/>
          <w:lang w:eastAsia="zh-CN"/>
        </w:rPr>
        <w:t xml:space="preserve"> particles</w:t>
      </w:r>
      <w:r w:rsidR="00F86890">
        <w:rPr>
          <w:rFonts w:ascii="Calibri" w:hAnsi="Calibri" w:cs="Calibri"/>
          <w:lang w:eastAsia="zh-CN"/>
        </w:rPr>
        <w:t>∙</w:t>
      </w:r>
      <w:r w:rsidRPr="00556766">
        <w:rPr>
          <w:rFonts w:ascii="Calibri" w:hAnsi="Calibri" w:cs="Calibri"/>
          <w:lang w:eastAsia="zh-CN"/>
        </w:rPr>
        <w:t>cm</w:t>
      </w:r>
      <w:r w:rsidRPr="00556766">
        <w:rPr>
          <w:rFonts w:ascii="Calibri" w:hAnsi="Calibri" w:cs="Calibri"/>
          <w:vertAlign w:val="superscript"/>
          <w:lang w:eastAsia="zh-CN"/>
        </w:rPr>
        <w:noBreakHyphen/>
        <w:t>3</w:t>
      </w:r>
      <w:r w:rsidRPr="00556766">
        <w:rPr>
          <w:rFonts w:ascii="Calibri" w:hAnsi="Calibri" w:cs="Calibri"/>
          <w:lang w:eastAsia="zh-CN"/>
        </w:rPr>
        <w:t xml:space="preserve"> and mass concentrations of 10</w:t>
      </w:r>
      <w:r w:rsidRPr="00556766">
        <w:rPr>
          <w:rFonts w:ascii="Calibri" w:hAnsi="Calibri" w:cs="Calibri"/>
          <w:vertAlign w:val="superscript"/>
          <w:lang w:eastAsia="zh-CN"/>
        </w:rPr>
        <w:t>1</w:t>
      </w:r>
      <w:r w:rsidRPr="00556766">
        <w:rPr>
          <w:rFonts w:ascii="Calibri" w:hAnsi="Calibri" w:cs="Calibri"/>
          <w:lang w:eastAsia="zh-CN"/>
        </w:rPr>
        <w:t xml:space="preserve"> to 10</w:t>
      </w:r>
      <w:r w:rsidRPr="00556766">
        <w:rPr>
          <w:rFonts w:ascii="Calibri" w:hAnsi="Calibri" w:cs="Calibri"/>
          <w:vertAlign w:val="superscript"/>
          <w:lang w:eastAsia="zh-CN"/>
        </w:rPr>
        <w:t>4</w:t>
      </w:r>
      <w:r w:rsidRPr="00556766">
        <w:rPr>
          <w:rFonts w:ascii="Calibri" w:hAnsi="Calibri" w:cs="Calibri"/>
          <w:lang w:eastAsia="zh-CN"/>
        </w:rPr>
        <w:t xml:space="preserve"> </w:t>
      </w:r>
      <w:r w:rsidR="005A1490" w:rsidRPr="00556766">
        <w:rPr>
          <w:rFonts w:ascii="Calibri" w:hAnsi="Calibri" w:cs="Calibri"/>
          <w:lang w:eastAsia="zh-CN"/>
        </w:rPr>
        <w:t>µ</w:t>
      </w:r>
      <w:r w:rsidRPr="00556766">
        <w:rPr>
          <w:rFonts w:ascii="Calibri" w:hAnsi="Calibri" w:cs="Calibri"/>
          <w:lang w:eastAsia="zh-CN"/>
        </w:rPr>
        <w:t>g</w:t>
      </w:r>
      <w:r w:rsidR="00F86890">
        <w:rPr>
          <w:rFonts w:ascii="Calibri" w:hAnsi="Calibri" w:cs="Calibri"/>
          <w:lang w:eastAsia="zh-CN"/>
        </w:rPr>
        <w:t>∙</w:t>
      </w:r>
      <w:r w:rsidRPr="00556766">
        <w:rPr>
          <w:rFonts w:ascii="Calibri" w:hAnsi="Calibri" w:cs="Calibri"/>
          <w:lang w:eastAsia="zh-CN"/>
        </w:rPr>
        <w:t>m</w:t>
      </w:r>
      <w:r w:rsidRPr="00556766">
        <w:rPr>
          <w:rFonts w:ascii="Calibri" w:hAnsi="Calibri" w:cs="Calibri"/>
          <w:vertAlign w:val="superscript"/>
          <w:lang w:eastAsia="zh-CN"/>
        </w:rPr>
        <w:t>-3</w:t>
      </w:r>
      <w:r w:rsidRPr="00556766">
        <w:rPr>
          <w:rFonts w:ascii="Calibri" w:hAnsi="Calibri" w:cs="Calibri"/>
          <w:lang w:eastAsia="zh-CN"/>
        </w:rPr>
        <w:t xml:space="preserve">, respectively. </w:t>
      </w:r>
    </w:p>
    <w:p w14:paraId="39ECEF75" w14:textId="77777777" w:rsidR="004462C8" w:rsidRPr="00556766" w:rsidRDefault="004462C8" w:rsidP="00556766">
      <w:pPr>
        <w:rPr>
          <w:rFonts w:ascii="Calibri" w:hAnsi="Calibri" w:cs="Calibri"/>
          <w:lang w:eastAsia="zh-CN"/>
        </w:rPr>
      </w:pPr>
    </w:p>
    <w:p w14:paraId="51AB2CE0" w14:textId="3FE09131" w:rsidR="004462C8" w:rsidRPr="00556766" w:rsidRDefault="004462C8" w:rsidP="00556766">
      <w:pPr>
        <w:rPr>
          <w:rFonts w:ascii="Calibri" w:hAnsi="Calibri" w:cs="Calibri"/>
          <w:lang w:eastAsia="zh-CN"/>
        </w:rPr>
      </w:pPr>
      <w:r w:rsidRPr="00556766">
        <w:rPr>
          <w:rFonts w:ascii="Calibri" w:hAnsi="Calibri" w:cs="Calibri"/>
          <w:lang w:eastAsia="zh-CN"/>
        </w:rPr>
        <w:t>The evolution of the dynamic characteristics of the particle population can be studied inside the flow tube reactor. By means of video demonstration, an experiment was conducted using 50 ± 1 ppm of ozone and 125 ppb of α-pinene. The longitudinal position of the particle sampler inside the flow tube allowed sampling at various times from 3.0 ± 0.2 to 38 ± 1</w:t>
      </w:r>
      <w:r w:rsidR="005A1490" w:rsidRPr="00556766">
        <w:rPr>
          <w:rFonts w:ascii="Calibri" w:hAnsi="Calibri" w:cs="Calibri"/>
          <w:lang w:eastAsia="zh-CN"/>
        </w:rPr>
        <w:t xml:space="preserve"> </w:t>
      </w:r>
      <w:r w:rsidRPr="00556766">
        <w:rPr>
          <w:rFonts w:ascii="Calibri" w:hAnsi="Calibri" w:cs="Calibri"/>
          <w:lang w:eastAsia="zh-CN"/>
        </w:rPr>
        <w:t xml:space="preserve">s. </w:t>
      </w:r>
      <w:r w:rsidR="00556766" w:rsidRPr="00556766">
        <w:rPr>
          <w:rFonts w:ascii="Calibri" w:hAnsi="Calibri" w:cs="Calibri"/>
          <w:b/>
        </w:rPr>
        <w:t>Figure 7</w:t>
      </w:r>
      <w:r w:rsidRPr="00556766">
        <w:rPr>
          <w:rFonts w:ascii="Calibri" w:hAnsi="Calibri" w:cs="Calibri"/>
        </w:rPr>
        <w:t xml:space="preserve"> shows the </w:t>
      </w:r>
      <w:r w:rsidRPr="00556766">
        <w:rPr>
          <w:rFonts w:ascii="Calibri" w:hAnsi="Calibri" w:cs="Calibri"/>
          <w:lang w:eastAsia="zh-CN"/>
        </w:rPr>
        <w:t xml:space="preserve">number-diameter distributions of the aerosol particle population for this experiment. The total number concentration and the mode diameter of the particles increased with the residence time. For a residence time of </w:t>
      </w:r>
      <w:r w:rsidR="00884DEB" w:rsidRPr="00556766">
        <w:rPr>
          <w:rFonts w:ascii="Calibri" w:hAnsi="Calibri" w:cs="Calibri"/>
          <w:lang w:eastAsia="zh-CN"/>
        </w:rPr>
        <w:t>3</w:t>
      </w:r>
      <w:r w:rsidRPr="00556766">
        <w:rPr>
          <w:rFonts w:ascii="Calibri" w:hAnsi="Calibri" w:cs="Calibri"/>
          <w:lang w:eastAsia="zh-CN"/>
        </w:rPr>
        <w:t xml:space="preserve"> s, no particles</w:t>
      </w:r>
      <w:r w:rsidR="007B60BC" w:rsidRPr="00556766">
        <w:rPr>
          <w:rFonts w:ascii="Calibri" w:hAnsi="Calibri" w:cs="Calibri"/>
          <w:lang w:eastAsia="zh-CN"/>
        </w:rPr>
        <w:t xml:space="preserve"> were detected</w:t>
      </w:r>
      <w:r w:rsidRPr="00556766">
        <w:rPr>
          <w:rFonts w:ascii="Calibri" w:hAnsi="Calibri" w:cs="Calibri"/>
          <w:lang w:eastAsia="zh-CN"/>
        </w:rPr>
        <w:t xml:space="preserve">. For longer residence times, a particle population was obtained and measured. The mode diameter increased from less than 10 nm to </w:t>
      </w:r>
      <w:r w:rsidR="00884DEB" w:rsidRPr="00556766">
        <w:rPr>
          <w:rFonts w:ascii="Calibri" w:hAnsi="Calibri" w:cs="Calibri"/>
          <w:lang w:eastAsia="zh-CN"/>
        </w:rPr>
        <w:t>about 50</w:t>
      </w:r>
      <w:r w:rsidRPr="00556766">
        <w:rPr>
          <w:rFonts w:ascii="Calibri" w:hAnsi="Calibri" w:cs="Calibri"/>
          <w:lang w:eastAsia="zh-CN"/>
        </w:rPr>
        <w:t xml:space="preserve"> nm</w:t>
      </w:r>
      <w:r w:rsidRPr="00556766">
        <w:rPr>
          <w:rFonts w:ascii="Calibri" w:hAnsi="Calibri" w:cs="Calibri"/>
          <w:vertAlign w:val="superscript"/>
          <w:lang w:eastAsia="zh-CN"/>
        </w:rPr>
        <w:t xml:space="preserve"> </w:t>
      </w:r>
      <w:r w:rsidRPr="00556766">
        <w:rPr>
          <w:rFonts w:ascii="Calibri" w:hAnsi="Calibri" w:cs="Calibri"/>
          <w:lang w:eastAsia="zh-CN"/>
        </w:rPr>
        <w:t>for an increase in residence time from 17 ± 0.5 s to 38 ± 1 s. The corresponding number concentration increased from (8.6 ± 0.5) × 10</w:t>
      </w:r>
      <w:r w:rsidRPr="00556766">
        <w:rPr>
          <w:rFonts w:ascii="Calibri" w:hAnsi="Calibri" w:cs="Calibri"/>
          <w:vertAlign w:val="superscript"/>
          <w:lang w:eastAsia="zh-CN"/>
        </w:rPr>
        <w:t>4</w:t>
      </w:r>
      <w:r w:rsidRPr="00556766">
        <w:rPr>
          <w:rFonts w:ascii="Calibri" w:hAnsi="Calibri" w:cs="Calibri"/>
          <w:lang w:eastAsia="zh-CN"/>
        </w:rPr>
        <w:t xml:space="preserve"> cm</w:t>
      </w:r>
      <w:r w:rsidRPr="00556766">
        <w:rPr>
          <w:rFonts w:ascii="Calibri" w:hAnsi="Calibri" w:cs="Calibri"/>
          <w:vertAlign w:val="superscript"/>
          <w:lang w:eastAsia="zh-CN"/>
        </w:rPr>
        <w:t xml:space="preserve">-3 </w:t>
      </w:r>
      <w:r w:rsidRPr="00556766">
        <w:rPr>
          <w:rFonts w:ascii="Calibri" w:hAnsi="Calibri" w:cs="Calibri"/>
          <w:lang w:eastAsia="zh-CN"/>
        </w:rPr>
        <w:t>to (2.56 ± 0.07) × 10</w:t>
      </w:r>
      <w:r w:rsidRPr="00556766">
        <w:rPr>
          <w:rFonts w:ascii="Calibri" w:hAnsi="Calibri" w:cs="Calibri"/>
          <w:vertAlign w:val="superscript"/>
          <w:lang w:eastAsia="zh-CN"/>
        </w:rPr>
        <w:t>5</w:t>
      </w:r>
      <w:r w:rsidRPr="00556766">
        <w:rPr>
          <w:rFonts w:ascii="Calibri" w:hAnsi="Calibri" w:cs="Calibri"/>
          <w:lang w:eastAsia="zh-CN"/>
        </w:rPr>
        <w:t xml:space="preserve"> cm</w:t>
      </w:r>
      <w:r w:rsidRPr="00556766">
        <w:rPr>
          <w:rFonts w:ascii="Calibri" w:hAnsi="Calibri" w:cs="Calibri"/>
          <w:vertAlign w:val="superscript"/>
          <w:lang w:eastAsia="zh-CN"/>
        </w:rPr>
        <w:noBreakHyphen/>
        <w:t>3</w:t>
      </w:r>
      <w:r w:rsidRPr="00556766">
        <w:rPr>
          <w:rFonts w:ascii="Calibri" w:hAnsi="Calibri" w:cs="Calibri"/>
          <w:lang w:eastAsia="zh-CN"/>
        </w:rPr>
        <w:t xml:space="preserve">. </w:t>
      </w:r>
    </w:p>
    <w:p w14:paraId="12DE5E19" w14:textId="77777777" w:rsidR="004462C8" w:rsidRPr="00556766" w:rsidRDefault="004462C8" w:rsidP="00556766">
      <w:pPr>
        <w:rPr>
          <w:rFonts w:ascii="Calibri" w:hAnsi="Calibri" w:cs="Calibri"/>
          <w:b/>
        </w:rPr>
      </w:pPr>
    </w:p>
    <w:p w14:paraId="667EF90B" w14:textId="05CD0BC4" w:rsidR="004462C8" w:rsidRPr="00556766" w:rsidRDefault="004462C8" w:rsidP="00556766">
      <w:pPr>
        <w:pStyle w:val="NormalWeb"/>
        <w:spacing w:before="0" w:beforeAutospacing="0" w:after="0" w:afterAutospacing="0"/>
        <w:rPr>
          <w:rFonts w:ascii="Calibri" w:eastAsia="Times New Roman" w:hAnsi="Calibri" w:cs="Calibri"/>
        </w:rPr>
      </w:pPr>
      <w:r w:rsidRPr="00556766">
        <w:rPr>
          <w:rFonts w:ascii="Calibri" w:hAnsi="Calibri" w:cs="Calibri"/>
        </w:rPr>
        <w:t xml:space="preserve">Examples of the number-mass distributions recorded in three replicate experiments by the APM setup are shown in </w:t>
      </w:r>
      <w:r w:rsidR="00556766" w:rsidRPr="00556766">
        <w:rPr>
          <w:rFonts w:ascii="Calibri" w:hAnsi="Calibri" w:cs="Calibri"/>
          <w:b/>
        </w:rPr>
        <w:t>Figure 8</w:t>
      </w:r>
      <w:r w:rsidRPr="00556766">
        <w:rPr>
          <w:rFonts w:ascii="Calibri" w:hAnsi="Calibri" w:cs="Calibri"/>
        </w:rPr>
        <w:t>. The particle mass and mobility diameters were used to calculate the dynamic shape factor</w:t>
      </w:r>
      <w:r w:rsidR="00884DEB" w:rsidRPr="00556766">
        <w:rPr>
          <w:rFonts w:ascii="Calibri" w:hAnsi="Calibri" w:cs="Calibri"/>
        </w:rPr>
        <w:t>,</w:t>
      </w:r>
      <w:r w:rsidRPr="00556766">
        <w:rPr>
          <w:rFonts w:ascii="Calibri" w:hAnsi="Calibri" w:cs="Calibri"/>
        </w:rPr>
        <w:t xml:space="preserve"> </w:t>
      </w:r>
      <w:r w:rsidRPr="00556766">
        <w:rPr>
          <w:rFonts w:ascii="Calibri" w:hAnsi="Calibri" w:cs="Calibri"/>
          <w:i/>
        </w:rPr>
        <w:t>χ</w:t>
      </w:r>
      <w:r w:rsidR="00884DEB" w:rsidRPr="00556766">
        <w:rPr>
          <w:rFonts w:ascii="Calibri" w:hAnsi="Calibri" w:cs="Calibri"/>
          <w:i/>
        </w:rPr>
        <w:t>,</w:t>
      </w:r>
      <w:r w:rsidRPr="00556766">
        <w:rPr>
          <w:rFonts w:ascii="Calibri" w:hAnsi="Calibri" w:cs="Calibri"/>
        </w:rPr>
        <w:t xml:space="preserve"> across particle subpopulation. </w:t>
      </w:r>
      <w:r w:rsidR="00884DEB" w:rsidRPr="00556766">
        <w:rPr>
          <w:rFonts w:ascii="Calibri" w:eastAsia="Times New Roman" w:hAnsi="Calibri" w:cs="Calibri"/>
        </w:rPr>
        <w:t>The dynamic shape factor χ is the ratio of the drag force on an actual particle divided by the drag force experienced by a volume-equivalent sphere</w:t>
      </w:r>
      <w:hyperlink w:anchor="_ENREF_21" w:tooltip="Wang, 2010 #742" w:history="1">
        <w:r w:rsidR="00991035" w:rsidRPr="00556766">
          <w:rPr>
            <w:rFonts w:ascii="Calibri" w:eastAsia="Times New Roman" w:hAnsi="Calibri" w:cs="Calibri"/>
          </w:rPr>
          <w:fldChar w:fldCharType="begin"/>
        </w:r>
        <w:r w:rsidR="00991035" w:rsidRPr="00556766">
          <w:rPr>
            <w:rFonts w:ascii="Calibri" w:eastAsia="Times New Roman" w:hAnsi="Calibri" w:cs="Calibri"/>
          </w:rPr>
          <w:instrText xml:space="preserve"> ADDIN EN.CITE &lt;EndNote&gt;&lt;Cite&gt;&lt;Author&gt;Wang&lt;/Author&gt;&lt;Year&gt;2010&lt;/Year&gt;&lt;RecNum&gt;742&lt;/RecNum&gt;&lt;DisplayText&gt;&lt;style face="superscript"&gt;21&lt;/style&gt;&lt;/DisplayText&gt;&lt;record&gt;&lt;rec-number&gt;742&lt;/rec-number&gt;&lt;foreign-keys&gt;&lt;key app="EN" db-id="fwersr5ewfwxe5evvpmvtsw4frtdxxfvx59x" timestamp="1444760502"&gt;742&lt;/key&gt;&lt;/foreign-keys&gt;&lt;ref-type name="Journal Article"&gt;17&lt;/ref-type&gt;&lt;contributors&gt;&lt;authors&gt;&lt;author&gt;Wang, Z.&lt;/author&gt;&lt;author&gt;King, S. M.&lt;/author&gt;&lt;author&gt;Freney, E.&lt;/author&gt;&lt;author&gt;Rosenoern, T.&lt;/author&gt;&lt;author&gt;Smith, M. L.&lt;/author&gt;&lt;author&gt;Chen, Q.&lt;/author&gt;&lt;author&gt;Kuwata, M.&lt;/author&gt;&lt;author&gt;Lewis, E. R.&lt;/author&gt;&lt;author&gt;Pöschl, U.&lt;/author&gt;&lt;author&gt;Wang, W.&lt;/author&gt;&lt;author&gt;Buseck, P. R.&lt;/author&gt;&lt;author&gt;Martin, S. T.&lt;/author&gt;&lt;/authors&gt;&lt;/contributors&gt;&lt;titles&gt;&lt;title&gt;The dynamic shape factor of sodium chloride nanoparticles as regulated by drying rate&lt;/title&gt;&lt;secondary-title&gt;Aerosol Science and Technology&lt;/secondary-title&gt;&lt;/titles&gt;&lt;periodical&gt;&lt;full-title&gt;Aerosol Science and Technology&lt;/full-title&gt;&lt;abbr-1&gt;Aerosol Sci. Technol.&lt;/abbr-1&gt;&lt;abbr-2&gt;Aerosol Sci Technol&lt;/abbr-2&gt;&lt;/periodical&gt;&lt;pages&gt;939-953&lt;/pages&gt;&lt;volume&gt;44&lt;/volume&gt;&lt;number&gt;11&lt;/number&gt;&lt;dates&gt;&lt;year&gt;2010&lt;/year&gt;&lt;pub-dates&gt;&lt;date&gt;2010/09/30&lt;/date&gt;&lt;/pub-dates&gt;&lt;/dates&gt;&lt;publisher&gt;Taylor &amp;amp; Francis&lt;/publisher&gt;&lt;isbn&gt;0278-6826&lt;/isbn&gt;&lt;urls&gt;&lt;related-urls&gt;&lt;url&gt;http://dx.doi.org/10.1080/02786826.2010.503204&lt;/url&gt;&lt;/related-urls&gt;&lt;/urls&gt;&lt;electronic-resource-num&gt;10.1080/02786826.2010.503204&lt;/electronic-resource-num&gt;&lt;access-date&gt;2014/05/29&lt;/access-date&gt;&lt;/record&gt;&lt;/Cite&gt;&lt;/EndNote&gt;</w:instrText>
        </w:r>
        <w:r w:rsidR="00991035" w:rsidRPr="00556766">
          <w:rPr>
            <w:rFonts w:ascii="Calibri" w:eastAsia="Times New Roman" w:hAnsi="Calibri" w:cs="Calibri"/>
          </w:rPr>
          <w:fldChar w:fldCharType="separate"/>
        </w:r>
        <w:r w:rsidR="00991035" w:rsidRPr="00556766">
          <w:rPr>
            <w:rFonts w:ascii="Calibri" w:eastAsia="Times New Roman" w:hAnsi="Calibri" w:cs="Calibri"/>
            <w:vertAlign w:val="superscript"/>
          </w:rPr>
          <w:t>21</w:t>
        </w:r>
        <w:r w:rsidR="00991035" w:rsidRPr="00556766">
          <w:rPr>
            <w:rFonts w:ascii="Calibri" w:eastAsia="Times New Roman" w:hAnsi="Calibri" w:cs="Calibri"/>
          </w:rPr>
          <w:fldChar w:fldCharType="end"/>
        </w:r>
      </w:hyperlink>
      <w:r w:rsidR="00884DEB" w:rsidRPr="00556766">
        <w:rPr>
          <w:rFonts w:ascii="Calibri" w:eastAsia="Times New Roman" w:hAnsi="Calibri" w:cs="Calibri"/>
        </w:rPr>
        <w:t xml:space="preserve">. Shape factors of nearly spherical particles approach unity whereas highly aspherical particles have significantly larger shape factors. </w:t>
      </w:r>
      <w:r w:rsidR="00556766" w:rsidRPr="00556766">
        <w:rPr>
          <w:rFonts w:ascii="Calibri" w:hAnsi="Calibri" w:cs="Calibri"/>
          <w:b/>
        </w:rPr>
        <w:t>Figure 9</w:t>
      </w:r>
      <w:r w:rsidRPr="00556766">
        <w:rPr>
          <w:rFonts w:ascii="Calibri" w:hAnsi="Calibri" w:cs="Calibri"/>
        </w:rPr>
        <w:t xml:space="preserve"> shows the dynamic shape factors of the particles exiting the flow tube at various mobility diameters and humidity levels. The respective </w:t>
      </w:r>
      <w:r w:rsidRPr="00556766">
        <w:rPr>
          <w:rFonts w:ascii="Calibri" w:hAnsi="Calibri" w:cs="Calibri"/>
          <w:i/>
        </w:rPr>
        <w:t xml:space="preserve">χ </w:t>
      </w:r>
      <w:r w:rsidRPr="00556766">
        <w:rPr>
          <w:rFonts w:ascii="Calibri" w:hAnsi="Calibri" w:cs="Calibri"/>
        </w:rPr>
        <w:t>values for &lt;5% RH were 1.21 ± 0.02, 1.09 ± 0.02, and 1.08 ± 0.02 (one-sigma uncertainty), suggesting that the particle populations were composed largely of non-spherical particles.</w:t>
      </w:r>
    </w:p>
    <w:p w14:paraId="00852E2C" w14:textId="77777777" w:rsidR="00AA176A" w:rsidRPr="00556766" w:rsidRDefault="00AA176A" w:rsidP="00556766">
      <w:pPr>
        <w:rPr>
          <w:rFonts w:ascii="Calibri" w:hAnsi="Calibri" w:cs="Calibri"/>
        </w:rPr>
      </w:pPr>
    </w:p>
    <w:p w14:paraId="0254F065" w14:textId="2BEA6286" w:rsidR="002E4D3A" w:rsidRPr="00556766" w:rsidRDefault="004462C8" w:rsidP="00556766">
      <w:pPr>
        <w:rPr>
          <w:rFonts w:ascii="Calibri" w:hAnsi="Calibri" w:cs="Calibri"/>
          <w:lang w:eastAsia="zh-CN"/>
        </w:rPr>
      </w:pPr>
      <w:r w:rsidRPr="00556766">
        <w:rPr>
          <w:rFonts w:ascii="Calibri" w:hAnsi="Calibri" w:cs="Calibri"/>
          <w:lang w:eastAsia="zh-CN"/>
        </w:rPr>
        <w:t xml:space="preserve">As the RH was increased, χ decreased for all three populations, reaching a final value of 1.02 ± 0.01 at 35% RH and corresponding within uncertainty to spherical particles. </w:t>
      </w:r>
      <w:r w:rsidR="00556766" w:rsidRPr="00556766">
        <w:rPr>
          <w:rFonts w:ascii="Calibri" w:hAnsi="Calibri" w:cs="Calibri"/>
          <w:b/>
          <w:lang w:eastAsia="zh-CN"/>
        </w:rPr>
        <w:t>Figure 10</w:t>
      </w:r>
      <w:r w:rsidRPr="00556766">
        <w:rPr>
          <w:rFonts w:ascii="Calibri" w:hAnsi="Calibri" w:cs="Calibri"/>
          <w:lang w:eastAsia="zh-CN"/>
        </w:rPr>
        <w:t xml:space="preserve"> shows SEM images of the particles exposed to &lt;5% RH (left column) and 80% RH (right column). The images indicate that the non-spherical particles became round after exposure to high RH, as discussed in detail in </w:t>
      </w:r>
      <w:r w:rsidRPr="00556766">
        <w:rPr>
          <w:rFonts w:ascii="Calibri" w:hAnsi="Calibri" w:cs="Calibri"/>
        </w:rPr>
        <w:t>Zhang</w:t>
      </w:r>
      <w:r w:rsidR="00556766" w:rsidRPr="00556766">
        <w:rPr>
          <w:rFonts w:ascii="Calibri" w:hAnsi="Calibri" w:cs="Calibri"/>
          <w:i/>
        </w:rPr>
        <w:t xml:space="preserve"> et al.</w:t>
      </w:r>
      <w:hyperlink w:anchor="_ENREF_7" w:tooltip="Zhang, 2015 #597" w:history="1">
        <w:r w:rsidR="00991035" w:rsidRPr="00556766">
          <w:rPr>
            <w:rFonts w:ascii="Calibri" w:hAnsi="Calibri" w:cs="Calibri"/>
            <w:shd w:val="clear" w:color="auto" w:fill="FFFFFF"/>
          </w:rPr>
          <w:fldChar w:fldCharType="begin"/>
        </w:r>
        <w:r w:rsidR="00991035" w:rsidRPr="00556766">
          <w:rPr>
            <w:rFonts w:ascii="Calibri" w:hAnsi="Calibri" w:cs="Calibri"/>
            <w:shd w:val="clear" w:color="auto" w:fill="FFFFFF"/>
          </w:rPr>
          <w:instrText xml:space="preserve"> ADDIN EN.CITE &lt;EndNote&gt;&lt;Cite&gt;&lt;Author&gt;Zhang&lt;/Author&gt;&lt;Year&gt;2015&lt;/Year&gt;&lt;RecNum&gt;597&lt;/RecNum&gt;&lt;DisplayText&gt;&lt;style face="superscript"&gt;7&lt;/style&gt;&lt;/DisplayText&gt;&lt;record&gt;&lt;rec-number&gt;597&lt;/rec-number&gt;&lt;foreign-keys&gt;&lt;key app="EN" db-id="fwersr5ewfwxe5evvpmvtsw4frtdxxfvx59x" timestamp="1438192919"&gt;597&lt;/key&gt;&lt;/foreign-keys&gt;&lt;ref-type name="Journal Article"&gt;17&lt;/ref-type&gt;&lt;contributors&gt;&lt;authors&gt;&lt;author&gt;Zhang, Y.&lt;/author&gt;&lt;author&gt;Sanchez, M. S.&lt;/author&gt;&lt;author&gt;Douet, C.&lt;/author&gt;&lt;author&gt;Wang, Y.&lt;/author&gt;&lt;author&gt;Bateman, A. P.&lt;/author&gt;&lt;author&gt;Gong, Z.&lt;/author&gt;&lt;author&gt;Kuwata, M.&lt;/author&gt;&lt;author&gt;Renbaum-Wolff, L.&lt;/author&gt;&lt;author&gt;Sato, B. B.&lt;/author&gt;&lt;author&gt;Liu, P. F.&lt;/author&gt;&lt;author&gt;Bertram, A. K.&lt;/author&gt;&lt;author&gt;Geiger, F. M.&lt;/author&gt;&lt;author&gt;Martin, S. T.&lt;/author&gt;&lt;/authors&gt;&lt;/contributors&gt;&lt;titles&gt;&lt;title&gt;Changing shapes and implied viscosities of suspended submicron particles&lt;/title&gt;&lt;secondary-title&gt;Atmos. Chem. Phys.&lt;/secondary-title&gt;&lt;/titles&gt;&lt;periodical&gt;&lt;full-title&gt;Atmospheric Chemistry and Physics&lt;/full-title&gt;&lt;abbr-1&gt;Atmos. Chem. Phys.&lt;/abbr-1&gt;&lt;abbr-2&gt;Atmos Chem Phys&lt;/abbr-2&gt;&lt;/periodical&gt;&lt;pages&gt;7819-7829&lt;/pages&gt;&lt;volume&gt;15&lt;/volume&gt;&lt;number&gt;14&lt;/number&gt;&lt;dates&gt;&lt;year&gt;2015&lt;/year&gt;&lt;/dates&gt;&lt;publisher&gt;Copernicus Publications&lt;/publisher&gt;&lt;isbn&gt;1680-7324&lt;/isbn&gt;&lt;urls&gt;&lt;related-urls&gt;&lt;url&gt;http://www.atmos-chem-phys.net/15/7819/2015/&lt;/url&gt;&lt;url&gt;http://www.atmos-chem-phys.net/15/7819/2015/acp-15-7819-2015.pdf&lt;/url&gt;&lt;/related-urls&gt;&lt;/urls&gt;&lt;electronic-resource-num&gt;10.5194/acp-15-7819-2015&lt;/electronic-resource-num&gt;&lt;/record&gt;&lt;/Cite&gt;&lt;/EndNote&gt;</w:instrText>
        </w:r>
        <w:r w:rsidR="00991035" w:rsidRPr="00556766">
          <w:rPr>
            <w:rFonts w:ascii="Calibri" w:hAnsi="Calibri" w:cs="Calibri"/>
            <w:shd w:val="clear" w:color="auto" w:fill="FFFFFF"/>
          </w:rPr>
          <w:fldChar w:fldCharType="separate"/>
        </w:r>
        <w:r w:rsidR="00991035" w:rsidRPr="00556766">
          <w:rPr>
            <w:rFonts w:ascii="Calibri" w:hAnsi="Calibri" w:cs="Calibri"/>
            <w:shd w:val="clear" w:color="auto" w:fill="FFFFFF"/>
            <w:vertAlign w:val="superscript"/>
          </w:rPr>
          <w:t>7</w:t>
        </w:r>
        <w:r w:rsidR="00991035" w:rsidRPr="00556766">
          <w:rPr>
            <w:rFonts w:ascii="Calibri" w:hAnsi="Calibri" w:cs="Calibri"/>
            <w:shd w:val="clear" w:color="auto" w:fill="FFFFFF"/>
          </w:rPr>
          <w:fldChar w:fldCharType="end"/>
        </w:r>
      </w:hyperlink>
      <w:r w:rsidRPr="00556766">
        <w:rPr>
          <w:rFonts w:ascii="Calibri" w:hAnsi="Calibri" w:cs="Calibri"/>
          <w:lang w:eastAsia="zh-CN"/>
        </w:rPr>
        <w:t>.</w:t>
      </w:r>
      <w:r w:rsidR="005A1490" w:rsidRPr="00556766">
        <w:rPr>
          <w:rFonts w:ascii="Calibri" w:hAnsi="Calibri" w:cs="Calibri"/>
          <w:lang w:eastAsia="zh-CN"/>
        </w:rPr>
        <w:t xml:space="preserve"> </w:t>
      </w:r>
      <w:r w:rsidR="002E4D3A" w:rsidRPr="00556766">
        <w:rPr>
          <w:rFonts w:ascii="Calibri" w:hAnsi="Calibri" w:cs="Calibri"/>
          <w:lang w:eastAsia="zh-CN"/>
        </w:rPr>
        <w:t>The results</w:t>
      </w:r>
      <w:r w:rsidR="00B61EBF" w:rsidRPr="00556766">
        <w:rPr>
          <w:rFonts w:ascii="Calibri" w:hAnsi="Calibri" w:cs="Calibri"/>
          <w:lang w:eastAsia="zh-CN"/>
        </w:rPr>
        <w:t xml:space="preserve"> above</w:t>
      </w:r>
      <w:r w:rsidR="002E4D3A" w:rsidRPr="00556766">
        <w:rPr>
          <w:rFonts w:ascii="Calibri" w:hAnsi="Calibri" w:cs="Calibri"/>
          <w:lang w:eastAsia="zh-CN"/>
        </w:rPr>
        <w:t xml:space="preserve"> indicate that the flow tube reactor </w:t>
      </w:r>
      <w:proofErr w:type="gramStart"/>
      <w:r w:rsidR="002E4D3A" w:rsidRPr="00556766">
        <w:rPr>
          <w:rFonts w:ascii="Calibri" w:hAnsi="Calibri" w:cs="Calibri"/>
          <w:lang w:eastAsia="zh-CN"/>
        </w:rPr>
        <w:t xml:space="preserve">is capable of </w:t>
      </w:r>
      <w:r w:rsidR="00B61EBF" w:rsidRPr="00556766">
        <w:rPr>
          <w:rFonts w:ascii="Calibri" w:hAnsi="Calibri" w:cs="Calibri"/>
          <w:lang w:eastAsia="zh-CN"/>
        </w:rPr>
        <w:t>performing</w:t>
      </w:r>
      <w:proofErr w:type="gramEnd"/>
      <w:r w:rsidR="00B61EBF" w:rsidRPr="00556766">
        <w:rPr>
          <w:rFonts w:ascii="Calibri" w:hAnsi="Calibri" w:cs="Calibri"/>
          <w:lang w:eastAsia="zh-CN"/>
        </w:rPr>
        <w:t xml:space="preserve"> various kinds of online and offline analysis.</w:t>
      </w:r>
    </w:p>
    <w:p w14:paraId="57AD6197" w14:textId="77777777" w:rsidR="004462C8" w:rsidRPr="00556766" w:rsidRDefault="004462C8" w:rsidP="00556766">
      <w:pPr>
        <w:rPr>
          <w:rFonts w:ascii="Calibri" w:hAnsi="Calibri" w:cs="Calibri"/>
        </w:rPr>
      </w:pPr>
    </w:p>
    <w:p w14:paraId="1048ECDC" w14:textId="48F0468E" w:rsidR="00AA176A" w:rsidRPr="00556766" w:rsidRDefault="00556766" w:rsidP="00556766">
      <w:pPr>
        <w:pStyle w:val="Caption"/>
        <w:spacing w:after="0" w:line="240" w:lineRule="auto"/>
        <w:ind w:left="0" w:firstLine="0"/>
        <w:rPr>
          <w:rFonts w:ascii="Calibri" w:hAnsi="Calibri" w:cs="Calibri"/>
          <w:szCs w:val="24"/>
        </w:rPr>
      </w:pPr>
      <w:r w:rsidRPr="00556766">
        <w:rPr>
          <w:rFonts w:ascii="Calibri" w:hAnsi="Calibri" w:cs="Calibri"/>
          <w:b/>
          <w:szCs w:val="24"/>
        </w:rPr>
        <w:t>Figure 1</w:t>
      </w:r>
      <w:r w:rsidR="00AA176A" w:rsidRPr="00556766">
        <w:rPr>
          <w:rFonts w:ascii="Calibri" w:hAnsi="Calibri" w:cs="Calibri"/>
          <w:b/>
          <w:szCs w:val="24"/>
          <w:lang w:eastAsia="zh-CN"/>
        </w:rPr>
        <w:t>.</w:t>
      </w:r>
      <w:r w:rsidR="00AA176A" w:rsidRPr="00556766">
        <w:rPr>
          <w:rFonts w:ascii="Calibri" w:hAnsi="Calibri" w:cs="Calibri"/>
          <w:szCs w:val="24"/>
          <w:lang w:eastAsia="zh-CN"/>
        </w:rPr>
        <w:t xml:space="preserve"> </w:t>
      </w:r>
      <w:r w:rsidR="00AA176A" w:rsidRPr="00F86890">
        <w:rPr>
          <w:rFonts w:ascii="Calibri" w:hAnsi="Calibri" w:cs="Calibri"/>
          <w:b/>
          <w:szCs w:val="24"/>
          <w:lang w:eastAsia="zh-CN"/>
        </w:rPr>
        <w:t>A schematic flow diagram of the flow tube reactor system.</w:t>
      </w:r>
      <w:r w:rsidR="00AA176A" w:rsidRPr="00556766">
        <w:rPr>
          <w:rFonts w:ascii="Calibri" w:hAnsi="Calibri" w:cs="Calibri"/>
          <w:szCs w:val="24"/>
          <w:lang w:eastAsia="zh-CN"/>
        </w:rPr>
        <w:t xml:space="preserve"> The red lines show the flow containing ozone, the light blue lines show the flow containing α-pinene, and the dark blue lines show the flow of the organic PM.</w:t>
      </w:r>
      <w:r w:rsidR="007C37B8" w:rsidRPr="00556766">
        <w:rPr>
          <w:rFonts w:ascii="Calibri" w:hAnsi="Calibri" w:cs="Calibri"/>
          <w:szCs w:val="24"/>
          <w:lang w:eastAsia="zh-CN"/>
        </w:rPr>
        <w:t xml:space="preserve"> The APM system consist of a DMA, </w:t>
      </w:r>
      <w:r w:rsidR="00041FF3" w:rsidRPr="00556766">
        <w:rPr>
          <w:rFonts w:ascii="Calibri" w:hAnsi="Calibri" w:cs="Calibri"/>
          <w:szCs w:val="24"/>
          <w:lang w:eastAsia="zh-CN"/>
        </w:rPr>
        <w:t xml:space="preserve">an APM, and a CPC that are </w:t>
      </w:r>
      <w:proofErr w:type="gramStart"/>
      <w:r w:rsidR="00041FF3" w:rsidRPr="00556766">
        <w:rPr>
          <w:rFonts w:ascii="Calibri" w:hAnsi="Calibri" w:cs="Calibri"/>
          <w:szCs w:val="24"/>
          <w:lang w:eastAsia="zh-CN"/>
        </w:rPr>
        <w:t>connected together</w:t>
      </w:r>
      <w:proofErr w:type="gramEnd"/>
      <w:r w:rsidR="00041FF3" w:rsidRPr="00556766">
        <w:rPr>
          <w:rFonts w:ascii="Calibri" w:hAnsi="Calibri" w:cs="Calibri"/>
          <w:szCs w:val="24"/>
          <w:lang w:eastAsia="zh-CN"/>
        </w:rPr>
        <w:t>.</w:t>
      </w:r>
      <w:r w:rsidR="00AA176A" w:rsidRPr="00556766">
        <w:rPr>
          <w:rFonts w:ascii="Calibri" w:hAnsi="Calibri" w:cs="Calibri"/>
          <w:szCs w:val="24"/>
          <w:lang w:eastAsia="zh-CN"/>
        </w:rPr>
        <w:t xml:space="preserve"> </w:t>
      </w:r>
      <w:r w:rsidR="00AA176A" w:rsidRPr="00556766">
        <w:rPr>
          <w:rFonts w:ascii="Calibri" w:hAnsi="Calibri" w:cs="Calibri"/>
          <w:szCs w:val="24"/>
        </w:rPr>
        <w:t xml:space="preserve">This figure previously appeared in </w:t>
      </w:r>
      <w:proofErr w:type="spellStart"/>
      <w:r w:rsidR="00AA176A" w:rsidRPr="00556766">
        <w:rPr>
          <w:rFonts w:ascii="Calibri" w:hAnsi="Calibri" w:cs="Calibri"/>
          <w:szCs w:val="24"/>
        </w:rPr>
        <w:t>Shreatha</w:t>
      </w:r>
      <w:proofErr w:type="spellEnd"/>
      <w:r w:rsidRPr="00556766">
        <w:rPr>
          <w:rFonts w:ascii="Calibri" w:hAnsi="Calibri" w:cs="Calibri"/>
          <w:i/>
          <w:szCs w:val="24"/>
        </w:rPr>
        <w:t xml:space="preserve"> et al.</w:t>
      </w:r>
      <w:hyperlink w:anchor="_ENREF_13" w:tooltip="Shrestha, 2013 #349" w:history="1">
        <w:r w:rsidR="00991035" w:rsidRPr="00556766">
          <w:rPr>
            <w:rFonts w:ascii="Calibri" w:hAnsi="Calibri" w:cs="Calibri"/>
            <w:szCs w:val="24"/>
          </w:rPr>
          <w:fldChar w:fldCharType="begin"/>
        </w:r>
        <w:r w:rsidR="00991035" w:rsidRPr="00556766">
          <w:rPr>
            <w:rFonts w:ascii="Calibri" w:hAnsi="Calibri" w:cs="Calibri"/>
            <w:szCs w:val="24"/>
          </w:rPr>
          <w:instrText xml:space="preserve"> ADDIN EN.CITE &lt;EndNote&gt;&lt;Cite&gt;&lt;Author&gt;Shrestha&lt;/Author&gt;&lt;Year&gt;2013&lt;/Year&gt;&lt;RecNum&gt;349&lt;/RecNum&gt;&lt;DisplayText&gt;&lt;style face="superscript"&gt;13&lt;/style&gt;&lt;/DisplayText&gt;&lt;record&gt;&lt;rec-number&gt;349&lt;/rec-number&gt;&lt;foreign-keys&gt;&lt;key app="EN" db-id="fwersr5ewfwxe5evvpmvtsw4frtdxxfvx59x" timestamp="1395777758"&gt;349&lt;/key&gt;&lt;/foreign-keys&gt;&lt;ref-type name="Journal Article"&gt;17&lt;/ref-type&gt;&lt;contributors&gt;&lt;authors&gt;&lt;author&gt;Shrestha, Mona&lt;/author&gt;&lt;author&gt;Zhang, Yue&lt;/author&gt;&lt;author&gt;Ebben, Carlena J.&lt;/author&gt;&lt;author&gt;Martin, Scot T.&lt;/author&gt;&lt;author&gt;Geiger, Franz M.&lt;/author&gt;&lt;/authors&gt;&lt;/contributors&gt;&lt;titles&gt;&lt;title&gt;Vibrational sum frequency generation spectroscopy of secondary organic material produced by condensational growth from α-pinene ozonolysis&lt;/title&gt;&lt;secondary-title&gt;The Journal of Physical Chemistry A&lt;/secondary-title&gt;&lt;/titles&gt;&lt;periodical&gt;&lt;full-title&gt;The Journal of Physical Chemistry A&lt;/full-title&gt;&lt;abbr-1&gt;J. Phys. Chem. A&lt;/abbr-1&gt;&lt;abbr-2&gt;J Phys Chem A&lt;/abbr-2&gt;&lt;/periodical&gt;&lt;pages&gt;8427-8436&lt;/pages&gt;&lt;volume&gt;117&lt;/volume&gt;&lt;number&gt;35&lt;/number&gt;&lt;dates&gt;&lt;year&gt;2013&lt;/year&gt;&lt;pub-dates&gt;&lt;date&gt;2013/09/05&lt;/date&gt;&lt;/pub-dates&gt;&lt;/dates&gt;&lt;publisher&gt;American Chemical Society&lt;/publisher&gt;&lt;isbn&gt;1089-5639&lt;/isbn&gt;&lt;urls&gt;&lt;related-urls&gt;&lt;url&gt;http://dx.doi.org/10.1021/jp405065d&lt;/url&gt;&lt;/related-urls&gt;&lt;/urls&gt;&lt;electronic-resource-num&gt;10.1021/jp405065d&lt;/electronic-resource-num&gt;&lt;access-date&gt;2014/03/25&lt;/access-date&gt;&lt;/record&gt;&lt;/Cite&gt;&lt;/EndNote&gt;</w:instrText>
        </w:r>
        <w:r w:rsidR="00991035" w:rsidRPr="00556766">
          <w:rPr>
            <w:rFonts w:ascii="Calibri" w:hAnsi="Calibri" w:cs="Calibri"/>
            <w:szCs w:val="24"/>
          </w:rPr>
          <w:fldChar w:fldCharType="separate"/>
        </w:r>
        <w:r w:rsidR="00991035" w:rsidRPr="00556766">
          <w:rPr>
            <w:rFonts w:ascii="Calibri" w:hAnsi="Calibri" w:cs="Calibri"/>
            <w:szCs w:val="24"/>
            <w:vertAlign w:val="superscript"/>
          </w:rPr>
          <w:t>13</w:t>
        </w:r>
        <w:r w:rsidR="00991035" w:rsidRPr="00556766">
          <w:rPr>
            <w:rFonts w:ascii="Calibri" w:hAnsi="Calibri" w:cs="Calibri"/>
            <w:szCs w:val="24"/>
          </w:rPr>
          <w:fldChar w:fldCharType="end"/>
        </w:r>
      </w:hyperlink>
      <w:r w:rsidR="00AA176A" w:rsidRPr="00556766">
        <w:rPr>
          <w:rFonts w:ascii="Calibri" w:hAnsi="Calibri" w:cs="Calibri"/>
          <w:szCs w:val="24"/>
        </w:rPr>
        <w:t xml:space="preserve"> and is reproduced here with permission.</w:t>
      </w:r>
    </w:p>
    <w:p w14:paraId="5183C0BF" w14:textId="77777777" w:rsidR="00AA176A" w:rsidRPr="00556766" w:rsidRDefault="00AA176A" w:rsidP="00556766">
      <w:pPr>
        <w:rPr>
          <w:rFonts w:ascii="Calibri" w:hAnsi="Calibri" w:cs="Calibri"/>
        </w:rPr>
      </w:pPr>
    </w:p>
    <w:p w14:paraId="58B3611B" w14:textId="4D778005" w:rsidR="00AA176A" w:rsidRPr="00F86890" w:rsidRDefault="00556766" w:rsidP="00556766">
      <w:pPr>
        <w:autoSpaceDE w:val="0"/>
        <w:autoSpaceDN w:val="0"/>
        <w:adjustRightInd w:val="0"/>
        <w:rPr>
          <w:rFonts w:ascii="Calibri" w:hAnsi="Calibri" w:cs="Calibri"/>
          <w:b/>
          <w:lang w:eastAsia="zh-CN"/>
        </w:rPr>
      </w:pPr>
      <w:r w:rsidRPr="00F86890">
        <w:rPr>
          <w:rFonts w:ascii="Calibri" w:hAnsi="Calibri" w:cs="Calibri"/>
          <w:b/>
        </w:rPr>
        <w:t>Figure 2</w:t>
      </w:r>
      <w:r w:rsidR="00AA176A" w:rsidRPr="00F86890">
        <w:rPr>
          <w:rFonts w:ascii="Calibri" w:hAnsi="Calibri" w:cs="Calibri"/>
          <w:b/>
          <w:lang w:eastAsia="zh-CN"/>
        </w:rPr>
        <w:t>. Graphical user interface for the ozone monitoring and recording program.</w:t>
      </w:r>
    </w:p>
    <w:p w14:paraId="0BF517DC" w14:textId="77777777" w:rsidR="00AA176A" w:rsidRPr="00F86890" w:rsidRDefault="00AA176A" w:rsidP="00556766">
      <w:pPr>
        <w:autoSpaceDE w:val="0"/>
        <w:autoSpaceDN w:val="0"/>
        <w:adjustRightInd w:val="0"/>
        <w:rPr>
          <w:rFonts w:ascii="Calibri" w:hAnsi="Calibri" w:cs="Calibri"/>
          <w:b/>
          <w:lang w:eastAsia="zh-CN"/>
        </w:rPr>
      </w:pPr>
    </w:p>
    <w:p w14:paraId="74A11C17" w14:textId="387D30ED" w:rsidR="00AA176A" w:rsidRPr="00F86890" w:rsidRDefault="00556766" w:rsidP="00556766">
      <w:pPr>
        <w:autoSpaceDE w:val="0"/>
        <w:autoSpaceDN w:val="0"/>
        <w:adjustRightInd w:val="0"/>
        <w:rPr>
          <w:rFonts w:ascii="Calibri" w:hAnsi="Calibri" w:cs="Calibri"/>
          <w:b/>
          <w:lang w:eastAsia="zh-CN"/>
        </w:rPr>
      </w:pPr>
      <w:r w:rsidRPr="00F86890">
        <w:rPr>
          <w:rFonts w:ascii="Calibri" w:hAnsi="Calibri" w:cs="Calibri"/>
          <w:b/>
        </w:rPr>
        <w:t>Figure 3</w:t>
      </w:r>
      <w:r w:rsidR="00AA176A" w:rsidRPr="00F86890">
        <w:rPr>
          <w:rFonts w:ascii="Calibri" w:hAnsi="Calibri" w:cs="Calibri"/>
          <w:b/>
          <w:lang w:eastAsia="zh-CN"/>
        </w:rPr>
        <w:t>. Graphical user interface for the temperature monitoring and recording program.</w:t>
      </w:r>
    </w:p>
    <w:p w14:paraId="608DAE2F" w14:textId="77777777" w:rsidR="00AA176A" w:rsidRPr="00F86890" w:rsidRDefault="00AA176A" w:rsidP="00556766">
      <w:pPr>
        <w:autoSpaceDE w:val="0"/>
        <w:autoSpaceDN w:val="0"/>
        <w:adjustRightInd w:val="0"/>
        <w:rPr>
          <w:rFonts w:ascii="Calibri" w:hAnsi="Calibri" w:cs="Calibri"/>
          <w:b/>
          <w:lang w:eastAsia="zh-CN"/>
        </w:rPr>
      </w:pPr>
    </w:p>
    <w:p w14:paraId="63BF8741" w14:textId="0C47EB33" w:rsidR="00AA176A" w:rsidRPr="00F86890" w:rsidRDefault="00556766" w:rsidP="00556766">
      <w:pPr>
        <w:autoSpaceDE w:val="0"/>
        <w:autoSpaceDN w:val="0"/>
        <w:adjustRightInd w:val="0"/>
        <w:rPr>
          <w:rFonts w:ascii="Calibri" w:hAnsi="Calibri" w:cs="Calibri"/>
          <w:b/>
          <w:lang w:eastAsia="zh-CN"/>
        </w:rPr>
      </w:pPr>
      <w:r w:rsidRPr="00F86890">
        <w:rPr>
          <w:rFonts w:ascii="Calibri" w:hAnsi="Calibri" w:cs="Calibri"/>
          <w:b/>
          <w:lang w:eastAsia="zh-CN"/>
        </w:rPr>
        <w:t xml:space="preserve">Figure </w:t>
      </w:r>
      <w:r w:rsidRPr="00F86890">
        <w:rPr>
          <w:rFonts w:ascii="Calibri" w:hAnsi="Calibri" w:cs="Calibri"/>
          <w:b/>
        </w:rPr>
        <w:t>4</w:t>
      </w:r>
      <w:r w:rsidR="00AA176A" w:rsidRPr="00F86890">
        <w:rPr>
          <w:rFonts w:ascii="Calibri" w:hAnsi="Calibri" w:cs="Calibri"/>
          <w:b/>
          <w:lang w:eastAsia="zh-CN"/>
        </w:rPr>
        <w:t>. Graphical user interface for the pressure monitoring and recording program.</w:t>
      </w:r>
    </w:p>
    <w:p w14:paraId="686CFDFD" w14:textId="77777777" w:rsidR="00AA176A" w:rsidRPr="00F86890" w:rsidRDefault="00AA176A" w:rsidP="00556766">
      <w:pPr>
        <w:autoSpaceDE w:val="0"/>
        <w:autoSpaceDN w:val="0"/>
        <w:adjustRightInd w:val="0"/>
        <w:rPr>
          <w:rFonts w:ascii="Calibri" w:hAnsi="Calibri" w:cs="Calibri"/>
          <w:b/>
        </w:rPr>
      </w:pPr>
    </w:p>
    <w:p w14:paraId="45B4ADD7" w14:textId="421DA020" w:rsidR="00AA176A" w:rsidRPr="00F86890" w:rsidRDefault="00556766" w:rsidP="00556766">
      <w:pPr>
        <w:autoSpaceDE w:val="0"/>
        <w:autoSpaceDN w:val="0"/>
        <w:adjustRightInd w:val="0"/>
        <w:rPr>
          <w:rFonts w:ascii="Calibri" w:hAnsi="Calibri" w:cs="Calibri"/>
          <w:b/>
          <w:lang w:eastAsia="zh-CN"/>
        </w:rPr>
      </w:pPr>
      <w:r w:rsidRPr="00F86890">
        <w:rPr>
          <w:rFonts w:ascii="Calibri" w:hAnsi="Calibri" w:cs="Calibri"/>
          <w:b/>
        </w:rPr>
        <w:t xml:space="preserve">Figure </w:t>
      </w:r>
      <w:r w:rsidRPr="00F86890">
        <w:rPr>
          <w:rFonts w:ascii="Calibri" w:hAnsi="Calibri" w:cs="Calibri"/>
          <w:b/>
          <w:lang w:eastAsia="zh-CN"/>
        </w:rPr>
        <w:t>5</w:t>
      </w:r>
      <w:r w:rsidR="00AA176A" w:rsidRPr="00F86890">
        <w:rPr>
          <w:rFonts w:ascii="Calibri" w:hAnsi="Calibri" w:cs="Calibri"/>
          <w:b/>
          <w:lang w:eastAsia="zh-CN"/>
        </w:rPr>
        <w:t>. Graphical user interface for the number-diameter distribution program.</w:t>
      </w:r>
    </w:p>
    <w:p w14:paraId="4B9A75A5" w14:textId="77777777" w:rsidR="00AA176A" w:rsidRPr="00F86890" w:rsidRDefault="00AA176A" w:rsidP="00556766">
      <w:pPr>
        <w:autoSpaceDE w:val="0"/>
        <w:autoSpaceDN w:val="0"/>
        <w:adjustRightInd w:val="0"/>
        <w:rPr>
          <w:rFonts w:ascii="Calibri" w:hAnsi="Calibri" w:cs="Calibri"/>
          <w:b/>
        </w:rPr>
      </w:pPr>
    </w:p>
    <w:p w14:paraId="3F7DFA28" w14:textId="0DBB7E88" w:rsidR="00AA176A" w:rsidRPr="00F86890" w:rsidRDefault="00556766" w:rsidP="00556766">
      <w:pPr>
        <w:autoSpaceDE w:val="0"/>
        <w:autoSpaceDN w:val="0"/>
        <w:adjustRightInd w:val="0"/>
        <w:rPr>
          <w:rFonts w:ascii="Calibri" w:hAnsi="Calibri" w:cs="Calibri"/>
          <w:b/>
          <w:lang w:eastAsia="zh-CN"/>
        </w:rPr>
      </w:pPr>
      <w:r w:rsidRPr="00F86890">
        <w:rPr>
          <w:rFonts w:ascii="Calibri" w:hAnsi="Calibri" w:cs="Calibri"/>
          <w:b/>
        </w:rPr>
        <w:t xml:space="preserve">Figure </w:t>
      </w:r>
      <w:r w:rsidRPr="00F86890">
        <w:rPr>
          <w:rFonts w:ascii="Calibri" w:hAnsi="Calibri" w:cs="Calibri"/>
          <w:b/>
          <w:lang w:eastAsia="zh-CN"/>
        </w:rPr>
        <w:t>6</w:t>
      </w:r>
      <w:r w:rsidR="00AA176A" w:rsidRPr="00F86890">
        <w:rPr>
          <w:rFonts w:ascii="Calibri" w:hAnsi="Calibri" w:cs="Calibri"/>
          <w:b/>
          <w:lang w:eastAsia="zh-CN"/>
        </w:rPr>
        <w:t>. Graphical user interface for the APM program.</w:t>
      </w:r>
    </w:p>
    <w:p w14:paraId="5C96612A" w14:textId="77777777" w:rsidR="00AA176A" w:rsidRPr="00556766" w:rsidRDefault="00AA176A" w:rsidP="00556766">
      <w:pPr>
        <w:autoSpaceDE w:val="0"/>
        <w:autoSpaceDN w:val="0"/>
        <w:adjustRightInd w:val="0"/>
        <w:rPr>
          <w:rFonts w:ascii="Calibri" w:hAnsi="Calibri" w:cs="Calibri"/>
          <w:b/>
        </w:rPr>
      </w:pPr>
    </w:p>
    <w:p w14:paraId="5EF29D55" w14:textId="4C466D16" w:rsidR="00AA176A" w:rsidRPr="00556766" w:rsidRDefault="00556766" w:rsidP="00556766">
      <w:pPr>
        <w:autoSpaceDE w:val="0"/>
        <w:autoSpaceDN w:val="0"/>
        <w:adjustRightInd w:val="0"/>
        <w:rPr>
          <w:rFonts w:ascii="Calibri" w:hAnsi="Calibri" w:cs="Calibri"/>
        </w:rPr>
      </w:pPr>
      <w:r w:rsidRPr="00556766">
        <w:rPr>
          <w:rFonts w:ascii="Calibri" w:hAnsi="Calibri" w:cs="Calibri"/>
          <w:b/>
        </w:rPr>
        <w:t xml:space="preserve">Figure </w:t>
      </w:r>
      <w:r w:rsidRPr="00556766">
        <w:rPr>
          <w:rFonts w:ascii="Calibri" w:hAnsi="Calibri" w:cs="Calibri"/>
          <w:b/>
          <w:lang w:eastAsia="zh-CN"/>
        </w:rPr>
        <w:t>7</w:t>
      </w:r>
      <w:r w:rsidR="00AA176A" w:rsidRPr="00556766">
        <w:rPr>
          <w:rFonts w:ascii="Calibri" w:hAnsi="Calibri" w:cs="Calibri"/>
          <w:b/>
          <w:lang w:eastAsia="zh-CN"/>
        </w:rPr>
        <w:t>.</w:t>
      </w:r>
      <w:r>
        <w:rPr>
          <w:rFonts w:ascii="Calibri" w:hAnsi="Calibri" w:cs="Calibri"/>
          <w:b/>
          <w:lang w:eastAsia="zh-CN"/>
        </w:rPr>
        <w:t xml:space="preserve"> </w:t>
      </w:r>
      <w:r w:rsidR="00AA176A" w:rsidRPr="00F86890">
        <w:rPr>
          <w:rFonts w:ascii="Calibri" w:hAnsi="Calibri" w:cs="Calibri"/>
          <w:b/>
          <w:kern w:val="24"/>
          <w:lang w:eastAsia="zh-CN"/>
        </w:rPr>
        <w:t>Size distribution of the particle population from the flow tube at different residence times.</w:t>
      </w:r>
      <w:r w:rsidR="00AA176A" w:rsidRPr="00556766">
        <w:rPr>
          <w:rFonts w:ascii="Calibri" w:hAnsi="Calibri" w:cs="Calibri"/>
          <w:kern w:val="24"/>
          <w:lang w:eastAsia="zh-CN"/>
        </w:rPr>
        <w:t xml:space="preserve"> </w:t>
      </w:r>
      <w:r w:rsidR="00AA176A" w:rsidRPr="00556766">
        <w:rPr>
          <w:rFonts w:ascii="Calibri" w:hAnsi="Calibri" w:cs="Calibri"/>
          <w:lang w:eastAsia="zh-CN"/>
        </w:rPr>
        <w:t>The total number concentrations for each size distribution are 1.69 × 10</w:t>
      </w:r>
      <w:r w:rsidR="00AA176A" w:rsidRPr="00556766">
        <w:rPr>
          <w:rFonts w:ascii="Calibri" w:hAnsi="Calibri" w:cs="Calibri"/>
          <w:vertAlign w:val="superscript"/>
          <w:lang w:eastAsia="zh-CN"/>
        </w:rPr>
        <w:t>-1</w:t>
      </w:r>
      <w:r w:rsidR="00AA176A" w:rsidRPr="00556766">
        <w:rPr>
          <w:rFonts w:ascii="Calibri" w:hAnsi="Calibri" w:cs="Calibri"/>
          <w:lang w:eastAsia="zh-CN"/>
        </w:rPr>
        <w:t>, 7.50 × 10</w:t>
      </w:r>
      <w:r w:rsidR="00AA176A" w:rsidRPr="00556766">
        <w:rPr>
          <w:rFonts w:ascii="Calibri" w:hAnsi="Calibri" w:cs="Calibri"/>
          <w:vertAlign w:val="superscript"/>
          <w:lang w:eastAsia="zh-CN"/>
        </w:rPr>
        <w:t>3</w:t>
      </w:r>
      <w:r w:rsidR="00AA176A" w:rsidRPr="00556766">
        <w:rPr>
          <w:rFonts w:ascii="Calibri" w:hAnsi="Calibri" w:cs="Calibri"/>
          <w:lang w:eastAsia="zh-CN"/>
        </w:rPr>
        <w:t>, 8.58 × 10</w:t>
      </w:r>
      <w:r w:rsidR="00AA176A" w:rsidRPr="00556766">
        <w:rPr>
          <w:rFonts w:ascii="Calibri" w:hAnsi="Calibri" w:cs="Calibri"/>
          <w:vertAlign w:val="superscript"/>
          <w:lang w:eastAsia="zh-CN"/>
        </w:rPr>
        <w:t>4</w:t>
      </w:r>
      <w:r w:rsidR="00AA176A" w:rsidRPr="00556766">
        <w:rPr>
          <w:rFonts w:ascii="Calibri" w:hAnsi="Calibri" w:cs="Calibri"/>
          <w:lang w:eastAsia="zh-CN"/>
        </w:rPr>
        <w:t>, 2.00 × 10</w:t>
      </w:r>
      <w:r w:rsidR="00AA176A" w:rsidRPr="00556766">
        <w:rPr>
          <w:rFonts w:ascii="Calibri" w:hAnsi="Calibri" w:cs="Calibri"/>
          <w:vertAlign w:val="superscript"/>
          <w:lang w:eastAsia="zh-CN"/>
        </w:rPr>
        <w:t>5</w:t>
      </w:r>
      <w:r w:rsidR="00AA176A" w:rsidRPr="00556766">
        <w:rPr>
          <w:rFonts w:ascii="Calibri" w:hAnsi="Calibri" w:cs="Calibri"/>
          <w:lang w:eastAsia="zh-CN"/>
        </w:rPr>
        <w:t>, 2.33 × 10</w:t>
      </w:r>
      <w:r w:rsidR="00AA176A" w:rsidRPr="00556766">
        <w:rPr>
          <w:rFonts w:ascii="Calibri" w:hAnsi="Calibri" w:cs="Calibri"/>
          <w:vertAlign w:val="superscript"/>
          <w:lang w:eastAsia="zh-CN"/>
        </w:rPr>
        <w:t>5</w:t>
      </w:r>
      <w:r w:rsidR="00AA176A" w:rsidRPr="00556766">
        <w:rPr>
          <w:rFonts w:ascii="Calibri" w:hAnsi="Calibri" w:cs="Calibri"/>
          <w:lang w:eastAsia="zh-CN"/>
        </w:rPr>
        <w:t>, and 2.56 × 10</w:t>
      </w:r>
      <w:r w:rsidR="00AA176A" w:rsidRPr="00556766">
        <w:rPr>
          <w:rFonts w:ascii="Calibri" w:hAnsi="Calibri" w:cs="Calibri"/>
          <w:vertAlign w:val="superscript"/>
          <w:lang w:eastAsia="zh-CN"/>
        </w:rPr>
        <w:t>5</w:t>
      </w:r>
      <w:r w:rsidR="00AA176A" w:rsidRPr="00556766">
        <w:rPr>
          <w:rFonts w:ascii="Calibri" w:hAnsi="Calibri" w:cs="Calibri"/>
          <w:lang w:eastAsia="zh-CN"/>
        </w:rPr>
        <w:t xml:space="preserve"> particles cm</w:t>
      </w:r>
      <w:r w:rsidR="00AA176A" w:rsidRPr="00556766">
        <w:rPr>
          <w:rFonts w:ascii="Calibri" w:hAnsi="Calibri" w:cs="Calibri"/>
          <w:vertAlign w:val="superscript"/>
          <w:lang w:eastAsia="zh-CN"/>
        </w:rPr>
        <w:t>-3</w:t>
      </w:r>
      <w:r w:rsidR="00AA176A" w:rsidRPr="00556766">
        <w:rPr>
          <w:rFonts w:ascii="Calibri" w:hAnsi="Calibri" w:cs="Calibri"/>
          <w:lang w:eastAsia="zh-CN"/>
        </w:rPr>
        <w:t xml:space="preserve"> for residence times of 3, 10, 17, 25, 32, and 38 s, respectively. The shaded areas are the standard deviation of particle size distribution. </w:t>
      </w:r>
      <w:r w:rsidR="00AA176A" w:rsidRPr="00556766">
        <w:rPr>
          <w:rFonts w:ascii="Calibri" w:hAnsi="Calibri" w:cs="Calibri"/>
        </w:rPr>
        <w:t xml:space="preserve">This figure previously appeared in </w:t>
      </w:r>
      <w:proofErr w:type="spellStart"/>
      <w:r w:rsidR="00AA176A" w:rsidRPr="00556766">
        <w:rPr>
          <w:rFonts w:ascii="Calibri" w:hAnsi="Calibri" w:cs="Calibri"/>
        </w:rPr>
        <w:t>Shreatha</w:t>
      </w:r>
      <w:proofErr w:type="spellEnd"/>
      <w:r w:rsidRPr="00556766">
        <w:rPr>
          <w:rFonts w:ascii="Calibri" w:hAnsi="Calibri" w:cs="Calibri"/>
          <w:i/>
        </w:rPr>
        <w:t xml:space="preserve"> et al.</w:t>
      </w:r>
      <w:hyperlink w:anchor="_ENREF_13" w:tooltip="Shrestha, 2013 #349" w:history="1">
        <w:r w:rsidR="00991035" w:rsidRPr="00556766">
          <w:rPr>
            <w:rFonts w:ascii="Calibri" w:hAnsi="Calibri" w:cs="Calibri"/>
          </w:rPr>
          <w:fldChar w:fldCharType="begin"/>
        </w:r>
        <w:r w:rsidR="00991035" w:rsidRPr="00556766">
          <w:rPr>
            <w:rFonts w:ascii="Calibri" w:hAnsi="Calibri" w:cs="Calibri"/>
          </w:rPr>
          <w:instrText xml:space="preserve"> ADDIN EN.CITE &lt;EndNote&gt;&lt;Cite&gt;&lt;Author&gt;Shrestha&lt;/Author&gt;&lt;Year&gt;2013&lt;/Year&gt;&lt;RecNum&gt;349&lt;/RecNum&gt;&lt;DisplayText&gt;&lt;style face="superscript"&gt;13&lt;/style&gt;&lt;/DisplayText&gt;&lt;record&gt;&lt;rec-number&gt;349&lt;/rec-number&gt;&lt;foreign-keys&gt;&lt;key app="EN" db-id="fwersr5ewfwxe5evvpmvtsw4frtdxxfvx59x" timestamp="1395777758"&gt;349&lt;/key&gt;&lt;/foreign-keys&gt;&lt;ref-type name="Journal Article"&gt;17&lt;/ref-type&gt;&lt;contributors&gt;&lt;authors&gt;&lt;author&gt;Shrestha, Mona&lt;/author&gt;&lt;author&gt;Zhang, Yue&lt;/author&gt;&lt;author&gt;Ebben, Carlena J.&lt;/author&gt;&lt;author&gt;Martin, Scot T.&lt;/author&gt;&lt;author&gt;Geiger, Franz M.&lt;/author&gt;&lt;/authors&gt;&lt;/contributors&gt;&lt;titles&gt;&lt;title&gt;Vibrational sum frequency generation spectroscopy of secondary organic material produced by condensational growth from α-pinene ozonolysis&lt;/title&gt;&lt;secondary-title&gt;The Journal of Physical Chemistry A&lt;/secondary-title&gt;&lt;/titles&gt;&lt;periodical&gt;&lt;full-title&gt;The Journal of Physical Chemistry A&lt;/full-title&gt;&lt;abbr-1&gt;J. Phys. Chem. A&lt;/abbr-1&gt;&lt;abbr-2&gt;J Phys Chem A&lt;/abbr-2&gt;&lt;/periodical&gt;&lt;pages&gt;8427-8436&lt;/pages&gt;&lt;volume&gt;117&lt;/volume&gt;&lt;number&gt;35&lt;/number&gt;&lt;dates&gt;&lt;year&gt;2013&lt;/year&gt;&lt;pub-dates&gt;&lt;date&gt;2013/09/05&lt;/date&gt;&lt;/pub-dates&gt;&lt;/dates&gt;&lt;publisher&gt;American Chemical Society&lt;/publisher&gt;&lt;isbn&gt;1089-5639&lt;/isbn&gt;&lt;urls&gt;&lt;related-urls&gt;&lt;url&gt;http://dx.doi.org/10.1021/jp405065d&lt;/url&gt;&lt;/related-urls&gt;&lt;/urls&gt;&lt;electronic-resource-num&gt;10.1021/jp405065d&lt;/electronic-resource-num&gt;&lt;access-date&gt;2014/03/25&lt;/access-date&gt;&lt;/record&gt;&lt;/Cite&gt;&lt;/EndNote&gt;</w:instrText>
        </w:r>
        <w:r w:rsidR="00991035" w:rsidRPr="00556766">
          <w:rPr>
            <w:rFonts w:ascii="Calibri" w:hAnsi="Calibri" w:cs="Calibri"/>
          </w:rPr>
          <w:fldChar w:fldCharType="separate"/>
        </w:r>
        <w:r w:rsidR="00991035" w:rsidRPr="00556766">
          <w:rPr>
            <w:rFonts w:ascii="Calibri" w:hAnsi="Calibri" w:cs="Calibri"/>
            <w:vertAlign w:val="superscript"/>
          </w:rPr>
          <w:t>13</w:t>
        </w:r>
        <w:r w:rsidR="00991035" w:rsidRPr="00556766">
          <w:rPr>
            <w:rFonts w:ascii="Calibri" w:hAnsi="Calibri" w:cs="Calibri"/>
          </w:rPr>
          <w:fldChar w:fldCharType="end"/>
        </w:r>
      </w:hyperlink>
      <w:r w:rsidR="00AA176A" w:rsidRPr="00556766">
        <w:rPr>
          <w:rFonts w:ascii="Calibri" w:hAnsi="Calibri" w:cs="Calibri"/>
        </w:rPr>
        <w:t xml:space="preserve"> and is reproduced here with permission.</w:t>
      </w:r>
    </w:p>
    <w:p w14:paraId="40B20B12" w14:textId="77777777" w:rsidR="00AA176A" w:rsidRPr="00556766" w:rsidRDefault="00AA176A" w:rsidP="00556766">
      <w:pPr>
        <w:autoSpaceDE w:val="0"/>
        <w:autoSpaceDN w:val="0"/>
        <w:adjustRightInd w:val="0"/>
        <w:rPr>
          <w:rFonts w:ascii="Calibri" w:hAnsi="Calibri" w:cs="Calibri"/>
          <w:lang w:eastAsia="zh-CN"/>
        </w:rPr>
      </w:pPr>
    </w:p>
    <w:p w14:paraId="1C8AA6B0" w14:textId="487ED291" w:rsidR="00AA176A" w:rsidRPr="00556766" w:rsidRDefault="00556766" w:rsidP="00556766">
      <w:pPr>
        <w:autoSpaceDE w:val="0"/>
        <w:autoSpaceDN w:val="0"/>
        <w:adjustRightInd w:val="0"/>
        <w:rPr>
          <w:rFonts w:ascii="Calibri" w:hAnsi="Calibri" w:cs="Calibri"/>
          <w:lang w:eastAsia="zh-CN"/>
        </w:rPr>
      </w:pPr>
      <w:r w:rsidRPr="00556766">
        <w:rPr>
          <w:rFonts w:ascii="Calibri" w:hAnsi="Calibri" w:cs="Calibri"/>
          <w:b/>
        </w:rPr>
        <w:t xml:space="preserve">Figure </w:t>
      </w:r>
      <w:r w:rsidRPr="00556766">
        <w:rPr>
          <w:rFonts w:ascii="Calibri" w:hAnsi="Calibri" w:cs="Calibri"/>
          <w:b/>
          <w:lang w:eastAsia="zh-CN"/>
        </w:rPr>
        <w:t>8</w:t>
      </w:r>
      <w:r w:rsidR="00AA176A" w:rsidRPr="00556766">
        <w:rPr>
          <w:rFonts w:ascii="Calibri" w:hAnsi="Calibri" w:cs="Calibri"/>
          <w:b/>
          <w:lang w:eastAsia="zh-CN"/>
        </w:rPr>
        <w:t xml:space="preserve">. </w:t>
      </w:r>
      <w:r w:rsidR="00AA176A" w:rsidRPr="00F86890">
        <w:rPr>
          <w:rFonts w:ascii="Calibri" w:hAnsi="Calibri" w:cs="Calibri"/>
          <w:b/>
          <w:lang w:eastAsia="zh-CN"/>
        </w:rPr>
        <w:t>An example of the number-mass distribution, as measured using the DMA-APM system.</w:t>
      </w:r>
      <w:r w:rsidR="00AA176A" w:rsidRPr="00556766">
        <w:rPr>
          <w:rFonts w:ascii="Calibri" w:hAnsi="Calibri" w:cs="Calibri"/>
          <w:lang w:eastAsia="zh-CN"/>
        </w:rPr>
        <w:t xml:space="preserve"> Results of three replicate experiments are shown to demonstrate reproducibility. Two-sigma uncertainty is represented by the error bars, which are approximately the same size as the data markers. </w:t>
      </w:r>
      <w:r w:rsidR="00AA176A" w:rsidRPr="00556766">
        <w:rPr>
          <w:rFonts w:ascii="Calibri" w:hAnsi="Calibri" w:cs="Calibri"/>
        </w:rPr>
        <w:t>The lines represent fits of a normal distribution to the data. The abscissa is calculated based on the APM rotation speed and the voltage applied between the walls of the APM cylinders.</w:t>
      </w:r>
      <w:r w:rsidR="00AA176A" w:rsidRPr="00556766">
        <w:rPr>
          <w:rFonts w:ascii="Calibri" w:hAnsi="Calibri" w:cs="Calibri"/>
          <w:lang w:eastAsia="zh-CN"/>
        </w:rPr>
        <w:t xml:space="preserve"> The particles shown in the plot were produced from 700 ppb α-pinene and 14 ppm ozone. A central mobility diameter of 126.0 nm was selected by the DMA. </w:t>
      </w:r>
      <w:r w:rsidR="00AA176A" w:rsidRPr="00556766">
        <w:rPr>
          <w:rFonts w:ascii="Calibri" w:hAnsi="Calibri" w:cs="Calibri"/>
        </w:rPr>
        <w:t>This figure previously appeared in Zhang</w:t>
      </w:r>
      <w:r w:rsidRPr="00556766">
        <w:rPr>
          <w:rFonts w:ascii="Calibri" w:hAnsi="Calibri" w:cs="Calibri"/>
          <w:i/>
        </w:rPr>
        <w:t xml:space="preserve"> et al.</w:t>
      </w:r>
      <w:hyperlink w:anchor="_ENREF_7" w:tooltip="Zhang, 2015 #597" w:history="1">
        <w:r w:rsidR="00991035" w:rsidRPr="00556766">
          <w:rPr>
            <w:rFonts w:ascii="Calibri" w:hAnsi="Calibri" w:cs="Calibri"/>
            <w:shd w:val="clear" w:color="auto" w:fill="FFFFFF"/>
          </w:rPr>
          <w:fldChar w:fldCharType="begin"/>
        </w:r>
        <w:r w:rsidR="00991035" w:rsidRPr="00556766">
          <w:rPr>
            <w:rFonts w:ascii="Calibri" w:hAnsi="Calibri" w:cs="Calibri"/>
            <w:shd w:val="clear" w:color="auto" w:fill="FFFFFF"/>
          </w:rPr>
          <w:instrText xml:space="preserve"> ADDIN EN.CITE &lt;EndNote&gt;&lt;Cite&gt;&lt;Author&gt;Zhang&lt;/Author&gt;&lt;Year&gt;2015&lt;/Year&gt;&lt;RecNum&gt;597&lt;/RecNum&gt;&lt;DisplayText&gt;&lt;style face="superscript"&gt;7&lt;/style&gt;&lt;/DisplayText&gt;&lt;record&gt;&lt;rec-number&gt;597&lt;/rec-number&gt;&lt;foreign-keys&gt;&lt;key app="EN" db-id="fwersr5ewfwxe5evvpmvtsw4frtdxxfvx59x" timestamp="1438192919"&gt;597&lt;/key&gt;&lt;/foreign-keys&gt;&lt;ref-type name="Journal Article"&gt;17&lt;/ref-type&gt;&lt;contributors&gt;&lt;authors&gt;&lt;author&gt;Zhang, Y.&lt;/author&gt;&lt;author&gt;Sanchez, M. S.&lt;/author&gt;&lt;author&gt;Douet, C.&lt;/author&gt;&lt;author&gt;Wang, Y.&lt;/author&gt;&lt;author&gt;Bateman, A. P.&lt;/author&gt;&lt;author&gt;Gong, Z.&lt;/author&gt;&lt;author&gt;Kuwata, M.&lt;/author&gt;&lt;author&gt;Renbaum-Wolff, L.&lt;/author&gt;&lt;author&gt;Sato, B. B.&lt;/author&gt;&lt;author&gt;Liu, P. F.&lt;/author&gt;&lt;author&gt;Bertram, A. K.&lt;/author&gt;&lt;author&gt;Geiger, F. M.&lt;/author&gt;&lt;author&gt;Martin, S. T.&lt;/author&gt;&lt;/authors&gt;&lt;/contributors&gt;&lt;titles&gt;&lt;title&gt;Changing shapes and implied viscosities of suspended submicron particles&lt;/title&gt;&lt;secondary-title&gt;Atmos. Chem. Phys.&lt;/secondary-title&gt;&lt;/titles&gt;&lt;periodical&gt;&lt;full-title&gt;Atmospheric Chemistry and Physics&lt;/full-title&gt;&lt;abbr-1&gt;Atmos. Chem. Phys.&lt;/abbr-1&gt;&lt;abbr-2&gt;Atmos Chem Phys&lt;/abbr-2&gt;&lt;/periodical&gt;&lt;pages&gt;7819-7829&lt;/pages&gt;&lt;volume&gt;15&lt;/volume&gt;&lt;number&gt;14&lt;/number&gt;&lt;dates&gt;&lt;year&gt;2015&lt;/year&gt;&lt;/dates&gt;&lt;publisher&gt;Copernicus Publications&lt;/publisher&gt;&lt;isbn&gt;1680-7324&lt;/isbn&gt;&lt;urls&gt;&lt;related-urls&gt;&lt;url&gt;http://www.atmos-chem-phys.net/15/7819/2015/&lt;/url&gt;&lt;url&gt;http://www.atmos-chem-phys.net/15/7819/2015/acp-15-7819-2015.pdf&lt;/url&gt;&lt;/related-urls&gt;&lt;/urls&gt;&lt;electronic-resource-num&gt;10.5194/acp-15-7819-2015&lt;/electronic-resource-num&gt;&lt;/record&gt;&lt;/Cite&gt;&lt;/EndNote&gt;</w:instrText>
        </w:r>
        <w:r w:rsidR="00991035" w:rsidRPr="00556766">
          <w:rPr>
            <w:rFonts w:ascii="Calibri" w:hAnsi="Calibri" w:cs="Calibri"/>
            <w:shd w:val="clear" w:color="auto" w:fill="FFFFFF"/>
          </w:rPr>
          <w:fldChar w:fldCharType="separate"/>
        </w:r>
        <w:r w:rsidR="00991035" w:rsidRPr="00556766">
          <w:rPr>
            <w:rFonts w:ascii="Calibri" w:hAnsi="Calibri" w:cs="Calibri"/>
            <w:shd w:val="clear" w:color="auto" w:fill="FFFFFF"/>
            <w:vertAlign w:val="superscript"/>
          </w:rPr>
          <w:t>7</w:t>
        </w:r>
        <w:r w:rsidR="00991035" w:rsidRPr="00556766">
          <w:rPr>
            <w:rFonts w:ascii="Calibri" w:hAnsi="Calibri" w:cs="Calibri"/>
            <w:shd w:val="clear" w:color="auto" w:fill="FFFFFF"/>
          </w:rPr>
          <w:fldChar w:fldCharType="end"/>
        </w:r>
      </w:hyperlink>
      <w:r w:rsidR="00AA176A" w:rsidRPr="00556766">
        <w:rPr>
          <w:rFonts w:ascii="Calibri" w:hAnsi="Calibri" w:cs="Calibri"/>
          <w:shd w:val="clear" w:color="auto" w:fill="FFFFFF"/>
        </w:rPr>
        <w:t xml:space="preserve"> </w:t>
      </w:r>
      <w:r w:rsidR="00AA176A" w:rsidRPr="00556766">
        <w:rPr>
          <w:rFonts w:ascii="Calibri" w:hAnsi="Calibri" w:cs="Calibri"/>
        </w:rPr>
        <w:t>and is reproduced here with permission.</w:t>
      </w:r>
    </w:p>
    <w:p w14:paraId="0E297B7E" w14:textId="77777777" w:rsidR="00AA176A" w:rsidRPr="00556766" w:rsidRDefault="00AA176A" w:rsidP="00556766">
      <w:pPr>
        <w:rPr>
          <w:rFonts w:ascii="Calibri" w:hAnsi="Calibri" w:cs="Calibri"/>
        </w:rPr>
      </w:pPr>
    </w:p>
    <w:p w14:paraId="6873442C" w14:textId="65C51573" w:rsidR="00AA176A" w:rsidRPr="00556766" w:rsidRDefault="00556766" w:rsidP="00556766">
      <w:pPr>
        <w:pStyle w:val="Caption"/>
        <w:spacing w:after="0" w:line="240" w:lineRule="auto"/>
        <w:ind w:left="0" w:firstLine="0"/>
        <w:rPr>
          <w:rFonts w:ascii="Calibri" w:hAnsi="Calibri" w:cs="Calibri"/>
          <w:szCs w:val="24"/>
          <w:lang w:eastAsia="zh-CN"/>
        </w:rPr>
      </w:pPr>
      <w:r w:rsidRPr="00556766">
        <w:rPr>
          <w:rFonts w:ascii="Calibri" w:hAnsi="Calibri" w:cs="Calibri"/>
          <w:b/>
          <w:szCs w:val="24"/>
        </w:rPr>
        <w:t>Figure 9</w:t>
      </w:r>
      <w:r w:rsidR="00AA176A" w:rsidRPr="00556766">
        <w:rPr>
          <w:rFonts w:ascii="Calibri" w:hAnsi="Calibri" w:cs="Calibri"/>
          <w:b/>
          <w:szCs w:val="24"/>
          <w:lang w:eastAsia="zh-CN"/>
        </w:rPr>
        <w:t xml:space="preserve">. </w:t>
      </w:r>
      <w:r w:rsidR="00AA176A" w:rsidRPr="00F86890">
        <w:rPr>
          <w:rFonts w:ascii="Calibri" w:hAnsi="Calibri" w:cs="Calibri"/>
          <w:b/>
          <w:szCs w:val="24"/>
          <w:lang w:eastAsia="zh-CN"/>
        </w:rPr>
        <w:t xml:space="preserve">Dynamic shape factor for increasing relative humidity. </w:t>
      </w:r>
      <w:r w:rsidR="00AA176A" w:rsidRPr="00556766">
        <w:rPr>
          <w:rFonts w:ascii="Calibri" w:hAnsi="Calibri" w:cs="Calibri"/>
          <w:szCs w:val="24"/>
        </w:rPr>
        <w:t xml:space="preserve">Panel A: </w:t>
      </w:r>
      <w:r w:rsidR="00AA176A" w:rsidRPr="00556766">
        <w:rPr>
          <w:rFonts w:ascii="Calibri" w:hAnsi="Calibri" w:cs="Calibri"/>
          <w:szCs w:val="24"/>
          <w:lang w:eastAsia="zh-CN"/>
        </w:rPr>
        <w:t xml:space="preserve">Particles produced from 700 ppb α-pinene and 14, 25, and 30 ppm ozone for particle populations having central mobility diameters of 126.0, 175.0, and 190.0 nm, respectively. The exposure time to relative </w:t>
      </w:r>
      <w:r w:rsidR="00AA176A" w:rsidRPr="00556766">
        <w:rPr>
          <w:rFonts w:ascii="Calibri" w:hAnsi="Calibri" w:cs="Calibri"/>
          <w:szCs w:val="24"/>
          <w:lang w:eastAsia="zh-CN"/>
        </w:rPr>
        <w:lastRenderedPageBreak/>
        <w:t xml:space="preserve">humidity was 310 s. The error bars in each panel represent two </w:t>
      </w:r>
      <w:proofErr w:type="gramStart"/>
      <w:r w:rsidR="00AA176A" w:rsidRPr="00556766">
        <w:rPr>
          <w:rFonts w:ascii="Calibri" w:hAnsi="Calibri" w:cs="Calibri"/>
          <w:szCs w:val="24"/>
          <w:lang w:eastAsia="zh-CN"/>
        </w:rPr>
        <w:t>sigma</w:t>
      </w:r>
      <w:proofErr w:type="gramEnd"/>
      <w:r w:rsidR="00AA176A" w:rsidRPr="00556766">
        <w:rPr>
          <w:rFonts w:ascii="Calibri" w:hAnsi="Calibri" w:cs="Calibri"/>
          <w:szCs w:val="24"/>
          <w:lang w:eastAsia="zh-CN"/>
        </w:rPr>
        <w:t xml:space="preserve"> of standard deviation. </w:t>
      </w:r>
      <w:r w:rsidR="00AA176A" w:rsidRPr="00556766">
        <w:rPr>
          <w:rFonts w:ascii="Calibri" w:hAnsi="Calibri" w:cs="Calibri"/>
          <w:szCs w:val="24"/>
        </w:rPr>
        <w:t>This figure previously appeared in Zhang</w:t>
      </w:r>
      <w:r w:rsidRPr="00556766">
        <w:rPr>
          <w:rFonts w:ascii="Calibri" w:hAnsi="Calibri" w:cs="Calibri"/>
          <w:i/>
          <w:szCs w:val="24"/>
        </w:rPr>
        <w:t xml:space="preserve"> et al.</w:t>
      </w:r>
      <w:hyperlink w:anchor="_ENREF_7" w:tooltip="Zhang, 2015 #597" w:history="1">
        <w:r w:rsidR="00991035" w:rsidRPr="00556766">
          <w:rPr>
            <w:rFonts w:ascii="Calibri" w:hAnsi="Calibri" w:cs="Calibri"/>
            <w:szCs w:val="24"/>
            <w:shd w:val="clear" w:color="auto" w:fill="FFFFFF"/>
          </w:rPr>
          <w:fldChar w:fldCharType="begin"/>
        </w:r>
        <w:r w:rsidR="00991035" w:rsidRPr="00556766">
          <w:rPr>
            <w:rFonts w:ascii="Calibri" w:hAnsi="Calibri" w:cs="Calibri"/>
            <w:szCs w:val="24"/>
            <w:shd w:val="clear" w:color="auto" w:fill="FFFFFF"/>
          </w:rPr>
          <w:instrText xml:space="preserve"> ADDIN EN.CITE &lt;EndNote&gt;&lt;Cite&gt;&lt;Author&gt;Zhang&lt;/Author&gt;&lt;Year&gt;2015&lt;/Year&gt;&lt;RecNum&gt;597&lt;/RecNum&gt;&lt;DisplayText&gt;&lt;style face="superscript"&gt;7&lt;/style&gt;&lt;/DisplayText&gt;&lt;record&gt;&lt;rec-number&gt;597&lt;/rec-number&gt;&lt;foreign-keys&gt;&lt;key app="EN" db-id="fwersr5ewfwxe5evvpmvtsw4frtdxxfvx59x" timestamp="1438192919"&gt;597&lt;/key&gt;&lt;/foreign-keys&gt;&lt;ref-type name="Journal Article"&gt;17&lt;/ref-type&gt;&lt;contributors&gt;&lt;authors&gt;&lt;author&gt;Zhang, Y.&lt;/author&gt;&lt;author&gt;Sanchez, M. S.&lt;/author&gt;&lt;author&gt;Douet, C.&lt;/author&gt;&lt;author&gt;Wang, Y.&lt;/author&gt;&lt;author&gt;Bateman, A. P.&lt;/author&gt;&lt;author&gt;Gong, Z.&lt;/author&gt;&lt;author&gt;Kuwata, M.&lt;/author&gt;&lt;author&gt;Renbaum-Wolff, L.&lt;/author&gt;&lt;author&gt;Sato, B. B.&lt;/author&gt;&lt;author&gt;Liu, P. F.&lt;/author&gt;&lt;author&gt;Bertram, A. K.&lt;/author&gt;&lt;author&gt;Geiger, F. M.&lt;/author&gt;&lt;author&gt;Martin, S. T.&lt;/author&gt;&lt;/authors&gt;&lt;/contributors&gt;&lt;titles&gt;&lt;title&gt;Changing shapes and implied viscosities of suspended submicron particles&lt;/title&gt;&lt;secondary-title&gt;Atmos. Chem. Phys.&lt;/secondary-title&gt;&lt;/titles&gt;&lt;periodical&gt;&lt;full-title&gt;Atmospheric Chemistry and Physics&lt;/full-title&gt;&lt;abbr-1&gt;Atmos. Chem. Phys.&lt;/abbr-1&gt;&lt;abbr-2&gt;Atmos Chem Phys&lt;/abbr-2&gt;&lt;/periodical&gt;&lt;pages&gt;7819-7829&lt;/pages&gt;&lt;volume&gt;15&lt;/volume&gt;&lt;number&gt;14&lt;/number&gt;&lt;dates&gt;&lt;year&gt;2015&lt;/year&gt;&lt;/dates&gt;&lt;publisher&gt;Copernicus Publications&lt;/publisher&gt;&lt;isbn&gt;1680-7324&lt;/isbn&gt;&lt;urls&gt;&lt;related-urls&gt;&lt;url&gt;http://www.atmos-chem-phys.net/15/7819/2015/&lt;/url&gt;&lt;url&gt;http://www.atmos-chem-phys.net/15/7819/2015/acp-15-7819-2015.pdf&lt;/url&gt;&lt;/related-urls&gt;&lt;/urls&gt;&lt;electronic-resource-num&gt;10.5194/acp-15-7819-2015&lt;/electronic-resource-num&gt;&lt;/record&gt;&lt;/Cite&gt;&lt;/EndNote&gt;</w:instrText>
        </w:r>
        <w:r w:rsidR="00991035" w:rsidRPr="00556766">
          <w:rPr>
            <w:rFonts w:ascii="Calibri" w:hAnsi="Calibri" w:cs="Calibri"/>
            <w:szCs w:val="24"/>
            <w:shd w:val="clear" w:color="auto" w:fill="FFFFFF"/>
          </w:rPr>
          <w:fldChar w:fldCharType="separate"/>
        </w:r>
        <w:r w:rsidR="00991035" w:rsidRPr="00556766">
          <w:rPr>
            <w:rFonts w:ascii="Calibri" w:hAnsi="Calibri" w:cs="Calibri"/>
            <w:szCs w:val="24"/>
            <w:shd w:val="clear" w:color="auto" w:fill="FFFFFF"/>
            <w:vertAlign w:val="superscript"/>
          </w:rPr>
          <w:t>7</w:t>
        </w:r>
        <w:r w:rsidR="00991035" w:rsidRPr="00556766">
          <w:rPr>
            <w:rFonts w:ascii="Calibri" w:hAnsi="Calibri" w:cs="Calibri"/>
            <w:szCs w:val="24"/>
            <w:shd w:val="clear" w:color="auto" w:fill="FFFFFF"/>
          </w:rPr>
          <w:fldChar w:fldCharType="end"/>
        </w:r>
      </w:hyperlink>
      <w:r w:rsidR="00AA176A" w:rsidRPr="00556766">
        <w:rPr>
          <w:rFonts w:ascii="Calibri" w:hAnsi="Calibri" w:cs="Calibri"/>
          <w:szCs w:val="24"/>
          <w:shd w:val="clear" w:color="auto" w:fill="FFFFFF"/>
        </w:rPr>
        <w:t xml:space="preserve"> </w:t>
      </w:r>
      <w:r w:rsidR="00AA176A" w:rsidRPr="00556766">
        <w:rPr>
          <w:rFonts w:ascii="Calibri" w:hAnsi="Calibri" w:cs="Calibri"/>
          <w:szCs w:val="24"/>
        </w:rPr>
        <w:t>and is reproduced here with permission.</w:t>
      </w:r>
    </w:p>
    <w:p w14:paraId="4DF369D5" w14:textId="77777777" w:rsidR="00AA176A" w:rsidRPr="00556766" w:rsidRDefault="00AA176A" w:rsidP="00556766">
      <w:pPr>
        <w:pStyle w:val="Caption"/>
        <w:spacing w:after="0" w:line="240" w:lineRule="auto"/>
        <w:ind w:left="0" w:firstLine="0"/>
        <w:rPr>
          <w:rFonts w:ascii="Calibri" w:hAnsi="Calibri" w:cs="Calibri"/>
          <w:b/>
          <w:szCs w:val="24"/>
        </w:rPr>
      </w:pPr>
    </w:p>
    <w:p w14:paraId="290B3D0E" w14:textId="3892AE6F" w:rsidR="00AA176A" w:rsidRPr="00556766" w:rsidRDefault="00556766" w:rsidP="00556766">
      <w:pPr>
        <w:pStyle w:val="Caption"/>
        <w:spacing w:after="0" w:line="240" w:lineRule="auto"/>
        <w:ind w:left="0" w:firstLine="0"/>
        <w:rPr>
          <w:rFonts w:ascii="Calibri" w:hAnsi="Calibri" w:cs="Calibri"/>
          <w:szCs w:val="24"/>
          <w:lang w:eastAsia="zh-CN"/>
        </w:rPr>
      </w:pPr>
      <w:r w:rsidRPr="00556766">
        <w:rPr>
          <w:rFonts w:ascii="Calibri" w:hAnsi="Calibri" w:cs="Calibri"/>
          <w:b/>
          <w:szCs w:val="24"/>
        </w:rPr>
        <w:t>Figure 10</w:t>
      </w:r>
      <w:r w:rsidR="00AA176A" w:rsidRPr="00556766">
        <w:rPr>
          <w:rFonts w:ascii="Calibri" w:hAnsi="Calibri" w:cs="Calibri"/>
          <w:b/>
          <w:szCs w:val="24"/>
          <w:lang w:eastAsia="zh-CN"/>
        </w:rPr>
        <w:t xml:space="preserve">. </w:t>
      </w:r>
      <w:r w:rsidR="00AA176A" w:rsidRPr="00F86890">
        <w:rPr>
          <w:rFonts w:ascii="Calibri" w:hAnsi="Calibri" w:cs="Calibri"/>
          <w:b/>
          <w:szCs w:val="24"/>
          <w:lang w:eastAsia="zh-CN"/>
        </w:rPr>
        <w:t xml:space="preserve">SEM images of the particles obtained from 700 ppb </w:t>
      </w:r>
      <w:r w:rsidR="00AA176A" w:rsidRPr="00F86890">
        <w:rPr>
          <w:rFonts w:ascii="Calibri" w:hAnsi="Calibri" w:cs="Calibri"/>
          <w:b/>
          <w:szCs w:val="24"/>
        </w:rPr>
        <w:t>α-pinene</w:t>
      </w:r>
      <w:r w:rsidR="00AA176A" w:rsidRPr="00F86890">
        <w:rPr>
          <w:rFonts w:ascii="Calibri" w:hAnsi="Calibri" w:cs="Calibri"/>
          <w:b/>
          <w:szCs w:val="24"/>
          <w:lang w:eastAsia="zh-CN"/>
        </w:rPr>
        <w:t xml:space="preserve"> and sampled for a central mobility diameter of 180.0 nm. </w:t>
      </w:r>
      <w:r w:rsidR="00AA176A" w:rsidRPr="00556766">
        <w:rPr>
          <w:rFonts w:ascii="Calibri" w:hAnsi="Calibri" w:cs="Calibri"/>
          <w:szCs w:val="24"/>
          <w:lang w:eastAsia="zh-CN"/>
        </w:rPr>
        <w:t xml:space="preserve">The aerosol particles were collected on the silica substrate for 12 </w:t>
      </w:r>
      <w:r>
        <w:rPr>
          <w:rFonts w:ascii="Calibri" w:hAnsi="Calibri" w:cs="Calibri"/>
          <w:szCs w:val="24"/>
          <w:lang w:eastAsia="zh-CN"/>
        </w:rPr>
        <w:t>h</w:t>
      </w:r>
      <w:r w:rsidR="00AA176A" w:rsidRPr="00556766">
        <w:rPr>
          <w:rFonts w:ascii="Calibri" w:hAnsi="Calibri" w:cs="Calibri"/>
          <w:szCs w:val="24"/>
          <w:lang w:eastAsia="zh-CN"/>
        </w:rPr>
        <w:t xml:space="preserve"> and then coated with 5 nm of Pt/Pd. The voltage for the electron beam was 5 kV, and the working distance was 2.3 mm. Column 1 shows dimer, trimer, and higher-order agglomerates of the granular monomers for &lt;5% RH. Red circles identify the monomers. Column 2 shows nearly spherical particles that were collected after exposure to 80% RH followed by drying to &lt;5% RH. </w:t>
      </w:r>
      <w:r w:rsidR="00AA176A" w:rsidRPr="00556766">
        <w:rPr>
          <w:rFonts w:ascii="Calibri" w:hAnsi="Calibri" w:cs="Calibri"/>
          <w:szCs w:val="24"/>
        </w:rPr>
        <w:t>This figure previously appeared in Zhang</w:t>
      </w:r>
      <w:r w:rsidRPr="00556766">
        <w:rPr>
          <w:rFonts w:ascii="Calibri" w:hAnsi="Calibri" w:cs="Calibri"/>
          <w:i/>
          <w:szCs w:val="24"/>
        </w:rPr>
        <w:t xml:space="preserve"> et al.</w:t>
      </w:r>
      <w:hyperlink w:anchor="_ENREF_7" w:tooltip="Zhang, 2015 #597" w:history="1">
        <w:r w:rsidR="00991035" w:rsidRPr="00556766">
          <w:rPr>
            <w:rFonts w:ascii="Calibri" w:hAnsi="Calibri" w:cs="Calibri"/>
            <w:szCs w:val="24"/>
            <w:shd w:val="clear" w:color="auto" w:fill="FFFFFF"/>
          </w:rPr>
          <w:fldChar w:fldCharType="begin"/>
        </w:r>
        <w:r w:rsidR="00991035" w:rsidRPr="00556766">
          <w:rPr>
            <w:rFonts w:ascii="Calibri" w:hAnsi="Calibri" w:cs="Calibri"/>
            <w:szCs w:val="24"/>
            <w:shd w:val="clear" w:color="auto" w:fill="FFFFFF"/>
          </w:rPr>
          <w:instrText xml:space="preserve"> ADDIN EN.CITE &lt;EndNote&gt;&lt;Cite&gt;&lt;Author&gt;Zhang&lt;/Author&gt;&lt;Year&gt;2015&lt;/Year&gt;&lt;RecNum&gt;597&lt;/RecNum&gt;&lt;DisplayText&gt;&lt;style face="superscript"&gt;7&lt;/style&gt;&lt;/DisplayText&gt;&lt;record&gt;&lt;rec-number&gt;597&lt;/rec-number&gt;&lt;foreign-keys&gt;&lt;key app="EN" db-id="fwersr5ewfwxe5evvpmvtsw4frtdxxfvx59x" timestamp="1438192919"&gt;597&lt;/key&gt;&lt;/foreign-keys&gt;&lt;ref-type name="Journal Article"&gt;17&lt;/ref-type&gt;&lt;contributors&gt;&lt;authors&gt;&lt;author&gt;Zhang, Y.&lt;/author&gt;&lt;author&gt;Sanchez, M. S.&lt;/author&gt;&lt;author&gt;Douet, C.&lt;/author&gt;&lt;author&gt;Wang, Y.&lt;/author&gt;&lt;author&gt;Bateman, A. P.&lt;/author&gt;&lt;author&gt;Gong, Z.&lt;/author&gt;&lt;author&gt;Kuwata, M.&lt;/author&gt;&lt;author&gt;Renbaum-Wolff, L.&lt;/author&gt;&lt;author&gt;Sato, B. B.&lt;/author&gt;&lt;author&gt;Liu, P. F.&lt;/author&gt;&lt;author&gt;Bertram, A. K.&lt;/author&gt;&lt;author&gt;Geiger, F. M.&lt;/author&gt;&lt;author&gt;Martin, S. T.&lt;/author&gt;&lt;/authors&gt;&lt;/contributors&gt;&lt;titles&gt;&lt;title&gt;Changing shapes and implied viscosities of suspended submicron particles&lt;/title&gt;&lt;secondary-title&gt;Atmos. Chem. Phys.&lt;/secondary-title&gt;&lt;/titles&gt;&lt;periodical&gt;&lt;full-title&gt;Atmospheric Chemistry and Physics&lt;/full-title&gt;&lt;abbr-1&gt;Atmos. Chem. Phys.&lt;/abbr-1&gt;&lt;abbr-2&gt;Atmos Chem Phys&lt;/abbr-2&gt;&lt;/periodical&gt;&lt;pages&gt;7819-7829&lt;/pages&gt;&lt;volume&gt;15&lt;/volume&gt;&lt;number&gt;14&lt;/number&gt;&lt;dates&gt;&lt;year&gt;2015&lt;/year&gt;&lt;/dates&gt;&lt;publisher&gt;Copernicus Publications&lt;/publisher&gt;&lt;isbn&gt;1680-7324&lt;/isbn&gt;&lt;urls&gt;&lt;related-urls&gt;&lt;url&gt;http://www.atmos-chem-phys.net/15/7819/2015/&lt;/url&gt;&lt;url&gt;http://www.atmos-chem-phys.net/15/7819/2015/acp-15-7819-2015.pdf&lt;/url&gt;&lt;/related-urls&gt;&lt;/urls&gt;&lt;electronic-resource-num&gt;10.5194/acp-15-7819-2015&lt;/electronic-resource-num&gt;&lt;/record&gt;&lt;/Cite&gt;&lt;/EndNote&gt;</w:instrText>
        </w:r>
        <w:r w:rsidR="00991035" w:rsidRPr="00556766">
          <w:rPr>
            <w:rFonts w:ascii="Calibri" w:hAnsi="Calibri" w:cs="Calibri"/>
            <w:szCs w:val="24"/>
            <w:shd w:val="clear" w:color="auto" w:fill="FFFFFF"/>
          </w:rPr>
          <w:fldChar w:fldCharType="separate"/>
        </w:r>
        <w:r w:rsidR="00991035" w:rsidRPr="00556766">
          <w:rPr>
            <w:rFonts w:ascii="Calibri" w:hAnsi="Calibri" w:cs="Calibri"/>
            <w:szCs w:val="24"/>
            <w:shd w:val="clear" w:color="auto" w:fill="FFFFFF"/>
            <w:vertAlign w:val="superscript"/>
          </w:rPr>
          <w:t>7</w:t>
        </w:r>
        <w:r w:rsidR="00991035" w:rsidRPr="00556766">
          <w:rPr>
            <w:rFonts w:ascii="Calibri" w:hAnsi="Calibri" w:cs="Calibri"/>
            <w:szCs w:val="24"/>
            <w:shd w:val="clear" w:color="auto" w:fill="FFFFFF"/>
          </w:rPr>
          <w:fldChar w:fldCharType="end"/>
        </w:r>
      </w:hyperlink>
      <w:r w:rsidR="00AA176A" w:rsidRPr="00556766">
        <w:rPr>
          <w:rFonts w:ascii="Calibri" w:hAnsi="Calibri" w:cs="Calibri"/>
          <w:szCs w:val="24"/>
          <w:shd w:val="clear" w:color="auto" w:fill="FFFFFF"/>
        </w:rPr>
        <w:t xml:space="preserve"> </w:t>
      </w:r>
      <w:r w:rsidR="00AA176A" w:rsidRPr="00556766">
        <w:rPr>
          <w:rFonts w:ascii="Calibri" w:hAnsi="Calibri" w:cs="Calibri"/>
          <w:szCs w:val="24"/>
        </w:rPr>
        <w:t>and is reproduced here with permission.</w:t>
      </w:r>
    </w:p>
    <w:p w14:paraId="4CE31A4D" w14:textId="77777777" w:rsidR="00AA176A" w:rsidRPr="00556766" w:rsidRDefault="00AA176A" w:rsidP="00556766">
      <w:pPr>
        <w:rPr>
          <w:rFonts w:ascii="Calibri" w:hAnsi="Calibri" w:cs="Calibri"/>
          <w:b/>
        </w:rPr>
      </w:pPr>
    </w:p>
    <w:p w14:paraId="4909F803" w14:textId="0623048C" w:rsidR="00041FF3" w:rsidRPr="00556766" w:rsidRDefault="00AA176A" w:rsidP="00556766">
      <w:pPr>
        <w:rPr>
          <w:rFonts w:ascii="Calibri" w:hAnsi="Calibri" w:cs="Calibri"/>
        </w:rPr>
      </w:pPr>
      <w:r w:rsidRPr="00556766">
        <w:rPr>
          <w:rFonts w:ascii="Calibri" w:hAnsi="Calibri" w:cs="Calibri"/>
          <w:b/>
        </w:rPr>
        <w:t xml:space="preserve">Table </w:t>
      </w:r>
      <w:r w:rsidRPr="00556766">
        <w:rPr>
          <w:rFonts w:ascii="Calibri" w:hAnsi="Calibri" w:cs="Calibri"/>
          <w:b/>
        </w:rPr>
        <w:fldChar w:fldCharType="begin"/>
      </w:r>
      <w:r w:rsidRPr="00556766">
        <w:rPr>
          <w:rFonts w:ascii="Calibri" w:hAnsi="Calibri" w:cs="Calibri"/>
          <w:b/>
        </w:rPr>
        <w:instrText xml:space="preserve"> SEQ Table \* ARABIC </w:instrText>
      </w:r>
      <w:r w:rsidRPr="00556766">
        <w:rPr>
          <w:rFonts w:ascii="Calibri" w:hAnsi="Calibri" w:cs="Calibri"/>
          <w:b/>
        </w:rPr>
        <w:fldChar w:fldCharType="separate"/>
      </w:r>
      <w:r w:rsidR="00DA1BA3" w:rsidRPr="00556766">
        <w:rPr>
          <w:rFonts w:ascii="Calibri" w:hAnsi="Calibri" w:cs="Calibri"/>
          <w:b/>
        </w:rPr>
        <w:t>1</w:t>
      </w:r>
      <w:r w:rsidRPr="00556766">
        <w:rPr>
          <w:rFonts w:ascii="Calibri" w:hAnsi="Calibri" w:cs="Calibri"/>
          <w:b/>
        </w:rPr>
        <w:fldChar w:fldCharType="end"/>
      </w:r>
      <w:r w:rsidRPr="00556766">
        <w:rPr>
          <w:rFonts w:ascii="Calibri" w:hAnsi="Calibri" w:cs="Calibri"/>
          <w:b/>
          <w:lang w:eastAsia="zh-CN"/>
        </w:rPr>
        <w:t>.</w:t>
      </w:r>
      <w:r w:rsidRPr="00556766">
        <w:rPr>
          <w:rFonts w:ascii="Calibri" w:hAnsi="Calibri" w:cs="Calibri"/>
          <w:lang w:eastAsia="zh-CN"/>
        </w:rPr>
        <w:t xml:space="preserve"> </w:t>
      </w:r>
      <w:r w:rsidRPr="00F86890">
        <w:rPr>
          <w:rFonts w:ascii="Calibri" w:hAnsi="Calibri" w:cs="Calibri"/>
          <w:b/>
          <w:lang w:eastAsia="zh-CN"/>
        </w:rPr>
        <w:t>Number concentrations (cm</w:t>
      </w:r>
      <w:r w:rsidRPr="00F86890">
        <w:rPr>
          <w:rFonts w:ascii="Calibri" w:hAnsi="Calibri" w:cs="Calibri"/>
          <w:b/>
          <w:vertAlign w:val="superscript"/>
          <w:lang w:eastAsia="zh-CN"/>
        </w:rPr>
        <w:t>-3</w:t>
      </w:r>
      <w:r w:rsidRPr="00F86890">
        <w:rPr>
          <w:rFonts w:ascii="Calibri" w:hAnsi="Calibri" w:cs="Calibri"/>
          <w:b/>
          <w:lang w:eastAsia="zh-CN"/>
        </w:rPr>
        <w:t>), mass concentrations (µg m</w:t>
      </w:r>
      <w:r w:rsidRPr="00F86890">
        <w:rPr>
          <w:rFonts w:ascii="Calibri" w:hAnsi="Calibri" w:cs="Calibri"/>
          <w:b/>
          <w:vertAlign w:val="superscript"/>
          <w:lang w:eastAsia="zh-CN"/>
        </w:rPr>
        <w:t>-3</w:t>
      </w:r>
      <w:r w:rsidRPr="00F86890">
        <w:rPr>
          <w:rFonts w:ascii="Calibri" w:hAnsi="Calibri" w:cs="Calibri"/>
          <w:b/>
          <w:lang w:eastAsia="zh-CN"/>
        </w:rPr>
        <w:t xml:space="preserve">), mode diameter (nm), and geometric diameter standard deviation of the particles produced by α-pinene </w:t>
      </w:r>
      <w:proofErr w:type="spellStart"/>
      <w:r w:rsidRPr="00F86890">
        <w:rPr>
          <w:rFonts w:ascii="Calibri" w:hAnsi="Calibri" w:cs="Calibri"/>
          <w:b/>
          <w:lang w:eastAsia="zh-CN"/>
        </w:rPr>
        <w:t>ozonolysis</w:t>
      </w:r>
      <w:proofErr w:type="spellEnd"/>
      <w:r w:rsidRPr="00F86890">
        <w:rPr>
          <w:rFonts w:ascii="Calibri" w:hAnsi="Calibri" w:cs="Calibri"/>
          <w:b/>
          <w:lang w:eastAsia="zh-CN"/>
        </w:rPr>
        <w:t>.</w:t>
      </w:r>
      <w:r w:rsidRPr="00556766">
        <w:rPr>
          <w:rFonts w:ascii="Calibri" w:hAnsi="Calibri" w:cs="Calibri"/>
          <w:lang w:eastAsia="zh-CN"/>
        </w:rPr>
        <w:t xml:space="preserve"> A material density of 1200 kg</w:t>
      </w:r>
      <w:r w:rsidR="00F86890">
        <w:rPr>
          <w:rFonts w:ascii="Calibri" w:hAnsi="Calibri" w:cs="Calibri"/>
          <w:lang w:eastAsia="zh-CN"/>
        </w:rPr>
        <w:t>∙</w:t>
      </w:r>
      <w:r w:rsidRPr="00556766">
        <w:rPr>
          <w:rFonts w:ascii="Calibri" w:hAnsi="Calibri" w:cs="Calibri"/>
          <w:lang w:eastAsia="zh-CN"/>
        </w:rPr>
        <w:t>m</w:t>
      </w:r>
      <w:r w:rsidRPr="00556766">
        <w:rPr>
          <w:rFonts w:ascii="Calibri" w:hAnsi="Calibri" w:cs="Calibri"/>
          <w:vertAlign w:val="superscript"/>
          <w:lang w:eastAsia="zh-CN"/>
        </w:rPr>
        <w:noBreakHyphen/>
        <w:t>3</w:t>
      </w:r>
      <w:r w:rsidRPr="00556766">
        <w:rPr>
          <w:rFonts w:ascii="Calibri" w:hAnsi="Calibri" w:cs="Calibri"/>
          <w:lang w:eastAsia="zh-CN"/>
        </w:rPr>
        <w:t xml:space="preserve"> was used for conversion of volume concentrations to mass concentrations</w:t>
      </w:r>
      <w:r w:rsidR="0075407F" w:rsidRPr="00556766">
        <w:rPr>
          <w:rFonts w:ascii="Calibri" w:hAnsi="Calibri" w:cs="Calibri"/>
          <w:lang w:eastAsia="zh-CN"/>
        </w:rPr>
        <w:t xml:space="preserve"> and the residence time was 38 s for all experiments.</w:t>
      </w:r>
      <w:r w:rsidRPr="00556766">
        <w:rPr>
          <w:rFonts w:ascii="Calibri" w:hAnsi="Calibri" w:cs="Calibri"/>
          <w:lang w:eastAsia="zh-CN"/>
        </w:rPr>
        <w:t xml:space="preserve"> </w:t>
      </w:r>
      <w:r w:rsidRPr="00556766">
        <w:rPr>
          <w:rFonts w:ascii="Calibri" w:hAnsi="Calibri" w:cs="Calibri"/>
          <w:vertAlign w:val="superscript"/>
          <w:lang w:eastAsia="zh-CN"/>
        </w:rPr>
        <w:t>*</w:t>
      </w:r>
      <w:r w:rsidRPr="00556766">
        <w:rPr>
          <w:rFonts w:ascii="Calibri" w:hAnsi="Calibri" w:cs="Calibri"/>
          <w:lang w:eastAsia="zh-CN"/>
        </w:rPr>
        <w:t xml:space="preserve">Although particles were present, the mass concentration was below the detection limit. </w:t>
      </w:r>
      <w:r w:rsidRPr="00556766">
        <w:rPr>
          <w:rFonts w:ascii="Calibri" w:hAnsi="Calibri" w:cs="Calibri"/>
        </w:rPr>
        <w:t xml:space="preserve">This table previously appeared in </w:t>
      </w:r>
      <w:proofErr w:type="spellStart"/>
      <w:r w:rsidRPr="00556766">
        <w:rPr>
          <w:rFonts w:ascii="Calibri" w:hAnsi="Calibri" w:cs="Calibri"/>
        </w:rPr>
        <w:t>Shreatha</w:t>
      </w:r>
      <w:proofErr w:type="spellEnd"/>
      <w:r w:rsidR="00556766" w:rsidRPr="00556766">
        <w:rPr>
          <w:rFonts w:ascii="Calibri" w:hAnsi="Calibri" w:cs="Calibri"/>
          <w:i/>
        </w:rPr>
        <w:t xml:space="preserve"> et al.</w:t>
      </w:r>
      <w:hyperlink w:anchor="_ENREF_13" w:tooltip="Shrestha, 2013 #349" w:history="1">
        <w:r w:rsidR="00991035" w:rsidRPr="00556766">
          <w:rPr>
            <w:rFonts w:ascii="Calibri" w:hAnsi="Calibri" w:cs="Calibri"/>
          </w:rPr>
          <w:fldChar w:fldCharType="begin"/>
        </w:r>
        <w:r w:rsidR="00991035" w:rsidRPr="00556766">
          <w:rPr>
            <w:rFonts w:ascii="Calibri" w:hAnsi="Calibri" w:cs="Calibri"/>
          </w:rPr>
          <w:instrText xml:space="preserve"> ADDIN EN.CITE &lt;EndNote&gt;&lt;Cite&gt;&lt;Author&gt;Shrestha&lt;/Author&gt;&lt;Year&gt;2013&lt;/Year&gt;&lt;RecNum&gt;349&lt;/RecNum&gt;&lt;DisplayText&gt;&lt;style face="superscript"&gt;13&lt;/style&gt;&lt;/DisplayText&gt;&lt;record&gt;&lt;rec-number&gt;349&lt;/rec-number&gt;&lt;foreign-keys&gt;&lt;key app="EN" db-id="fwersr5ewfwxe5evvpmvtsw4frtdxxfvx59x" timestamp="1395777758"&gt;349&lt;/key&gt;&lt;/foreign-keys&gt;&lt;ref-type name="Journal Article"&gt;17&lt;/ref-type&gt;&lt;contributors&gt;&lt;authors&gt;&lt;author&gt;Shrestha, Mona&lt;/author&gt;&lt;author&gt;Zhang, Yue&lt;/author&gt;&lt;author&gt;Ebben, Carlena J.&lt;/author&gt;&lt;author&gt;Martin, Scot T.&lt;/author&gt;&lt;author&gt;Geiger, Franz M.&lt;/author&gt;&lt;/authors&gt;&lt;/contributors&gt;&lt;titles&gt;&lt;title&gt;Vibrational sum frequency generation spectroscopy of secondary organic material produced by condensational growth from α-pinene ozonolysis&lt;/title&gt;&lt;secondary-title&gt;The Journal of Physical Chemistry A&lt;/secondary-title&gt;&lt;/titles&gt;&lt;periodical&gt;&lt;full-title&gt;The Journal of Physical Chemistry A&lt;/full-title&gt;&lt;abbr-1&gt;J. Phys. Chem. A&lt;/abbr-1&gt;&lt;abbr-2&gt;J Phys Chem A&lt;/abbr-2&gt;&lt;/periodical&gt;&lt;pages&gt;8427-8436&lt;/pages&gt;&lt;volume&gt;117&lt;/volume&gt;&lt;number&gt;35&lt;/number&gt;&lt;dates&gt;&lt;year&gt;2013&lt;/year&gt;&lt;pub-dates&gt;&lt;date&gt;2013/09/05&lt;/date&gt;&lt;/pub-dates&gt;&lt;/dates&gt;&lt;publisher&gt;American Chemical Society&lt;/publisher&gt;&lt;isbn&gt;1089-5639&lt;/isbn&gt;&lt;urls&gt;&lt;related-urls&gt;&lt;url&gt;http://dx.doi.org/10.1021/jp405065d&lt;/url&gt;&lt;/related-urls&gt;&lt;/urls&gt;&lt;electronic-resource-num&gt;10.1021/jp405065d&lt;/electronic-resource-num&gt;&lt;access-date&gt;2014/03/25&lt;/access-date&gt;&lt;/record&gt;&lt;/Cite&gt;&lt;/EndNote&gt;</w:instrText>
        </w:r>
        <w:r w:rsidR="00991035" w:rsidRPr="00556766">
          <w:rPr>
            <w:rFonts w:ascii="Calibri" w:hAnsi="Calibri" w:cs="Calibri"/>
          </w:rPr>
          <w:fldChar w:fldCharType="separate"/>
        </w:r>
        <w:r w:rsidR="00991035" w:rsidRPr="00556766">
          <w:rPr>
            <w:rFonts w:ascii="Calibri" w:hAnsi="Calibri" w:cs="Calibri"/>
            <w:vertAlign w:val="superscript"/>
          </w:rPr>
          <w:t>13</w:t>
        </w:r>
        <w:r w:rsidR="00991035" w:rsidRPr="00556766">
          <w:rPr>
            <w:rFonts w:ascii="Calibri" w:hAnsi="Calibri" w:cs="Calibri"/>
          </w:rPr>
          <w:fldChar w:fldCharType="end"/>
        </w:r>
      </w:hyperlink>
      <w:r w:rsidRPr="00556766">
        <w:rPr>
          <w:rFonts w:ascii="Calibri" w:hAnsi="Calibri" w:cs="Calibri"/>
        </w:rPr>
        <w:t xml:space="preserve"> and is reproduced here with permission.</w:t>
      </w:r>
    </w:p>
    <w:p w14:paraId="7E712A5C" w14:textId="77777777" w:rsidR="00041FF3" w:rsidRPr="00556766" w:rsidRDefault="00041FF3" w:rsidP="00556766">
      <w:pPr>
        <w:rPr>
          <w:rFonts w:ascii="Calibri" w:hAnsi="Calibri" w:cs="Calibri"/>
          <w:b/>
        </w:rPr>
      </w:pPr>
    </w:p>
    <w:p w14:paraId="14761E57" w14:textId="0FF1B9E3" w:rsidR="006861E3" w:rsidRPr="00556766" w:rsidRDefault="00AA176A" w:rsidP="00556766">
      <w:pPr>
        <w:rPr>
          <w:rFonts w:ascii="Calibri" w:hAnsi="Calibri" w:cs="Calibri"/>
          <w:lang w:eastAsia="zh-CN"/>
        </w:rPr>
      </w:pPr>
      <w:r w:rsidRPr="00556766">
        <w:rPr>
          <w:rFonts w:ascii="Calibri" w:hAnsi="Calibri" w:cs="Calibri"/>
          <w:b/>
        </w:rPr>
        <w:t>DISCUSSION:</w:t>
      </w:r>
    </w:p>
    <w:p w14:paraId="4D82DC70" w14:textId="144EFE88" w:rsidR="003F2C5F" w:rsidRPr="00556766" w:rsidRDefault="00556766" w:rsidP="00556766">
      <w:pPr>
        <w:rPr>
          <w:rFonts w:ascii="Calibri" w:hAnsi="Calibri" w:cs="Calibri"/>
          <w:lang w:eastAsia="zh-CN"/>
        </w:rPr>
      </w:pPr>
      <w:hyperlink w:anchor="_ENREF_12" w:tooltip="Zhang, 2015 #597" w:history="1"/>
      <w:r w:rsidR="003D6678" w:rsidRPr="00556766">
        <w:rPr>
          <w:rFonts w:ascii="Calibri" w:hAnsi="Calibri" w:cs="Calibri"/>
        </w:rPr>
        <w:t xml:space="preserve">By adjusting the </w:t>
      </w:r>
      <w:r w:rsidR="00FC1454" w:rsidRPr="00556766">
        <w:rPr>
          <w:rFonts w:ascii="Calibri" w:hAnsi="Calibri" w:cs="Calibri"/>
          <w:lang w:eastAsia="zh-CN"/>
        </w:rPr>
        <w:t>conditions in the flow tube reactor</w:t>
      </w:r>
      <w:r w:rsidR="003D6678" w:rsidRPr="00556766">
        <w:rPr>
          <w:rFonts w:ascii="Calibri" w:hAnsi="Calibri" w:cs="Calibri"/>
          <w:lang w:eastAsia="zh-CN"/>
        </w:rPr>
        <w:t xml:space="preserve">, a wide range of SOA </w:t>
      </w:r>
      <w:r w:rsidR="00FC1454" w:rsidRPr="00556766">
        <w:rPr>
          <w:rFonts w:ascii="Calibri" w:hAnsi="Calibri" w:cs="Calibri"/>
          <w:lang w:eastAsia="zh-CN"/>
        </w:rPr>
        <w:t xml:space="preserve">particles with well-defined number concentrations and mass concentrations </w:t>
      </w:r>
      <w:r w:rsidR="003D6678" w:rsidRPr="00556766">
        <w:rPr>
          <w:rFonts w:ascii="Calibri" w:hAnsi="Calibri" w:cs="Calibri"/>
          <w:lang w:eastAsia="zh-CN"/>
        </w:rPr>
        <w:t xml:space="preserve">can be produced. The growth mechanism can also be altered between </w:t>
      </w:r>
      <w:r w:rsidR="00FC1454" w:rsidRPr="00556766">
        <w:rPr>
          <w:rFonts w:ascii="Calibri" w:hAnsi="Calibri" w:cs="Calibri"/>
          <w:lang w:eastAsia="zh-CN"/>
        </w:rPr>
        <w:t>the condensational growth and coagulative growth modes</w:t>
      </w:r>
      <w:r w:rsidR="003D6678" w:rsidRPr="00556766">
        <w:rPr>
          <w:rFonts w:ascii="Calibri" w:hAnsi="Calibri" w:cs="Calibri"/>
          <w:lang w:eastAsia="zh-CN"/>
        </w:rPr>
        <w:t>, forming pa</w:t>
      </w:r>
      <w:r w:rsidR="00FC1454" w:rsidRPr="00556766">
        <w:rPr>
          <w:rFonts w:ascii="Calibri" w:hAnsi="Calibri" w:cs="Calibri"/>
          <w:lang w:eastAsia="zh-CN"/>
        </w:rPr>
        <w:t>.</w:t>
      </w:r>
      <w:r w:rsidR="007B240C" w:rsidRPr="00556766">
        <w:rPr>
          <w:rFonts w:ascii="Calibri" w:hAnsi="Calibri" w:cs="Calibri"/>
          <w:lang w:eastAsia="zh-CN"/>
        </w:rPr>
        <w:t xml:space="preserve"> </w:t>
      </w:r>
      <w:r w:rsidR="00C75653" w:rsidRPr="00556766">
        <w:rPr>
          <w:rFonts w:ascii="Calibri" w:hAnsi="Calibri" w:cs="Calibri"/>
          <w:lang w:eastAsia="zh-CN"/>
        </w:rPr>
        <w:t>The critical ste</w:t>
      </w:r>
      <w:bookmarkStart w:id="4" w:name="_GoBack"/>
      <w:bookmarkEnd w:id="4"/>
      <w:r w:rsidR="00C75653" w:rsidRPr="00556766">
        <w:rPr>
          <w:rFonts w:ascii="Calibri" w:hAnsi="Calibri" w:cs="Calibri"/>
          <w:lang w:eastAsia="zh-CN"/>
        </w:rPr>
        <w:t xml:space="preserve">ps in the protocol include maintaining a relative stable temperature of the flow tube </w:t>
      </w:r>
      <w:proofErr w:type="gramStart"/>
      <w:r w:rsidR="00C75653" w:rsidRPr="00556766">
        <w:rPr>
          <w:rFonts w:ascii="Calibri" w:hAnsi="Calibri" w:cs="Calibri"/>
          <w:lang w:eastAsia="zh-CN"/>
        </w:rPr>
        <w:t>reactor, and</w:t>
      </w:r>
      <w:proofErr w:type="gramEnd"/>
      <w:r w:rsidR="00C75653" w:rsidRPr="00556766">
        <w:rPr>
          <w:rFonts w:ascii="Calibri" w:hAnsi="Calibri" w:cs="Calibri"/>
          <w:lang w:eastAsia="zh-CN"/>
        </w:rPr>
        <w:t xml:space="preserve"> stabilizing the ozone concentration out of the ozone generator.</w:t>
      </w:r>
      <w:r>
        <w:rPr>
          <w:rFonts w:ascii="Calibri" w:hAnsi="Calibri" w:cs="Calibri"/>
          <w:lang w:eastAsia="zh-CN"/>
        </w:rPr>
        <w:t xml:space="preserve"> </w:t>
      </w:r>
      <w:r w:rsidR="00C75653" w:rsidRPr="00556766">
        <w:rPr>
          <w:rFonts w:ascii="Calibri" w:hAnsi="Calibri" w:cs="Calibri"/>
          <w:lang w:eastAsia="zh-CN"/>
        </w:rPr>
        <w:t xml:space="preserve">It is also important to note that the </w:t>
      </w:r>
      <w:r w:rsidR="004C0F3D" w:rsidRPr="00556766">
        <w:rPr>
          <w:rFonts w:ascii="Calibri" w:hAnsi="Calibri" w:cs="Calibri"/>
          <w:lang w:eastAsia="zh-CN"/>
        </w:rPr>
        <w:t xml:space="preserve">position of the movable injector needs to be carefully recorded every time so that the residence time would stay the same when repeating the experiments. </w:t>
      </w:r>
    </w:p>
    <w:p w14:paraId="28D05AB8" w14:textId="64C540FB" w:rsidR="004C0F3D" w:rsidRPr="00556766" w:rsidRDefault="004C0F3D" w:rsidP="00556766">
      <w:pPr>
        <w:rPr>
          <w:rFonts w:ascii="Calibri" w:hAnsi="Calibri" w:cs="Calibri"/>
          <w:lang w:eastAsia="zh-CN"/>
        </w:rPr>
      </w:pPr>
    </w:p>
    <w:p w14:paraId="29E6F212" w14:textId="759C3453" w:rsidR="004C0F3D" w:rsidRPr="00556766" w:rsidRDefault="004C0F3D" w:rsidP="00556766">
      <w:pPr>
        <w:rPr>
          <w:rFonts w:ascii="Calibri" w:hAnsi="Calibri" w:cs="Calibri"/>
          <w:lang w:eastAsia="zh-CN"/>
        </w:rPr>
      </w:pPr>
      <w:r w:rsidRPr="00556766">
        <w:rPr>
          <w:rFonts w:ascii="Calibri" w:hAnsi="Calibri" w:cs="Calibri"/>
          <w:lang w:eastAsia="zh-CN"/>
        </w:rPr>
        <w:t>If the particle concentration from the flow tube reactor seems to be different than expected, several troub</w:t>
      </w:r>
      <w:r w:rsidR="007C37B8" w:rsidRPr="00556766">
        <w:rPr>
          <w:rFonts w:ascii="Calibri" w:hAnsi="Calibri" w:cs="Calibri"/>
          <w:lang w:eastAsia="zh-CN"/>
        </w:rPr>
        <w:t>le</w:t>
      </w:r>
      <w:r w:rsidRPr="00556766">
        <w:rPr>
          <w:rFonts w:ascii="Calibri" w:hAnsi="Calibri" w:cs="Calibri"/>
          <w:lang w:eastAsia="zh-CN"/>
        </w:rPr>
        <w:t xml:space="preserve">shooting procedures can be performed. An air-tight examine of the flow tube reactor can be performed first. Following the airtight exam, the </w:t>
      </w:r>
      <w:r w:rsidR="00523954" w:rsidRPr="00556766">
        <w:rPr>
          <w:rFonts w:ascii="Calibri" w:hAnsi="Calibri" w:cs="Calibri"/>
          <w:lang w:eastAsia="zh-CN"/>
        </w:rPr>
        <w:t xml:space="preserve">number-diameter measurement </w:t>
      </w:r>
      <w:r w:rsidRPr="00556766">
        <w:rPr>
          <w:rFonts w:ascii="Calibri" w:hAnsi="Calibri" w:cs="Calibri"/>
          <w:lang w:eastAsia="zh-CN"/>
        </w:rPr>
        <w:t xml:space="preserve">instrument needs to be checked </w:t>
      </w:r>
      <w:proofErr w:type="gramStart"/>
      <w:r w:rsidRPr="00556766">
        <w:rPr>
          <w:rFonts w:ascii="Calibri" w:hAnsi="Calibri" w:cs="Calibri"/>
          <w:lang w:eastAsia="zh-CN"/>
        </w:rPr>
        <w:t>in order to</w:t>
      </w:r>
      <w:proofErr w:type="gramEnd"/>
      <w:r w:rsidRPr="00556766">
        <w:rPr>
          <w:rFonts w:ascii="Calibri" w:hAnsi="Calibri" w:cs="Calibri"/>
          <w:lang w:eastAsia="zh-CN"/>
        </w:rPr>
        <w:t xml:space="preserve"> exclude all the potential malfunction possibilities such as clogging at the inlet and </w:t>
      </w:r>
      <w:r w:rsidR="00494BC3" w:rsidRPr="00556766">
        <w:rPr>
          <w:rFonts w:ascii="Calibri" w:hAnsi="Calibri" w:cs="Calibri"/>
          <w:lang w:eastAsia="zh-CN"/>
        </w:rPr>
        <w:t xml:space="preserve">depletion of 1-butanol solution for CPC. </w:t>
      </w:r>
    </w:p>
    <w:p w14:paraId="579D7F6A" w14:textId="77777777" w:rsidR="007B240C" w:rsidRPr="00556766" w:rsidRDefault="007B240C" w:rsidP="00556766">
      <w:pPr>
        <w:rPr>
          <w:rFonts w:ascii="Calibri" w:hAnsi="Calibri" w:cs="Calibri"/>
          <w:lang w:eastAsia="zh-CN"/>
        </w:rPr>
      </w:pPr>
    </w:p>
    <w:p w14:paraId="3668E7D7" w14:textId="6525E4C6" w:rsidR="003F2C5F" w:rsidRPr="00556766" w:rsidRDefault="00494BC3" w:rsidP="00556766">
      <w:pPr>
        <w:rPr>
          <w:rFonts w:ascii="Calibri" w:hAnsi="Calibri" w:cs="Calibri"/>
        </w:rPr>
      </w:pPr>
      <w:r w:rsidRPr="00556766">
        <w:rPr>
          <w:rFonts w:ascii="Calibri" w:hAnsi="Calibri" w:cs="Calibri"/>
          <w:lang w:eastAsia="zh-CN"/>
        </w:rPr>
        <w:t xml:space="preserve">Hence, the flow tube reactor described above is a useful tool for studying the physicochemical properties and evolution of the organic aerosols spanning a wide range of concentrations. </w:t>
      </w:r>
      <w:r w:rsidR="00950375" w:rsidRPr="00556766">
        <w:rPr>
          <w:rFonts w:ascii="Calibri" w:hAnsi="Calibri" w:cs="Calibri"/>
          <w:lang w:eastAsia="zh-CN"/>
        </w:rPr>
        <w:t xml:space="preserve">Compared with other aerosol generation systems, </w:t>
      </w:r>
      <w:r w:rsidR="00950375" w:rsidRPr="00556766">
        <w:rPr>
          <w:rFonts w:ascii="Calibri" w:hAnsi="Calibri" w:cs="Calibri"/>
        </w:rPr>
        <w:t>the flow tube reactor can quickly produce aerosol particles for a variety of particle number and mass concentrations</w:t>
      </w:r>
      <w:hyperlink w:anchor="_ENREF_13" w:tooltip="Shrestha, 2013 #349" w:history="1">
        <w:r w:rsidR="00991035" w:rsidRPr="00556766">
          <w:rPr>
            <w:rFonts w:ascii="Calibri" w:hAnsi="Calibri" w:cs="Calibri"/>
          </w:rPr>
          <w:fldChar w:fldCharType="begin"/>
        </w:r>
        <w:r w:rsidR="00991035" w:rsidRPr="00556766">
          <w:rPr>
            <w:rFonts w:ascii="Calibri" w:hAnsi="Calibri" w:cs="Calibri"/>
          </w:rPr>
          <w:instrText xml:space="preserve"> ADDIN EN.CITE &lt;EndNote&gt;&lt;Cite&gt;&lt;Author&gt;Shrestha&lt;/Author&gt;&lt;Year&gt;2013&lt;/Year&gt;&lt;RecNum&gt;349&lt;/RecNum&gt;&lt;DisplayText&gt;&lt;style face="superscript"&gt;13&lt;/style&gt;&lt;/DisplayText&gt;&lt;record&gt;&lt;rec-number&gt;349&lt;/rec-number&gt;&lt;foreign-keys&gt;&lt;key app="EN" db-id="fwersr5ewfwxe5evvpmvtsw4frtdxxfvx59x" timestamp="1395777758"&gt;349&lt;/key&gt;&lt;/foreign-keys&gt;&lt;ref-type name="Journal Article"&gt;17&lt;/ref-type&gt;&lt;contributors&gt;&lt;authors&gt;&lt;author&gt;Shrestha, Mona&lt;/author&gt;&lt;author&gt;Zhang, Yue&lt;/author&gt;&lt;author&gt;Ebben, Carlena J.&lt;/author&gt;&lt;author&gt;Martin, Scot T.&lt;/author&gt;&lt;author&gt;Geiger, Franz M.&lt;/author&gt;&lt;/authors&gt;&lt;/contributors&gt;&lt;titles&gt;&lt;title&gt;Vibrational sum frequency generation spectroscopy of secondary organic material produced by condensational growth from α-pinene ozonolysis&lt;/title&gt;&lt;secondary-title&gt;The Journal of Physical Chemistry A&lt;/secondary-title&gt;&lt;/titles&gt;&lt;periodical&gt;&lt;full-title&gt;The Journal of Physical Chemistry A&lt;/full-title&gt;&lt;abbr-1&gt;J. Phys. Chem. A&lt;/abbr-1&gt;&lt;abbr-2&gt;J Phys Chem A&lt;/abbr-2&gt;&lt;/periodical&gt;&lt;pages&gt;8427-8436&lt;/pages&gt;&lt;volume&gt;117&lt;/volume&gt;&lt;number&gt;35&lt;/number&gt;&lt;dates&gt;&lt;year&gt;2013&lt;/year&gt;&lt;pub-dates&gt;&lt;date&gt;2013/09/05&lt;/date&gt;&lt;/pub-dates&gt;&lt;/dates&gt;&lt;publisher&gt;American Chemical Society&lt;/publisher&gt;&lt;isbn&gt;1089-5639&lt;/isbn&gt;&lt;urls&gt;&lt;related-urls&gt;&lt;url&gt;http://dx.doi.org/10.1021/jp405065d&lt;/url&gt;&lt;/related-urls&gt;&lt;/urls&gt;&lt;electronic-resource-num&gt;10.1021/jp405065d&lt;/electronic-resource-num&gt;&lt;access-date&gt;2014/03/25&lt;/access-date&gt;&lt;/record&gt;&lt;/Cite&gt;&lt;/EndNote&gt;</w:instrText>
        </w:r>
        <w:r w:rsidR="00991035" w:rsidRPr="00556766">
          <w:rPr>
            <w:rFonts w:ascii="Calibri" w:hAnsi="Calibri" w:cs="Calibri"/>
          </w:rPr>
          <w:fldChar w:fldCharType="separate"/>
        </w:r>
        <w:r w:rsidR="00991035" w:rsidRPr="00556766">
          <w:rPr>
            <w:rFonts w:ascii="Calibri" w:hAnsi="Calibri" w:cs="Calibri"/>
            <w:vertAlign w:val="superscript"/>
          </w:rPr>
          <w:t>13</w:t>
        </w:r>
        <w:r w:rsidR="00991035" w:rsidRPr="00556766">
          <w:rPr>
            <w:rFonts w:ascii="Calibri" w:hAnsi="Calibri" w:cs="Calibri"/>
          </w:rPr>
          <w:fldChar w:fldCharType="end"/>
        </w:r>
      </w:hyperlink>
      <w:r w:rsidR="00950375" w:rsidRPr="00556766">
        <w:rPr>
          <w:rFonts w:ascii="Calibri" w:hAnsi="Calibri" w:cs="Calibri"/>
        </w:rPr>
        <w:t>, which is especially useful in high mass-loading sampling. The flow tube reactor is also equipped with a movable sampler</w:t>
      </w:r>
      <w:r w:rsidR="004F5FEF" w:rsidRPr="00556766">
        <w:rPr>
          <w:rFonts w:ascii="Calibri" w:hAnsi="Calibri" w:cs="Calibri"/>
        </w:rPr>
        <w:t>, enabling study on the evolution and growth of the aerosol particles</w:t>
      </w:r>
      <w:r w:rsidR="00950375" w:rsidRPr="00556766">
        <w:rPr>
          <w:rFonts w:ascii="Calibri" w:hAnsi="Calibri" w:cs="Calibri"/>
        </w:rPr>
        <w:t xml:space="preserve">. </w:t>
      </w:r>
      <w:r w:rsidR="004F5FEF" w:rsidRPr="00556766">
        <w:rPr>
          <w:rFonts w:ascii="Calibri" w:hAnsi="Calibri" w:cs="Calibri"/>
          <w:lang w:eastAsia="zh-CN"/>
        </w:rPr>
        <w:t xml:space="preserve">On the other hand, the </w:t>
      </w:r>
      <w:r w:rsidRPr="00556766">
        <w:rPr>
          <w:rFonts w:ascii="Calibri" w:hAnsi="Calibri" w:cs="Calibri"/>
          <w:lang w:eastAsia="zh-CN"/>
        </w:rPr>
        <w:t xml:space="preserve">reactor has a relatively short residence time and a relatively high precursor concentration, which limits its ability to simulate close-to-ambient reaction conditions. </w:t>
      </w:r>
      <w:r w:rsidR="003F2C5F" w:rsidRPr="00556766">
        <w:rPr>
          <w:rFonts w:ascii="Calibri" w:hAnsi="Calibri" w:cs="Calibri"/>
          <w:lang w:eastAsia="zh-CN"/>
        </w:rPr>
        <w:t xml:space="preserve">Future work involving the flow tube reactor is to add </w:t>
      </w:r>
      <w:r w:rsidR="007B59BE" w:rsidRPr="00556766">
        <w:rPr>
          <w:rFonts w:ascii="Calibri" w:hAnsi="Calibri" w:cs="Calibri"/>
          <w:lang w:eastAsia="zh-CN"/>
        </w:rPr>
        <w:t xml:space="preserve">ultraviolet illumination </w:t>
      </w:r>
      <w:r w:rsidR="00EC24DD" w:rsidRPr="00556766">
        <w:rPr>
          <w:rFonts w:ascii="Calibri" w:hAnsi="Calibri" w:cs="Calibri"/>
          <w:lang w:eastAsia="zh-CN"/>
        </w:rPr>
        <w:t xml:space="preserve">onto the inner walls so </w:t>
      </w:r>
      <w:r w:rsidR="00EC24DD" w:rsidRPr="00556766">
        <w:rPr>
          <w:rFonts w:ascii="Calibri" w:hAnsi="Calibri" w:cs="Calibri"/>
          <w:lang w:eastAsia="zh-CN"/>
        </w:rPr>
        <w:lastRenderedPageBreak/>
        <w:t xml:space="preserve">that photo-oxidation reactions </w:t>
      </w:r>
      <w:r w:rsidR="00666814" w:rsidRPr="00556766">
        <w:rPr>
          <w:rFonts w:ascii="Calibri" w:hAnsi="Calibri" w:cs="Calibri"/>
          <w:lang w:eastAsia="zh-CN"/>
        </w:rPr>
        <w:t xml:space="preserve">can </w:t>
      </w:r>
      <w:r w:rsidR="00EC24DD" w:rsidRPr="00556766">
        <w:rPr>
          <w:rFonts w:ascii="Calibri" w:hAnsi="Calibri" w:cs="Calibri"/>
          <w:lang w:eastAsia="zh-CN"/>
        </w:rPr>
        <w:t>be conducted within the flow tube reactor.</w:t>
      </w:r>
      <w:r w:rsidR="007B59BE" w:rsidRPr="00556766">
        <w:rPr>
          <w:rFonts w:ascii="Calibri" w:hAnsi="Calibri" w:cs="Calibri"/>
          <w:lang w:eastAsia="zh-CN"/>
        </w:rPr>
        <w:t xml:space="preserve"> Plans are in place for o</w:t>
      </w:r>
      <w:r w:rsidR="00EC24DD" w:rsidRPr="00556766">
        <w:rPr>
          <w:rFonts w:ascii="Calibri" w:hAnsi="Calibri" w:cs="Calibri"/>
          <w:lang w:eastAsia="zh-CN"/>
        </w:rPr>
        <w:t xml:space="preserve">ther VOC reactants, such as </w:t>
      </w:r>
      <w:r w:rsidR="00EC24DD" w:rsidRPr="00556766">
        <w:rPr>
          <w:rFonts w:ascii="Calibri" w:hAnsi="Calibri" w:cs="Calibri"/>
        </w:rPr>
        <w:t xml:space="preserve">β-caryophyllene and limonene, </w:t>
      </w:r>
      <w:r w:rsidR="007B59BE" w:rsidRPr="00556766">
        <w:rPr>
          <w:rFonts w:ascii="Calibri" w:hAnsi="Calibri" w:cs="Calibri"/>
        </w:rPr>
        <w:t>to be studied as well.</w:t>
      </w:r>
      <w:r w:rsidR="00EC24DD" w:rsidRPr="00556766">
        <w:rPr>
          <w:rFonts w:ascii="Calibri" w:hAnsi="Calibri" w:cs="Calibri"/>
        </w:rPr>
        <w:t xml:space="preserve"> </w:t>
      </w:r>
    </w:p>
    <w:p w14:paraId="5F83A36F" w14:textId="77777777" w:rsidR="00474866" w:rsidRPr="00556766" w:rsidRDefault="00474866" w:rsidP="00556766">
      <w:pPr>
        <w:rPr>
          <w:rFonts w:ascii="Calibri" w:hAnsi="Calibri" w:cs="Calibri"/>
        </w:rPr>
      </w:pPr>
    </w:p>
    <w:p w14:paraId="25C914F7" w14:textId="631CD698" w:rsidR="007B240C" w:rsidRPr="00556766" w:rsidRDefault="00AA176A" w:rsidP="00556766">
      <w:pPr>
        <w:pStyle w:val="Heading1"/>
        <w:shd w:val="clear" w:color="auto" w:fill="FFFFFF"/>
        <w:spacing w:before="0" w:beforeAutospacing="0" w:after="0" w:afterAutospacing="0"/>
        <w:rPr>
          <w:rFonts w:ascii="Calibri" w:hAnsi="Calibri" w:cs="Calibri"/>
          <w:b w:val="0"/>
          <w:sz w:val="24"/>
          <w:szCs w:val="24"/>
        </w:rPr>
      </w:pPr>
      <w:r w:rsidRPr="00556766">
        <w:rPr>
          <w:rFonts w:ascii="Calibri" w:hAnsi="Calibri" w:cs="Calibri"/>
          <w:sz w:val="24"/>
          <w:szCs w:val="24"/>
        </w:rPr>
        <w:t>ACKNOWLEDGMENTS</w:t>
      </w:r>
      <w:r w:rsidRPr="00556766">
        <w:rPr>
          <w:rFonts w:ascii="Calibri" w:hAnsi="Calibri" w:cs="Calibri"/>
          <w:b w:val="0"/>
          <w:sz w:val="24"/>
          <w:szCs w:val="24"/>
        </w:rPr>
        <w:t>:</w:t>
      </w:r>
    </w:p>
    <w:p w14:paraId="71F781A3" w14:textId="2E360253" w:rsidR="00474866" w:rsidRPr="00556766" w:rsidRDefault="00474866" w:rsidP="00556766">
      <w:pPr>
        <w:pStyle w:val="Heading1"/>
        <w:shd w:val="clear" w:color="auto" w:fill="FFFFFF"/>
        <w:spacing w:before="0" w:beforeAutospacing="0" w:after="0" w:afterAutospacing="0"/>
        <w:rPr>
          <w:rFonts w:ascii="Calibri" w:hAnsi="Calibri" w:cs="Calibri"/>
          <w:b w:val="0"/>
          <w:sz w:val="24"/>
          <w:szCs w:val="24"/>
        </w:rPr>
      </w:pPr>
      <w:r w:rsidRPr="00556766">
        <w:rPr>
          <w:rFonts w:ascii="Calibri" w:hAnsi="Calibri" w:cs="Calibri"/>
          <w:b w:val="0"/>
          <w:sz w:val="24"/>
          <w:szCs w:val="24"/>
        </w:rPr>
        <w:t xml:space="preserve">This material is based upon work supported by the National Science Foundation Environmental Chemical Sciences Program in the Division of Chemistry under Grant No. 1111418. We acknowledge Mona Shrestha, Adam Bateman, </w:t>
      </w:r>
      <w:proofErr w:type="spellStart"/>
      <w:r w:rsidRPr="00556766">
        <w:rPr>
          <w:rFonts w:ascii="Calibri" w:hAnsi="Calibri" w:cs="Calibri"/>
          <w:b w:val="0"/>
          <w:sz w:val="24"/>
          <w:szCs w:val="24"/>
        </w:rPr>
        <w:t>Pengfei</w:t>
      </w:r>
      <w:proofErr w:type="spellEnd"/>
      <w:r w:rsidRPr="00556766">
        <w:rPr>
          <w:rFonts w:ascii="Calibri" w:hAnsi="Calibri" w:cs="Calibri"/>
          <w:b w:val="0"/>
          <w:sz w:val="24"/>
          <w:szCs w:val="24"/>
        </w:rPr>
        <w:t xml:space="preserve"> Liu</w:t>
      </w:r>
      <w:r w:rsidR="000A143D" w:rsidRPr="00556766">
        <w:rPr>
          <w:rFonts w:ascii="Calibri" w:hAnsi="Calibri" w:cs="Calibri"/>
          <w:b w:val="0"/>
          <w:sz w:val="24"/>
          <w:szCs w:val="24"/>
        </w:rPr>
        <w:t>,</w:t>
      </w:r>
      <w:r w:rsidRPr="00556766">
        <w:rPr>
          <w:rFonts w:ascii="Calibri" w:hAnsi="Calibri" w:cs="Calibri"/>
          <w:b w:val="0"/>
          <w:sz w:val="24"/>
          <w:szCs w:val="24"/>
        </w:rPr>
        <w:t xml:space="preserve"> and </w:t>
      </w:r>
      <w:proofErr w:type="spellStart"/>
      <w:r w:rsidRPr="00556766">
        <w:rPr>
          <w:rFonts w:ascii="Calibri" w:hAnsi="Calibri" w:cs="Calibri"/>
          <w:b w:val="0"/>
          <w:sz w:val="24"/>
          <w:szCs w:val="24"/>
        </w:rPr>
        <w:t>Mikinori</w:t>
      </w:r>
      <w:proofErr w:type="spellEnd"/>
      <w:r w:rsidRPr="00556766">
        <w:rPr>
          <w:rFonts w:ascii="Calibri" w:hAnsi="Calibri" w:cs="Calibri"/>
          <w:b w:val="0"/>
          <w:sz w:val="24"/>
          <w:szCs w:val="24"/>
        </w:rPr>
        <w:t xml:space="preserve"> </w:t>
      </w:r>
      <w:proofErr w:type="spellStart"/>
      <w:r w:rsidRPr="00556766">
        <w:rPr>
          <w:rFonts w:ascii="Calibri" w:hAnsi="Calibri" w:cs="Calibri"/>
          <w:b w:val="0"/>
          <w:sz w:val="24"/>
          <w:szCs w:val="24"/>
        </w:rPr>
        <w:t>Kuwata</w:t>
      </w:r>
      <w:proofErr w:type="spellEnd"/>
      <w:r w:rsidRPr="00556766">
        <w:rPr>
          <w:rFonts w:ascii="Calibri" w:hAnsi="Calibri" w:cs="Calibri"/>
          <w:b w:val="0"/>
          <w:sz w:val="24"/>
          <w:szCs w:val="24"/>
        </w:rPr>
        <w:t xml:space="preserve"> for useful discussions and assistance with the experiments.</w:t>
      </w:r>
    </w:p>
    <w:p w14:paraId="3F3548FE" w14:textId="77777777" w:rsidR="00474866" w:rsidRPr="00556766" w:rsidRDefault="00474866" w:rsidP="00556766">
      <w:pPr>
        <w:rPr>
          <w:rFonts w:ascii="Calibri" w:eastAsia="楷体" w:hAnsi="Calibri" w:cs="Calibri"/>
        </w:rPr>
      </w:pPr>
    </w:p>
    <w:p w14:paraId="5FF7859F" w14:textId="646164AD" w:rsidR="007B240C" w:rsidRPr="00556766" w:rsidRDefault="007B240C" w:rsidP="00556766">
      <w:pPr>
        <w:rPr>
          <w:rFonts w:ascii="Calibri" w:eastAsia="楷体" w:hAnsi="Calibri" w:cs="Calibri"/>
        </w:rPr>
      </w:pPr>
      <w:r w:rsidRPr="00556766">
        <w:rPr>
          <w:rFonts w:ascii="Calibri" w:eastAsia="楷体" w:hAnsi="Calibri" w:cs="Calibri"/>
          <w:b/>
        </w:rPr>
        <w:t>DISCLOSURES</w:t>
      </w:r>
      <w:r w:rsidR="00474866" w:rsidRPr="00556766">
        <w:rPr>
          <w:rFonts w:ascii="Calibri" w:eastAsia="楷体" w:hAnsi="Calibri" w:cs="Calibri"/>
          <w:b/>
        </w:rPr>
        <w:t>:</w:t>
      </w:r>
      <w:r w:rsidR="00474866" w:rsidRPr="00556766">
        <w:rPr>
          <w:rFonts w:ascii="Calibri" w:eastAsia="楷体" w:hAnsi="Calibri" w:cs="Calibri"/>
        </w:rPr>
        <w:t xml:space="preserve"> </w:t>
      </w:r>
    </w:p>
    <w:p w14:paraId="02829ABA" w14:textId="7DE3288E" w:rsidR="007B240C" w:rsidRPr="00556766" w:rsidRDefault="00474866" w:rsidP="00556766">
      <w:pPr>
        <w:rPr>
          <w:rFonts w:ascii="Calibri" w:eastAsia="楷体" w:hAnsi="Calibri" w:cs="Calibri"/>
          <w:b/>
        </w:rPr>
      </w:pPr>
      <w:r w:rsidRPr="00556766">
        <w:rPr>
          <w:rFonts w:ascii="Calibri" w:eastAsia="楷体" w:hAnsi="Calibri" w:cs="Calibri"/>
        </w:rPr>
        <w:t>The authors declare no competing financial interests</w:t>
      </w:r>
      <w:r w:rsidR="007B240C" w:rsidRPr="00556766">
        <w:rPr>
          <w:rFonts w:ascii="Calibri" w:eastAsia="楷体" w:hAnsi="Calibri" w:cs="Calibri"/>
        </w:rPr>
        <w:t xml:space="preserve">. </w:t>
      </w:r>
    </w:p>
    <w:p w14:paraId="46F12DC8" w14:textId="77777777" w:rsidR="007B240C" w:rsidRPr="00556766" w:rsidRDefault="007B240C" w:rsidP="00556766">
      <w:pPr>
        <w:rPr>
          <w:rFonts w:ascii="Calibri" w:eastAsia="楷体" w:hAnsi="Calibri" w:cs="Calibri"/>
          <w:b/>
        </w:rPr>
      </w:pPr>
    </w:p>
    <w:p w14:paraId="1E8B3389" w14:textId="18B6E4ED" w:rsidR="00474866" w:rsidRPr="00556766" w:rsidRDefault="007B240C" w:rsidP="00556766">
      <w:pPr>
        <w:rPr>
          <w:rFonts w:ascii="Calibri" w:hAnsi="Calibri" w:cs="Calibri"/>
          <w:lang w:eastAsia="zh-CN"/>
        </w:rPr>
      </w:pPr>
      <w:r w:rsidRPr="00556766">
        <w:rPr>
          <w:rFonts w:ascii="Calibri" w:eastAsia="楷体" w:hAnsi="Calibri" w:cs="Calibri"/>
          <w:b/>
        </w:rPr>
        <w:t>REFERENCES:</w:t>
      </w:r>
    </w:p>
    <w:p w14:paraId="73C028B4" w14:textId="77777777" w:rsidR="00B21318" w:rsidRPr="002B48C4" w:rsidRDefault="00B21318" w:rsidP="00B21318">
      <w:pPr>
        <w:pStyle w:val="EndNoteBibliography"/>
        <w:spacing w:line="240" w:lineRule="auto"/>
        <w:rPr>
          <w:rFonts w:ascii="Calibri" w:hAnsi="Calibri" w:cs="Calibri"/>
        </w:rPr>
      </w:pPr>
      <w:r w:rsidRPr="002B48C4">
        <w:rPr>
          <w:rFonts w:ascii="Calibri" w:hAnsi="Calibri" w:cs="Calibri"/>
          <w:lang w:eastAsia="zh-CN"/>
        </w:rPr>
        <w:fldChar w:fldCharType="begin"/>
      </w:r>
      <w:r w:rsidRPr="002B48C4">
        <w:rPr>
          <w:rFonts w:ascii="Calibri" w:hAnsi="Calibri" w:cs="Calibri"/>
          <w:lang w:eastAsia="zh-CN"/>
        </w:rPr>
        <w:instrText xml:space="preserve"> ADDIN EN.REFLIST </w:instrText>
      </w:r>
      <w:r w:rsidRPr="002B48C4">
        <w:rPr>
          <w:rFonts w:ascii="Calibri" w:hAnsi="Calibri" w:cs="Calibri"/>
          <w:lang w:eastAsia="zh-CN"/>
        </w:rPr>
        <w:fldChar w:fldCharType="separate"/>
      </w:r>
      <w:bookmarkStart w:id="5" w:name="_ENREF_1"/>
      <w:r w:rsidRPr="002B48C4">
        <w:rPr>
          <w:rFonts w:ascii="Calibri" w:hAnsi="Calibri" w:cs="Calibri"/>
        </w:rPr>
        <w:t>1</w:t>
      </w:r>
      <w:r w:rsidRPr="002B48C4">
        <w:rPr>
          <w:rFonts w:ascii="Calibri" w:hAnsi="Calibri" w:cs="Calibri"/>
        </w:rPr>
        <w:tab/>
      </w:r>
      <w:proofErr w:type="spellStart"/>
      <w:r w:rsidRPr="002B48C4">
        <w:rPr>
          <w:rFonts w:ascii="Calibri" w:hAnsi="Calibri" w:cs="Calibri"/>
        </w:rPr>
        <w:t>Hallquist</w:t>
      </w:r>
      <w:proofErr w:type="spellEnd"/>
      <w:r w:rsidRPr="002B48C4">
        <w:rPr>
          <w:rFonts w:ascii="Calibri" w:hAnsi="Calibri" w:cs="Calibri"/>
        </w:rPr>
        <w:t>, M.</w:t>
      </w:r>
      <w:r w:rsidRPr="002B48C4">
        <w:rPr>
          <w:rFonts w:ascii="Calibri" w:hAnsi="Calibri" w:cs="Calibri"/>
          <w:i/>
        </w:rPr>
        <w:t xml:space="preserve"> et al.</w:t>
      </w:r>
      <w:r w:rsidRPr="002B48C4">
        <w:rPr>
          <w:rFonts w:ascii="Calibri" w:hAnsi="Calibri" w:cs="Calibri"/>
        </w:rPr>
        <w:t xml:space="preserve"> The formation, properties and impact of secondary organic aerosol: current and emerging issues. </w:t>
      </w:r>
      <w:r>
        <w:rPr>
          <w:rFonts w:ascii="Calibri" w:hAnsi="Calibri" w:cs="Calibri"/>
          <w:i/>
        </w:rPr>
        <w:t>Atmospheric Chemistry and Physics</w:t>
      </w:r>
      <w:r w:rsidRPr="002B48C4">
        <w:rPr>
          <w:rFonts w:ascii="Calibri" w:hAnsi="Calibri" w:cs="Calibri"/>
          <w:i/>
        </w:rPr>
        <w:t>.</w:t>
      </w:r>
      <w:r w:rsidRPr="002B48C4">
        <w:rPr>
          <w:rFonts w:ascii="Calibri" w:hAnsi="Calibri" w:cs="Calibri"/>
        </w:rPr>
        <w:t xml:space="preserve"> </w:t>
      </w:r>
      <w:r w:rsidRPr="002B48C4">
        <w:rPr>
          <w:rFonts w:ascii="Calibri" w:hAnsi="Calibri" w:cs="Calibri"/>
          <w:b/>
        </w:rPr>
        <w:t>9</w:t>
      </w:r>
      <w:r w:rsidRPr="002B48C4">
        <w:rPr>
          <w:rFonts w:ascii="Calibri" w:hAnsi="Calibri" w:cs="Calibri"/>
        </w:rPr>
        <w:t xml:space="preserve"> (14), 5155-5236, doi:10.5194/acp-9-5155-2009</w:t>
      </w:r>
      <w:r>
        <w:rPr>
          <w:rFonts w:ascii="Calibri" w:hAnsi="Calibri" w:cs="Calibri"/>
        </w:rPr>
        <w:t xml:space="preserve"> (</w:t>
      </w:r>
      <w:r w:rsidRPr="002B48C4">
        <w:rPr>
          <w:rFonts w:ascii="Calibri" w:hAnsi="Calibri" w:cs="Calibri"/>
        </w:rPr>
        <w:t>2009).</w:t>
      </w:r>
      <w:bookmarkEnd w:id="5"/>
    </w:p>
    <w:p w14:paraId="2DE67F7F" w14:textId="77777777" w:rsidR="00B21318" w:rsidRPr="002B48C4" w:rsidRDefault="00B21318" w:rsidP="00B21318">
      <w:pPr>
        <w:pStyle w:val="EndNoteBibliography"/>
        <w:spacing w:line="240" w:lineRule="auto"/>
        <w:rPr>
          <w:rFonts w:ascii="Calibri" w:hAnsi="Calibri" w:cs="Calibri"/>
        </w:rPr>
      </w:pPr>
      <w:bookmarkStart w:id="6" w:name="_ENREF_2"/>
      <w:r w:rsidRPr="002B48C4">
        <w:rPr>
          <w:rFonts w:ascii="Calibri" w:hAnsi="Calibri" w:cs="Calibri"/>
        </w:rPr>
        <w:t>2</w:t>
      </w:r>
      <w:r w:rsidRPr="002B48C4">
        <w:rPr>
          <w:rFonts w:ascii="Calibri" w:hAnsi="Calibri" w:cs="Calibri"/>
        </w:rPr>
        <w:tab/>
      </w:r>
      <w:proofErr w:type="spellStart"/>
      <w:r w:rsidRPr="002B48C4">
        <w:rPr>
          <w:rFonts w:ascii="Calibri" w:hAnsi="Calibri" w:cs="Calibri"/>
        </w:rPr>
        <w:t>Fehsenfeld</w:t>
      </w:r>
      <w:proofErr w:type="spellEnd"/>
      <w:r w:rsidRPr="002B48C4">
        <w:rPr>
          <w:rFonts w:ascii="Calibri" w:hAnsi="Calibri" w:cs="Calibri"/>
        </w:rPr>
        <w:t>, F.</w:t>
      </w:r>
      <w:r w:rsidRPr="002B48C4">
        <w:rPr>
          <w:rFonts w:ascii="Calibri" w:hAnsi="Calibri" w:cs="Calibri"/>
          <w:i/>
        </w:rPr>
        <w:t xml:space="preserve"> et al.</w:t>
      </w:r>
      <w:r w:rsidRPr="002B48C4">
        <w:rPr>
          <w:rFonts w:ascii="Calibri" w:hAnsi="Calibri" w:cs="Calibri"/>
        </w:rPr>
        <w:t xml:space="preserve"> Emissions of volatile organic compounds from vegetation and the implications for atmospheric chemistry. </w:t>
      </w:r>
      <w:r>
        <w:rPr>
          <w:rFonts w:ascii="Calibri" w:hAnsi="Calibri" w:cs="Calibri"/>
          <w:i/>
        </w:rPr>
        <w:t>Global Biogeochemical Cycles</w:t>
      </w:r>
      <w:r w:rsidRPr="002B48C4">
        <w:rPr>
          <w:rFonts w:ascii="Calibri" w:hAnsi="Calibri" w:cs="Calibri"/>
          <w:i/>
        </w:rPr>
        <w:t>.</w:t>
      </w:r>
      <w:r w:rsidRPr="002B48C4">
        <w:rPr>
          <w:rFonts w:ascii="Calibri" w:hAnsi="Calibri" w:cs="Calibri"/>
        </w:rPr>
        <w:t xml:space="preserve"> </w:t>
      </w:r>
      <w:r w:rsidRPr="002B48C4">
        <w:rPr>
          <w:rFonts w:ascii="Calibri" w:hAnsi="Calibri" w:cs="Calibri"/>
          <w:b/>
        </w:rPr>
        <w:t>6</w:t>
      </w:r>
      <w:r w:rsidRPr="002B48C4">
        <w:rPr>
          <w:rFonts w:ascii="Calibri" w:hAnsi="Calibri" w:cs="Calibri"/>
        </w:rPr>
        <w:t xml:space="preserve"> (4), 389-430, doi:10.1029/92GB02125</w:t>
      </w:r>
      <w:r>
        <w:rPr>
          <w:rFonts w:ascii="Calibri" w:hAnsi="Calibri" w:cs="Calibri"/>
        </w:rPr>
        <w:t xml:space="preserve"> (</w:t>
      </w:r>
      <w:r w:rsidRPr="002B48C4">
        <w:rPr>
          <w:rFonts w:ascii="Calibri" w:hAnsi="Calibri" w:cs="Calibri"/>
        </w:rPr>
        <w:t>1992).</w:t>
      </w:r>
      <w:bookmarkEnd w:id="6"/>
    </w:p>
    <w:p w14:paraId="7EB5F995" w14:textId="77777777" w:rsidR="00B21318" w:rsidRPr="002B48C4" w:rsidRDefault="00B21318" w:rsidP="00B21318">
      <w:pPr>
        <w:pStyle w:val="EndNoteBibliography"/>
        <w:spacing w:line="240" w:lineRule="auto"/>
        <w:rPr>
          <w:rFonts w:ascii="Calibri" w:hAnsi="Calibri" w:cs="Calibri"/>
        </w:rPr>
      </w:pPr>
      <w:bookmarkStart w:id="7" w:name="_ENREF_3"/>
      <w:r w:rsidRPr="002B48C4">
        <w:rPr>
          <w:rFonts w:ascii="Calibri" w:hAnsi="Calibri" w:cs="Calibri"/>
        </w:rPr>
        <w:t>3</w:t>
      </w:r>
      <w:r w:rsidRPr="002B48C4">
        <w:rPr>
          <w:rFonts w:ascii="Calibri" w:hAnsi="Calibri" w:cs="Calibri"/>
        </w:rPr>
        <w:tab/>
        <w:t xml:space="preserve">Kroll, J. H. &amp; Seinfeld, J. H. Chemistry of secondary organic aerosol: Formation and evolution of low-volatility organics in the atmosphere. </w:t>
      </w:r>
      <w:r>
        <w:rPr>
          <w:rFonts w:ascii="Calibri" w:hAnsi="Calibri" w:cs="Calibri"/>
          <w:i/>
        </w:rPr>
        <w:t>Atmospheric Environment</w:t>
      </w:r>
      <w:r w:rsidRPr="002B48C4">
        <w:rPr>
          <w:rFonts w:ascii="Calibri" w:hAnsi="Calibri" w:cs="Calibri"/>
          <w:i/>
        </w:rPr>
        <w:t>.</w:t>
      </w:r>
      <w:r w:rsidRPr="002B48C4">
        <w:rPr>
          <w:rFonts w:ascii="Calibri" w:hAnsi="Calibri" w:cs="Calibri"/>
        </w:rPr>
        <w:t xml:space="preserve"> </w:t>
      </w:r>
      <w:r w:rsidRPr="002B48C4">
        <w:rPr>
          <w:rFonts w:ascii="Calibri" w:hAnsi="Calibri" w:cs="Calibri"/>
          <w:b/>
        </w:rPr>
        <w:t>42</w:t>
      </w:r>
      <w:r w:rsidRPr="002B48C4">
        <w:rPr>
          <w:rFonts w:ascii="Calibri" w:hAnsi="Calibri" w:cs="Calibri"/>
        </w:rPr>
        <w:t xml:space="preserve"> (16), 3593-3624, </w:t>
      </w:r>
      <w:proofErr w:type="gramStart"/>
      <w:r w:rsidRPr="002B48C4">
        <w:rPr>
          <w:rFonts w:ascii="Calibri" w:hAnsi="Calibri" w:cs="Calibri"/>
        </w:rPr>
        <w:t>doi:10.1016/j.atmosenv</w:t>
      </w:r>
      <w:proofErr w:type="gramEnd"/>
      <w:r w:rsidRPr="002B48C4">
        <w:rPr>
          <w:rFonts w:ascii="Calibri" w:hAnsi="Calibri" w:cs="Calibri"/>
        </w:rPr>
        <w:t>.2008.01.003</w:t>
      </w:r>
      <w:r>
        <w:rPr>
          <w:rFonts w:ascii="Calibri" w:hAnsi="Calibri" w:cs="Calibri"/>
        </w:rPr>
        <w:t xml:space="preserve"> (</w:t>
      </w:r>
      <w:r w:rsidRPr="002B48C4">
        <w:rPr>
          <w:rFonts w:ascii="Calibri" w:hAnsi="Calibri" w:cs="Calibri"/>
        </w:rPr>
        <w:t>2008).</w:t>
      </w:r>
      <w:bookmarkEnd w:id="7"/>
    </w:p>
    <w:p w14:paraId="2634D027" w14:textId="77777777" w:rsidR="00B21318" w:rsidRPr="002B48C4" w:rsidRDefault="00B21318" w:rsidP="00B21318">
      <w:pPr>
        <w:pStyle w:val="EndNoteBibliography"/>
        <w:spacing w:line="240" w:lineRule="auto"/>
        <w:rPr>
          <w:rFonts w:ascii="Calibri" w:hAnsi="Calibri" w:cs="Calibri"/>
        </w:rPr>
      </w:pPr>
      <w:bookmarkStart w:id="8" w:name="_ENREF_4"/>
      <w:r w:rsidRPr="002B48C4">
        <w:rPr>
          <w:rFonts w:ascii="Calibri" w:hAnsi="Calibri" w:cs="Calibri"/>
        </w:rPr>
        <w:t>4</w:t>
      </w:r>
      <w:r w:rsidRPr="002B48C4">
        <w:rPr>
          <w:rFonts w:ascii="Calibri" w:hAnsi="Calibri" w:cs="Calibri"/>
        </w:rPr>
        <w:tab/>
      </w:r>
      <w:proofErr w:type="spellStart"/>
      <w:r w:rsidRPr="002B48C4">
        <w:rPr>
          <w:rFonts w:ascii="Calibri" w:hAnsi="Calibri" w:cs="Calibri"/>
        </w:rPr>
        <w:t>Zaera</w:t>
      </w:r>
      <w:proofErr w:type="spellEnd"/>
      <w:r w:rsidRPr="002B48C4">
        <w:rPr>
          <w:rFonts w:ascii="Calibri" w:hAnsi="Calibri" w:cs="Calibri"/>
        </w:rPr>
        <w:t xml:space="preserve">, F. Regio-, stereo-, and enantioselectivity in hydrocarbon conversion on metal surfaces. </w:t>
      </w:r>
      <w:r w:rsidRPr="002B48C4">
        <w:rPr>
          <w:rFonts w:ascii="Calibri" w:hAnsi="Calibri" w:cs="Calibri"/>
          <w:i/>
        </w:rPr>
        <w:t>Acc Chem Res.</w:t>
      </w:r>
      <w:r w:rsidRPr="002B48C4">
        <w:rPr>
          <w:rFonts w:ascii="Calibri" w:hAnsi="Calibri" w:cs="Calibri"/>
        </w:rPr>
        <w:t xml:space="preserve"> </w:t>
      </w:r>
      <w:r w:rsidRPr="002B48C4">
        <w:rPr>
          <w:rFonts w:ascii="Calibri" w:hAnsi="Calibri" w:cs="Calibri"/>
          <w:b/>
        </w:rPr>
        <w:t>42</w:t>
      </w:r>
      <w:r w:rsidRPr="002B48C4">
        <w:rPr>
          <w:rFonts w:ascii="Calibri" w:hAnsi="Calibri" w:cs="Calibri"/>
        </w:rPr>
        <w:t xml:space="preserve"> (8), 1152-1160, doi:10.1021/ar900049m</w:t>
      </w:r>
      <w:r>
        <w:rPr>
          <w:rFonts w:ascii="Calibri" w:hAnsi="Calibri" w:cs="Calibri"/>
        </w:rPr>
        <w:t xml:space="preserve"> (</w:t>
      </w:r>
      <w:r w:rsidRPr="002B48C4">
        <w:rPr>
          <w:rFonts w:ascii="Calibri" w:hAnsi="Calibri" w:cs="Calibri"/>
        </w:rPr>
        <w:t>2009).</w:t>
      </w:r>
      <w:bookmarkEnd w:id="8"/>
    </w:p>
    <w:p w14:paraId="532227EE" w14:textId="77777777" w:rsidR="00B21318" w:rsidRPr="002B48C4" w:rsidRDefault="00B21318" w:rsidP="00B21318">
      <w:pPr>
        <w:pStyle w:val="EndNoteBibliography"/>
        <w:spacing w:line="240" w:lineRule="auto"/>
        <w:rPr>
          <w:rFonts w:ascii="Calibri" w:hAnsi="Calibri" w:cs="Calibri"/>
        </w:rPr>
      </w:pPr>
      <w:bookmarkStart w:id="9" w:name="_ENREF_5"/>
      <w:r w:rsidRPr="002B48C4">
        <w:rPr>
          <w:rFonts w:ascii="Calibri" w:hAnsi="Calibri" w:cs="Calibri"/>
        </w:rPr>
        <w:t>5</w:t>
      </w:r>
      <w:r w:rsidRPr="002B48C4">
        <w:rPr>
          <w:rFonts w:ascii="Calibri" w:hAnsi="Calibri" w:cs="Calibri"/>
        </w:rPr>
        <w:tab/>
        <w:t xml:space="preserve">Seinfeld, J. H. &amp; </w:t>
      </w:r>
      <w:proofErr w:type="spellStart"/>
      <w:r w:rsidRPr="002B48C4">
        <w:rPr>
          <w:rFonts w:ascii="Calibri" w:hAnsi="Calibri" w:cs="Calibri"/>
        </w:rPr>
        <w:t>Pandis</w:t>
      </w:r>
      <w:proofErr w:type="spellEnd"/>
      <w:r w:rsidRPr="002B48C4">
        <w:rPr>
          <w:rFonts w:ascii="Calibri" w:hAnsi="Calibri" w:cs="Calibri"/>
        </w:rPr>
        <w:t xml:space="preserve">, S. N. </w:t>
      </w:r>
      <w:r w:rsidRPr="002B48C4">
        <w:rPr>
          <w:rFonts w:ascii="Calibri" w:hAnsi="Calibri" w:cs="Calibri"/>
          <w:i/>
        </w:rPr>
        <w:t>Atmospheric Chemistry and Physics: from air pollution to climate change</w:t>
      </w:r>
      <w:r w:rsidRPr="002B48C4">
        <w:rPr>
          <w:rFonts w:ascii="Calibri" w:hAnsi="Calibri" w:cs="Calibri"/>
        </w:rPr>
        <w:t>. (John Wiley &amp; Sons, 2006).</w:t>
      </w:r>
      <w:bookmarkEnd w:id="9"/>
    </w:p>
    <w:p w14:paraId="6062C567" w14:textId="77777777" w:rsidR="00B21318" w:rsidRPr="002B48C4" w:rsidRDefault="00B21318" w:rsidP="00B21318">
      <w:pPr>
        <w:pStyle w:val="EndNoteBibliography"/>
        <w:spacing w:line="240" w:lineRule="auto"/>
        <w:rPr>
          <w:rFonts w:ascii="Calibri" w:hAnsi="Calibri" w:cs="Calibri"/>
        </w:rPr>
      </w:pPr>
      <w:bookmarkStart w:id="10" w:name="_ENREF_6"/>
      <w:r w:rsidRPr="002B48C4">
        <w:rPr>
          <w:rFonts w:ascii="Calibri" w:hAnsi="Calibri" w:cs="Calibri"/>
        </w:rPr>
        <w:t>6</w:t>
      </w:r>
      <w:r w:rsidRPr="002B48C4">
        <w:rPr>
          <w:rFonts w:ascii="Calibri" w:hAnsi="Calibri" w:cs="Calibri"/>
        </w:rPr>
        <w:tab/>
      </w:r>
      <w:proofErr w:type="spellStart"/>
      <w:r w:rsidRPr="002B48C4">
        <w:rPr>
          <w:rFonts w:ascii="Calibri" w:hAnsi="Calibri" w:cs="Calibri"/>
        </w:rPr>
        <w:t>Duncianu</w:t>
      </w:r>
      <w:proofErr w:type="spellEnd"/>
      <w:r w:rsidRPr="002B48C4">
        <w:rPr>
          <w:rFonts w:ascii="Calibri" w:hAnsi="Calibri" w:cs="Calibri"/>
        </w:rPr>
        <w:t>, M.</w:t>
      </w:r>
      <w:r w:rsidRPr="002B48C4">
        <w:rPr>
          <w:rFonts w:ascii="Calibri" w:hAnsi="Calibri" w:cs="Calibri"/>
          <w:i/>
        </w:rPr>
        <w:t xml:space="preserve"> et al.</w:t>
      </w:r>
      <w:r w:rsidRPr="002B48C4">
        <w:rPr>
          <w:rFonts w:ascii="Calibri" w:hAnsi="Calibri" w:cs="Calibri"/>
        </w:rPr>
        <w:t xml:space="preserve"> Development of a New Flow Reactor for Kinetic Studies. Application to the </w:t>
      </w:r>
      <w:proofErr w:type="spellStart"/>
      <w:r w:rsidRPr="002B48C4">
        <w:rPr>
          <w:rFonts w:ascii="Calibri" w:hAnsi="Calibri" w:cs="Calibri"/>
        </w:rPr>
        <w:t>Ozonolysis</w:t>
      </w:r>
      <w:proofErr w:type="spellEnd"/>
      <w:r w:rsidRPr="002B48C4">
        <w:rPr>
          <w:rFonts w:ascii="Calibri" w:hAnsi="Calibri" w:cs="Calibri"/>
        </w:rPr>
        <w:t xml:space="preserve"> of a Series of Alkenes. </w:t>
      </w:r>
      <w:r>
        <w:rPr>
          <w:rFonts w:ascii="Calibri" w:hAnsi="Calibri" w:cs="Calibri"/>
          <w:i/>
        </w:rPr>
        <w:t>The Journal of Physical Chemistry A</w:t>
      </w:r>
      <w:r w:rsidRPr="002B48C4">
        <w:rPr>
          <w:rFonts w:ascii="Calibri" w:hAnsi="Calibri" w:cs="Calibri"/>
          <w:i/>
        </w:rPr>
        <w:t>.</w:t>
      </w:r>
      <w:r w:rsidRPr="002B48C4">
        <w:rPr>
          <w:rFonts w:ascii="Calibri" w:hAnsi="Calibri" w:cs="Calibri"/>
        </w:rPr>
        <w:t xml:space="preserve"> </w:t>
      </w:r>
      <w:r w:rsidRPr="002B48C4">
        <w:rPr>
          <w:rFonts w:ascii="Calibri" w:hAnsi="Calibri" w:cs="Calibri"/>
          <w:b/>
        </w:rPr>
        <w:t>116</w:t>
      </w:r>
      <w:r w:rsidRPr="002B48C4">
        <w:rPr>
          <w:rFonts w:ascii="Calibri" w:hAnsi="Calibri" w:cs="Calibri"/>
        </w:rPr>
        <w:t xml:space="preserve"> (24), 6169-6179, doi:10.1021/jp211480x</w:t>
      </w:r>
      <w:r>
        <w:rPr>
          <w:rFonts w:ascii="Calibri" w:hAnsi="Calibri" w:cs="Calibri"/>
        </w:rPr>
        <w:t xml:space="preserve"> (</w:t>
      </w:r>
      <w:r w:rsidRPr="002B48C4">
        <w:rPr>
          <w:rFonts w:ascii="Calibri" w:hAnsi="Calibri" w:cs="Calibri"/>
        </w:rPr>
        <w:t>2012).</w:t>
      </w:r>
      <w:bookmarkEnd w:id="10"/>
    </w:p>
    <w:p w14:paraId="483BE87E" w14:textId="77777777" w:rsidR="00B21318" w:rsidRPr="002B48C4" w:rsidRDefault="00B21318" w:rsidP="00B21318">
      <w:pPr>
        <w:pStyle w:val="EndNoteBibliography"/>
        <w:spacing w:line="240" w:lineRule="auto"/>
        <w:rPr>
          <w:rFonts w:ascii="Calibri" w:hAnsi="Calibri" w:cs="Calibri"/>
        </w:rPr>
      </w:pPr>
      <w:bookmarkStart w:id="11" w:name="_ENREF_7"/>
      <w:r w:rsidRPr="002B48C4">
        <w:rPr>
          <w:rFonts w:ascii="Calibri" w:hAnsi="Calibri" w:cs="Calibri"/>
        </w:rPr>
        <w:t>7</w:t>
      </w:r>
      <w:r w:rsidRPr="002B48C4">
        <w:rPr>
          <w:rFonts w:ascii="Calibri" w:hAnsi="Calibri" w:cs="Calibri"/>
        </w:rPr>
        <w:tab/>
        <w:t>Zhang, Y.</w:t>
      </w:r>
      <w:r w:rsidRPr="002B48C4">
        <w:rPr>
          <w:rFonts w:ascii="Calibri" w:hAnsi="Calibri" w:cs="Calibri"/>
          <w:i/>
        </w:rPr>
        <w:t xml:space="preserve"> et al.</w:t>
      </w:r>
      <w:r w:rsidRPr="002B48C4">
        <w:rPr>
          <w:rFonts w:ascii="Calibri" w:hAnsi="Calibri" w:cs="Calibri"/>
        </w:rPr>
        <w:t xml:space="preserve"> Changing shapes and implied viscosities of suspended submicron particles. </w:t>
      </w:r>
      <w:r>
        <w:rPr>
          <w:rFonts w:ascii="Calibri" w:hAnsi="Calibri" w:cs="Calibri"/>
          <w:i/>
        </w:rPr>
        <w:t>Atmospheric Chemistry and Physics</w:t>
      </w:r>
      <w:r w:rsidRPr="002B48C4">
        <w:rPr>
          <w:rFonts w:ascii="Calibri" w:hAnsi="Calibri" w:cs="Calibri"/>
          <w:i/>
        </w:rPr>
        <w:t>.</w:t>
      </w:r>
      <w:r w:rsidRPr="002B48C4">
        <w:rPr>
          <w:rFonts w:ascii="Calibri" w:hAnsi="Calibri" w:cs="Calibri"/>
        </w:rPr>
        <w:t xml:space="preserve"> </w:t>
      </w:r>
      <w:r w:rsidRPr="002B48C4">
        <w:rPr>
          <w:rFonts w:ascii="Calibri" w:hAnsi="Calibri" w:cs="Calibri"/>
          <w:b/>
        </w:rPr>
        <w:t>15</w:t>
      </w:r>
      <w:r w:rsidRPr="002B48C4">
        <w:rPr>
          <w:rFonts w:ascii="Calibri" w:hAnsi="Calibri" w:cs="Calibri"/>
        </w:rPr>
        <w:t xml:space="preserve"> (14), 7819-7829, doi:10.5194/acp-15-7819-2015</w:t>
      </w:r>
      <w:r>
        <w:rPr>
          <w:rFonts w:ascii="Calibri" w:hAnsi="Calibri" w:cs="Calibri"/>
        </w:rPr>
        <w:t xml:space="preserve"> (</w:t>
      </w:r>
      <w:r w:rsidRPr="002B48C4">
        <w:rPr>
          <w:rFonts w:ascii="Calibri" w:hAnsi="Calibri" w:cs="Calibri"/>
        </w:rPr>
        <w:t>2015).</w:t>
      </w:r>
      <w:bookmarkEnd w:id="11"/>
    </w:p>
    <w:p w14:paraId="3D530F14" w14:textId="77777777" w:rsidR="00B21318" w:rsidRPr="002B48C4" w:rsidRDefault="00B21318" w:rsidP="00B21318">
      <w:pPr>
        <w:pStyle w:val="EndNoteBibliography"/>
        <w:spacing w:line="240" w:lineRule="auto"/>
        <w:rPr>
          <w:rFonts w:ascii="Calibri" w:hAnsi="Calibri" w:cs="Calibri"/>
        </w:rPr>
      </w:pPr>
      <w:bookmarkStart w:id="12" w:name="_ENREF_8"/>
      <w:r w:rsidRPr="002B48C4">
        <w:rPr>
          <w:rFonts w:ascii="Calibri" w:hAnsi="Calibri" w:cs="Calibri"/>
        </w:rPr>
        <w:t>8</w:t>
      </w:r>
      <w:r w:rsidRPr="002B48C4">
        <w:rPr>
          <w:rFonts w:ascii="Calibri" w:hAnsi="Calibri" w:cs="Calibri"/>
        </w:rPr>
        <w:tab/>
        <w:t>Zhang, Y.</w:t>
      </w:r>
      <w:r w:rsidRPr="002B48C4">
        <w:rPr>
          <w:rFonts w:ascii="Calibri" w:hAnsi="Calibri" w:cs="Calibri"/>
          <w:i/>
        </w:rPr>
        <w:t xml:space="preserve"> et al.</w:t>
      </w:r>
      <w:r w:rsidRPr="002B48C4">
        <w:rPr>
          <w:rFonts w:ascii="Calibri" w:hAnsi="Calibri" w:cs="Calibri"/>
        </w:rPr>
        <w:t xml:space="preserve"> Effect of Aerosol-Phase State on Secondary Organic Aerosol Formation from the Reactive Uptake of Isoprene-Derived </w:t>
      </w:r>
      <w:proofErr w:type="spellStart"/>
      <w:r w:rsidRPr="002B48C4">
        <w:rPr>
          <w:rFonts w:ascii="Calibri" w:hAnsi="Calibri" w:cs="Calibri"/>
        </w:rPr>
        <w:t>Epoxydiols</w:t>
      </w:r>
      <w:proofErr w:type="spellEnd"/>
      <w:r w:rsidRPr="002B48C4">
        <w:rPr>
          <w:rFonts w:ascii="Calibri" w:hAnsi="Calibri" w:cs="Calibri"/>
        </w:rPr>
        <w:t xml:space="preserve"> (IEPOX). </w:t>
      </w:r>
      <w:r>
        <w:rPr>
          <w:rFonts w:ascii="Calibri" w:hAnsi="Calibri" w:cs="Calibri"/>
          <w:i/>
        </w:rPr>
        <w:t>Environmental Science &amp; Technology Letters</w:t>
      </w:r>
      <w:r w:rsidRPr="002B48C4">
        <w:rPr>
          <w:rFonts w:ascii="Calibri" w:hAnsi="Calibri" w:cs="Calibri"/>
          <w:i/>
        </w:rPr>
        <w:t>.</w:t>
      </w:r>
      <w:r w:rsidRPr="002B48C4">
        <w:rPr>
          <w:rFonts w:ascii="Calibri" w:hAnsi="Calibri" w:cs="Calibri"/>
        </w:rPr>
        <w:t xml:space="preserve"> </w:t>
      </w:r>
      <w:r w:rsidRPr="002B48C4">
        <w:rPr>
          <w:rFonts w:ascii="Calibri" w:hAnsi="Calibri" w:cs="Calibri"/>
          <w:b/>
        </w:rPr>
        <w:t>5</w:t>
      </w:r>
      <w:r w:rsidRPr="002B48C4">
        <w:rPr>
          <w:rFonts w:ascii="Calibri" w:hAnsi="Calibri" w:cs="Calibri"/>
        </w:rPr>
        <w:t xml:space="preserve"> (3), 167-174, </w:t>
      </w:r>
      <w:proofErr w:type="gramStart"/>
      <w:r w:rsidRPr="002B48C4">
        <w:rPr>
          <w:rFonts w:ascii="Calibri" w:hAnsi="Calibri" w:cs="Calibri"/>
        </w:rPr>
        <w:t>doi:10.1021/acs.estlett</w:t>
      </w:r>
      <w:proofErr w:type="gramEnd"/>
      <w:r w:rsidRPr="002B48C4">
        <w:rPr>
          <w:rFonts w:ascii="Calibri" w:hAnsi="Calibri" w:cs="Calibri"/>
        </w:rPr>
        <w:t>.8b00044</w:t>
      </w:r>
      <w:r>
        <w:rPr>
          <w:rFonts w:ascii="Calibri" w:hAnsi="Calibri" w:cs="Calibri"/>
        </w:rPr>
        <w:t xml:space="preserve"> (</w:t>
      </w:r>
      <w:r w:rsidRPr="002B48C4">
        <w:rPr>
          <w:rFonts w:ascii="Calibri" w:hAnsi="Calibri" w:cs="Calibri"/>
        </w:rPr>
        <w:t>2018).</w:t>
      </w:r>
      <w:bookmarkEnd w:id="12"/>
    </w:p>
    <w:p w14:paraId="36763BEC" w14:textId="77777777" w:rsidR="00B21318" w:rsidRPr="002B48C4" w:rsidRDefault="00B21318" w:rsidP="00B21318">
      <w:pPr>
        <w:pStyle w:val="EndNoteBibliography"/>
        <w:spacing w:line="240" w:lineRule="auto"/>
        <w:rPr>
          <w:rFonts w:ascii="Calibri" w:hAnsi="Calibri" w:cs="Calibri"/>
        </w:rPr>
      </w:pPr>
      <w:bookmarkStart w:id="13" w:name="_ENREF_9"/>
      <w:r w:rsidRPr="002B48C4">
        <w:rPr>
          <w:rFonts w:ascii="Calibri" w:hAnsi="Calibri" w:cs="Calibri"/>
        </w:rPr>
        <w:t>9</w:t>
      </w:r>
      <w:r w:rsidRPr="002B48C4">
        <w:rPr>
          <w:rFonts w:ascii="Calibri" w:hAnsi="Calibri" w:cs="Calibri"/>
        </w:rPr>
        <w:tab/>
        <w:t>Shrestha, M.</w:t>
      </w:r>
      <w:r w:rsidRPr="002B48C4">
        <w:rPr>
          <w:rFonts w:ascii="Calibri" w:hAnsi="Calibri" w:cs="Calibri"/>
          <w:i/>
        </w:rPr>
        <w:t xml:space="preserve"> et al.</w:t>
      </w:r>
      <w:r w:rsidRPr="002B48C4">
        <w:rPr>
          <w:rFonts w:ascii="Calibri" w:hAnsi="Calibri" w:cs="Calibri"/>
        </w:rPr>
        <w:t xml:space="preserve"> On surface order and disorder of α-pinene-derived secondary organic material. </w:t>
      </w:r>
      <w:r>
        <w:rPr>
          <w:rFonts w:ascii="Calibri" w:hAnsi="Calibri" w:cs="Calibri"/>
          <w:i/>
        </w:rPr>
        <w:t>The Journal of Physical Chemistry A</w:t>
      </w:r>
      <w:r w:rsidRPr="002B48C4">
        <w:rPr>
          <w:rFonts w:ascii="Calibri" w:hAnsi="Calibri" w:cs="Calibri"/>
          <w:i/>
        </w:rPr>
        <w:t>.</w:t>
      </w:r>
      <w:r w:rsidRPr="002B48C4">
        <w:rPr>
          <w:rFonts w:ascii="Calibri" w:hAnsi="Calibri" w:cs="Calibri"/>
        </w:rPr>
        <w:t xml:space="preserve"> doi:10.1021/jp510780e</w:t>
      </w:r>
      <w:r>
        <w:rPr>
          <w:rFonts w:ascii="Calibri" w:hAnsi="Calibri" w:cs="Calibri"/>
        </w:rPr>
        <w:t xml:space="preserve"> (</w:t>
      </w:r>
      <w:r w:rsidRPr="002B48C4">
        <w:rPr>
          <w:rFonts w:ascii="Calibri" w:hAnsi="Calibri" w:cs="Calibri"/>
        </w:rPr>
        <w:t>2014).</w:t>
      </w:r>
      <w:bookmarkEnd w:id="13"/>
    </w:p>
    <w:p w14:paraId="70E5956A" w14:textId="77777777" w:rsidR="00B21318" w:rsidRPr="002B48C4" w:rsidRDefault="00B21318" w:rsidP="00B21318">
      <w:pPr>
        <w:pStyle w:val="EndNoteBibliography"/>
        <w:spacing w:line="240" w:lineRule="auto"/>
        <w:rPr>
          <w:rFonts w:ascii="Calibri" w:hAnsi="Calibri" w:cs="Calibri"/>
        </w:rPr>
      </w:pPr>
      <w:bookmarkStart w:id="14" w:name="_ENREF_10"/>
      <w:r w:rsidRPr="002B48C4">
        <w:rPr>
          <w:rFonts w:ascii="Calibri" w:hAnsi="Calibri" w:cs="Calibri"/>
        </w:rPr>
        <w:t>10</w:t>
      </w:r>
      <w:r w:rsidRPr="002B48C4">
        <w:rPr>
          <w:rFonts w:ascii="Calibri" w:hAnsi="Calibri" w:cs="Calibri"/>
        </w:rPr>
        <w:tab/>
      </w:r>
      <w:proofErr w:type="spellStart"/>
      <w:r w:rsidRPr="002B48C4">
        <w:rPr>
          <w:rFonts w:ascii="Calibri" w:hAnsi="Calibri" w:cs="Calibri"/>
        </w:rPr>
        <w:t>Tolocka</w:t>
      </w:r>
      <w:proofErr w:type="spellEnd"/>
      <w:r w:rsidRPr="002B48C4">
        <w:rPr>
          <w:rFonts w:ascii="Calibri" w:hAnsi="Calibri" w:cs="Calibri"/>
        </w:rPr>
        <w:t xml:space="preserve">, M. P., Saul, T. D. &amp; Johnston, M. V. Reactive Uptake of Nitric Acid into Aqueous Sodium Chloride Droplets Using Real-Time Single-Particle Mass Spectrometry. </w:t>
      </w:r>
      <w:r>
        <w:rPr>
          <w:rFonts w:ascii="Calibri" w:hAnsi="Calibri" w:cs="Calibri"/>
          <w:i/>
        </w:rPr>
        <w:t>The Journal of Physical Chemistry A</w:t>
      </w:r>
      <w:r w:rsidRPr="002B48C4">
        <w:rPr>
          <w:rFonts w:ascii="Calibri" w:hAnsi="Calibri" w:cs="Calibri"/>
          <w:i/>
        </w:rPr>
        <w:t>.</w:t>
      </w:r>
      <w:r w:rsidRPr="002B48C4">
        <w:rPr>
          <w:rFonts w:ascii="Calibri" w:hAnsi="Calibri" w:cs="Calibri"/>
        </w:rPr>
        <w:t xml:space="preserve"> </w:t>
      </w:r>
      <w:r w:rsidRPr="002B48C4">
        <w:rPr>
          <w:rFonts w:ascii="Calibri" w:hAnsi="Calibri" w:cs="Calibri"/>
          <w:b/>
        </w:rPr>
        <w:t>108</w:t>
      </w:r>
      <w:r w:rsidRPr="002B48C4">
        <w:rPr>
          <w:rFonts w:ascii="Calibri" w:hAnsi="Calibri" w:cs="Calibri"/>
        </w:rPr>
        <w:t xml:space="preserve"> (14), 2659-2665, doi:10.1021/jp036612y</w:t>
      </w:r>
      <w:r>
        <w:rPr>
          <w:rFonts w:ascii="Calibri" w:hAnsi="Calibri" w:cs="Calibri"/>
        </w:rPr>
        <w:t xml:space="preserve"> (</w:t>
      </w:r>
      <w:r w:rsidRPr="002B48C4">
        <w:rPr>
          <w:rFonts w:ascii="Calibri" w:hAnsi="Calibri" w:cs="Calibri"/>
        </w:rPr>
        <w:t>2004).</w:t>
      </w:r>
      <w:bookmarkEnd w:id="14"/>
    </w:p>
    <w:p w14:paraId="32A1E4B1" w14:textId="77777777" w:rsidR="00B21318" w:rsidRPr="002B48C4" w:rsidRDefault="00B21318" w:rsidP="00B21318">
      <w:pPr>
        <w:pStyle w:val="EndNoteBibliography"/>
        <w:spacing w:line="240" w:lineRule="auto"/>
        <w:rPr>
          <w:rFonts w:ascii="Calibri" w:hAnsi="Calibri" w:cs="Calibri"/>
        </w:rPr>
      </w:pPr>
      <w:bookmarkStart w:id="15" w:name="_ENREF_11"/>
      <w:r w:rsidRPr="002B48C4">
        <w:rPr>
          <w:rFonts w:ascii="Calibri" w:hAnsi="Calibri" w:cs="Calibri"/>
        </w:rPr>
        <w:t>11</w:t>
      </w:r>
      <w:r w:rsidRPr="002B48C4">
        <w:rPr>
          <w:rFonts w:ascii="Calibri" w:hAnsi="Calibri" w:cs="Calibri"/>
        </w:rPr>
        <w:tab/>
        <w:t xml:space="preserve">Heaton, K. J., Dreyfus, M. A., Wang, S. &amp; Johnston, M. V. Oligomers in the Early Stage of Biogenic Secondary Organic Aerosol Formation and Growth. </w:t>
      </w:r>
      <w:r>
        <w:rPr>
          <w:rFonts w:ascii="Calibri" w:hAnsi="Calibri" w:cs="Calibri"/>
          <w:i/>
        </w:rPr>
        <w:t>Environmental Science &amp; Technology</w:t>
      </w:r>
      <w:r w:rsidRPr="002B48C4">
        <w:rPr>
          <w:rFonts w:ascii="Calibri" w:hAnsi="Calibri" w:cs="Calibri"/>
          <w:i/>
        </w:rPr>
        <w:t>.</w:t>
      </w:r>
      <w:r w:rsidRPr="002B48C4">
        <w:rPr>
          <w:rFonts w:ascii="Calibri" w:hAnsi="Calibri" w:cs="Calibri"/>
        </w:rPr>
        <w:t xml:space="preserve"> </w:t>
      </w:r>
      <w:r w:rsidRPr="002B48C4">
        <w:rPr>
          <w:rFonts w:ascii="Calibri" w:hAnsi="Calibri" w:cs="Calibri"/>
          <w:b/>
        </w:rPr>
        <w:t>41</w:t>
      </w:r>
      <w:r w:rsidRPr="002B48C4">
        <w:rPr>
          <w:rFonts w:ascii="Calibri" w:hAnsi="Calibri" w:cs="Calibri"/>
        </w:rPr>
        <w:t xml:space="preserve"> (17), 6129-6136, doi:10.1021/es070314n</w:t>
      </w:r>
      <w:r>
        <w:rPr>
          <w:rFonts w:ascii="Calibri" w:hAnsi="Calibri" w:cs="Calibri"/>
        </w:rPr>
        <w:t xml:space="preserve"> (</w:t>
      </w:r>
      <w:r w:rsidRPr="002B48C4">
        <w:rPr>
          <w:rFonts w:ascii="Calibri" w:hAnsi="Calibri" w:cs="Calibri"/>
        </w:rPr>
        <w:t>2007).</w:t>
      </w:r>
      <w:bookmarkEnd w:id="15"/>
    </w:p>
    <w:p w14:paraId="07CF2469" w14:textId="77777777" w:rsidR="00B21318" w:rsidRPr="002B48C4" w:rsidRDefault="00B21318" w:rsidP="00B21318">
      <w:pPr>
        <w:pStyle w:val="EndNoteBibliography"/>
        <w:spacing w:line="240" w:lineRule="auto"/>
        <w:rPr>
          <w:rFonts w:ascii="Calibri" w:hAnsi="Calibri" w:cs="Calibri"/>
        </w:rPr>
      </w:pPr>
      <w:bookmarkStart w:id="16" w:name="_ENREF_12"/>
      <w:r w:rsidRPr="002B48C4">
        <w:rPr>
          <w:rFonts w:ascii="Calibri" w:hAnsi="Calibri" w:cs="Calibri"/>
        </w:rPr>
        <w:lastRenderedPageBreak/>
        <w:t>12</w:t>
      </w:r>
      <w:r w:rsidRPr="002B48C4">
        <w:rPr>
          <w:rFonts w:ascii="Calibri" w:hAnsi="Calibri" w:cs="Calibri"/>
        </w:rPr>
        <w:tab/>
        <w:t>Huang, Y.</w:t>
      </w:r>
      <w:r w:rsidRPr="002B48C4">
        <w:rPr>
          <w:rFonts w:ascii="Calibri" w:hAnsi="Calibri" w:cs="Calibri"/>
          <w:i/>
        </w:rPr>
        <w:t xml:space="preserve"> et al.</w:t>
      </w:r>
      <w:r w:rsidRPr="002B48C4">
        <w:rPr>
          <w:rFonts w:ascii="Calibri" w:hAnsi="Calibri" w:cs="Calibri"/>
        </w:rPr>
        <w:t xml:space="preserve"> The Caltech Photooxidation Flow Tube reactor: design, fluid dynamics and characterization. </w:t>
      </w:r>
      <w:r>
        <w:rPr>
          <w:rFonts w:ascii="Calibri" w:hAnsi="Calibri" w:cs="Calibri"/>
          <w:i/>
        </w:rPr>
        <w:t>Atmospheric Measurement Techniques</w:t>
      </w:r>
      <w:r w:rsidRPr="002B48C4">
        <w:rPr>
          <w:rFonts w:ascii="Calibri" w:hAnsi="Calibri" w:cs="Calibri"/>
          <w:i/>
        </w:rPr>
        <w:t>.</w:t>
      </w:r>
      <w:r w:rsidRPr="002B48C4">
        <w:rPr>
          <w:rFonts w:ascii="Calibri" w:hAnsi="Calibri" w:cs="Calibri"/>
        </w:rPr>
        <w:t xml:space="preserve"> </w:t>
      </w:r>
      <w:r w:rsidRPr="002B48C4">
        <w:rPr>
          <w:rFonts w:ascii="Calibri" w:hAnsi="Calibri" w:cs="Calibri"/>
          <w:b/>
        </w:rPr>
        <w:t>10</w:t>
      </w:r>
      <w:r w:rsidRPr="002B48C4">
        <w:rPr>
          <w:rFonts w:ascii="Calibri" w:hAnsi="Calibri" w:cs="Calibri"/>
        </w:rPr>
        <w:t xml:space="preserve"> (3), 839-867, doi:10.5194/amt-10-839-2017</w:t>
      </w:r>
      <w:r>
        <w:rPr>
          <w:rFonts w:ascii="Calibri" w:hAnsi="Calibri" w:cs="Calibri"/>
        </w:rPr>
        <w:t xml:space="preserve"> (</w:t>
      </w:r>
      <w:r w:rsidRPr="002B48C4">
        <w:rPr>
          <w:rFonts w:ascii="Calibri" w:hAnsi="Calibri" w:cs="Calibri"/>
        </w:rPr>
        <w:t>2017).</w:t>
      </w:r>
      <w:bookmarkEnd w:id="16"/>
    </w:p>
    <w:p w14:paraId="30B475E9" w14:textId="77777777" w:rsidR="00B21318" w:rsidRPr="002B48C4" w:rsidRDefault="00B21318" w:rsidP="00B21318">
      <w:pPr>
        <w:pStyle w:val="EndNoteBibliography"/>
        <w:spacing w:line="240" w:lineRule="auto"/>
        <w:rPr>
          <w:rFonts w:ascii="Calibri" w:hAnsi="Calibri" w:cs="Calibri"/>
        </w:rPr>
      </w:pPr>
      <w:bookmarkStart w:id="17" w:name="_ENREF_13"/>
      <w:r w:rsidRPr="002B48C4">
        <w:rPr>
          <w:rFonts w:ascii="Calibri" w:hAnsi="Calibri" w:cs="Calibri"/>
        </w:rPr>
        <w:t>13</w:t>
      </w:r>
      <w:r w:rsidRPr="002B48C4">
        <w:rPr>
          <w:rFonts w:ascii="Calibri" w:hAnsi="Calibri" w:cs="Calibri"/>
        </w:rPr>
        <w:tab/>
        <w:t xml:space="preserve">Shrestha, M., Zhang, Y., </w:t>
      </w:r>
      <w:proofErr w:type="spellStart"/>
      <w:r w:rsidRPr="002B48C4">
        <w:rPr>
          <w:rFonts w:ascii="Calibri" w:hAnsi="Calibri" w:cs="Calibri"/>
        </w:rPr>
        <w:t>Ebben</w:t>
      </w:r>
      <w:proofErr w:type="spellEnd"/>
      <w:r w:rsidRPr="002B48C4">
        <w:rPr>
          <w:rFonts w:ascii="Calibri" w:hAnsi="Calibri" w:cs="Calibri"/>
        </w:rPr>
        <w:t xml:space="preserve">, C. J., Martin, S. T. &amp; Geiger, F. M. Vibrational sum frequency generation spectroscopy of secondary organic material produced by condensational growth from α-pinene </w:t>
      </w:r>
      <w:proofErr w:type="spellStart"/>
      <w:r w:rsidRPr="002B48C4">
        <w:rPr>
          <w:rFonts w:ascii="Calibri" w:hAnsi="Calibri" w:cs="Calibri"/>
        </w:rPr>
        <w:t>ozonolysis</w:t>
      </w:r>
      <w:proofErr w:type="spellEnd"/>
      <w:r w:rsidRPr="002B48C4">
        <w:rPr>
          <w:rFonts w:ascii="Calibri" w:hAnsi="Calibri" w:cs="Calibri"/>
        </w:rPr>
        <w:t xml:space="preserve">. </w:t>
      </w:r>
      <w:r>
        <w:rPr>
          <w:rFonts w:ascii="Calibri" w:hAnsi="Calibri" w:cs="Calibri"/>
          <w:i/>
        </w:rPr>
        <w:t>The Journal of Physical Chemistry A</w:t>
      </w:r>
      <w:r w:rsidRPr="002B48C4">
        <w:rPr>
          <w:rFonts w:ascii="Calibri" w:hAnsi="Calibri" w:cs="Calibri"/>
          <w:i/>
        </w:rPr>
        <w:t>.</w:t>
      </w:r>
      <w:r w:rsidRPr="002B48C4">
        <w:rPr>
          <w:rFonts w:ascii="Calibri" w:hAnsi="Calibri" w:cs="Calibri"/>
        </w:rPr>
        <w:t xml:space="preserve"> </w:t>
      </w:r>
      <w:r w:rsidRPr="002B48C4">
        <w:rPr>
          <w:rFonts w:ascii="Calibri" w:hAnsi="Calibri" w:cs="Calibri"/>
          <w:b/>
        </w:rPr>
        <w:t>117</w:t>
      </w:r>
      <w:r w:rsidRPr="002B48C4">
        <w:rPr>
          <w:rFonts w:ascii="Calibri" w:hAnsi="Calibri" w:cs="Calibri"/>
        </w:rPr>
        <w:t xml:space="preserve"> (35), 8427-8436, doi:10.1021/jp405065d</w:t>
      </w:r>
      <w:r>
        <w:rPr>
          <w:rFonts w:ascii="Calibri" w:hAnsi="Calibri" w:cs="Calibri"/>
        </w:rPr>
        <w:t xml:space="preserve"> (</w:t>
      </w:r>
      <w:r w:rsidRPr="002B48C4">
        <w:rPr>
          <w:rFonts w:ascii="Calibri" w:hAnsi="Calibri" w:cs="Calibri"/>
        </w:rPr>
        <w:t>2013).</w:t>
      </w:r>
      <w:bookmarkEnd w:id="17"/>
    </w:p>
    <w:p w14:paraId="161C341A" w14:textId="77777777" w:rsidR="00B21318" w:rsidRPr="002B48C4" w:rsidRDefault="00B21318" w:rsidP="00B21318">
      <w:pPr>
        <w:pStyle w:val="EndNoteBibliography"/>
        <w:spacing w:line="240" w:lineRule="auto"/>
        <w:rPr>
          <w:rFonts w:ascii="Calibri" w:hAnsi="Calibri" w:cs="Calibri"/>
        </w:rPr>
      </w:pPr>
      <w:bookmarkStart w:id="18" w:name="_ENREF_14"/>
      <w:r w:rsidRPr="002B48C4">
        <w:rPr>
          <w:rFonts w:ascii="Calibri" w:hAnsi="Calibri" w:cs="Calibri"/>
        </w:rPr>
        <w:t>14</w:t>
      </w:r>
      <w:r w:rsidRPr="002B48C4">
        <w:rPr>
          <w:rFonts w:ascii="Calibri" w:hAnsi="Calibri" w:cs="Calibri"/>
        </w:rPr>
        <w:tab/>
        <w:t>Ng, N. L.</w:t>
      </w:r>
      <w:r w:rsidRPr="002B48C4">
        <w:rPr>
          <w:rFonts w:ascii="Calibri" w:hAnsi="Calibri" w:cs="Calibri"/>
          <w:i/>
        </w:rPr>
        <w:t xml:space="preserve"> et al.</w:t>
      </w:r>
      <w:r w:rsidRPr="002B48C4">
        <w:rPr>
          <w:rFonts w:ascii="Calibri" w:hAnsi="Calibri" w:cs="Calibri"/>
        </w:rPr>
        <w:t xml:space="preserve"> Contribution of First- </w:t>
      </w:r>
      <w:r w:rsidRPr="002B48C4">
        <w:rPr>
          <w:rFonts w:ascii="Calibri" w:hAnsi="Calibri" w:cs="Calibri"/>
          <w:i/>
        </w:rPr>
        <w:t>versus</w:t>
      </w:r>
      <w:r w:rsidRPr="002B48C4">
        <w:rPr>
          <w:rFonts w:ascii="Calibri" w:hAnsi="Calibri" w:cs="Calibri"/>
        </w:rPr>
        <w:t xml:space="preserve"> Second-Generation Products to Secondary Organic Aerosols Formed in the Oxidation of Biogenic Hydrocarbons. </w:t>
      </w:r>
      <w:r w:rsidRPr="002B48C4">
        <w:rPr>
          <w:rFonts w:ascii="Calibri" w:hAnsi="Calibri" w:cs="Calibri"/>
          <w:i/>
        </w:rPr>
        <w:t>Environmental Science &amp; Technology.</w:t>
      </w:r>
      <w:r w:rsidRPr="002B48C4">
        <w:rPr>
          <w:rFonts w:ascii="Calibri" w:hAnsi="Calibri" w:cs="Calibri"/>
        </w:rPr>
        <w:t xml:space="preserve"> </w:t>
      </w:r>
      <w:r w:rsidRPr="002B48C4">
        <w:rPr>
          <w:rFonts w:ascii="Calibri" w:hAnsi="Calibri" w:cs="Calibri"/>
          <w:b/>
        </w:rPr>
        <w:t>40</w:t>
      </w:r>
      <w:r w:rsidRPr="002B48C4">
        <w:rPr>
          <w:rFonts w:ascii="Calibri" w:hAnsi="Calibri" w:cs="Calibri"/>
        </w:rPr>
        <w:t xml:space="preserve"> 2283-2297 (2006).</w:t>
      </w:r>
      <w:bookmarkEnd w:id="18"/>
    </w:p>
    <w:p w14:paraId="530795B9" w14:textId="77777777" w:rsidR="00B21318" w:rsidRPr="002B48C4" w:rsidRDefault="00B21318" w:rsidP="00B21318">
      <w:pPr>
        <w:pStyle w:val="EndNoteBibliography"/>
        <w:spacing w:line="240" w:lineRule="auto"/>
        <w:rPr>
          <w:rFonts w:ascii="Calibri" w:hAnsi="Calibri" w:cs="Calibri"/>
        </w:rPr>
      </w:pPr>
      <w:bookmarkStart w:id="19" w:name="_ENREF_15"/>
      <w:r w:rsidRPr="002B48C4">
        <w:rPr>
          <w:rFonts w:ascii="Calibri" w:hAnsi="Calibri" w:cs="Calibri"/>
        </w:rPr>
        <w:t>15</w:t>
      </w:r>
      <w:r w:rsidRPr="002B48C4">
        <w:rPr>
          <w:rFonts w:ascii="Calibri" w:hAnsi="Calibri" w:cs="Calibri"/>
        </w:rPr>
        <w:tab/>
      </w:r>
      <w:proofErr w:type="spellStart"/>
      <w:r w:rsidRPr="002B48C4">
        <w:rPr>
          <w:rFonts w:ascii="Calibri" w:hAnsi="Calibri" w:cs="Calibri"/>
        </w:rPr>
        <w:t>Heuchel</w:t>
      </w:r>
      <w:proofErr w:type="spellEnd"/>
      <w:r w:rsidRPr="002B48C4">
        <w:rPr>
          <w:rFonts w:ascii="Calibri" w:hAnsi="Calibri" w:cs="Calibri"/>
        </w:rPr>
        <w:t>, M.</w:t>
      </w:r>
      <w:r w:rsidRPr="002B48C4">
        <w:rPr>
          <w:rFonts w:ascii="Calibri" w:hAnsi="Calibri" w:cs="Calibri"/>
          <w:i/>
        </w:rPr>
        <w:t xml:space="preserve"> et al.</w:t>
      </w:r>
      <w:r w:rsidRPr="002B48C4">
        <w:rPr>
          <w:rFonts w:ascii="Calibri" w:hAnsi="Calibri" w:cs="Calibri"/>
        </w:rPr>
        <w:t xml:space="preserve"> Evaluation of the energy distribution function from liquid/solid adsorption measurements. </w:t>
      </w:r>
      <w:r w:rsidRPr="002B48C4">
        <w:rPr>
          <w:rFonts w:ascii="Calibri" w:hAnsi="Calibri" w:cs="Calibri"/>
          <w:i/>
        </w:rPr>
        <w:t>Langmuir.</w:t>
      </w:r>
      <w:r w:rsidRPr="002B48C4">
        <w:rPr>
          <w:rFonts w:ascii="Calibri" w:hAnsi="Calibri" w:cs="Calibri"/>
        </w:rPr>
        <w:t xml:space="preserve"> </w:t>
      </w:r>
      <w:r w:rsidRPr="002B48C4">
        <w:rPr>
          <w:rFonts w:ascii="Calibri" w:hAnsi="Calibri" w:cs="Calibri"/>
          <w:b/>
        </w:rPr>
        <w:t>9</w:t>
      </w:r>
      <w:r w:rsidRPr="002B48C4">
        <w:rPr>
          <w:rFonts w:ascii="Calibri" w:hAnsi="Calibri" w:cs="Calibri"/>
        </w:rPr>
        <w:t xml:space="preserve"> (10), 2547-2554, doi:10.1021/La00034a012</w:t>
      </w:r>
      <w:r>
        <w:rPr>
          <w:rFonts w:ascii="Calibri" w:hAnsi="Calibri" w:cs="Calibri"/>
        </w:rPr>
        <w:t xml:space="preserve"> (</w:t>
      </w:r>
      <w:r w:rsidRPr="002B48C4">
        <w:rPr>
          <w:rFonts w:ascii="Calibri" w:hAnsi="Calibri" w:cs="Calibri"/>
        </w:rPr>
        <w:t>1993).</w:t>
      </w:r>
      <w:bookmarkEnd w:id="19"/>
    </w:p>
    <w:p w14:paraId="6507B099" w14:textId="77777777" w:rsidR="00B21318" w:rsidRPr="002B48C4" w:rsidRDefault="00B21318" w:rsidP="00B21318">
      <w:pPr>
        <w:pStyle w:val="EndNoteBibliography"/>
        <w:spacing w:line="240" w:lineRule="auto"/>
        <w:rPr>
          <w:rFonts w:ascii="Calibri" w:hAnsi="Calibri" w:cs="Calibri"/>
        </w:rPr>
      </w:pPr>
      <w:bookmarkStart w:id="20" w:name="_ENREF_16"/>
      <w:r w:rsidRPr="002B48C4">
        <w:rPr>
          <w:rFonts w:ascii="Calibri" w:hAnsi="Calibri" w:cs="Calibri"/>
        </w:rPr>
        <w:t>16</w:t>
      </w:r>
      <w:r w:rsidRPr="002B48C4">
        <w:rPr>
          <w:rFonts w:ascii="Calibri" w:hAnsi="Calibri" w:cs="Calibri"/>
        </w:rPr>
        <w:tab/>
      </w:r>
      <w:proofErr w:type="spellStart"/>
      <w:r w:rsidRPr="002B48C4">
        <w:rPr>
          <w:rFonts w:ascii="Calibri" w:hAnsi="Calibri" w:cs="Calibri"/>
        </w:rPr>
        <w:t>Sefler</w:t>
      </w:r>
      <w:proofErr w:type="spellEnd"/>
      <w:r w:rsidRPr="002B48C4">
        <w:rPr>
          <w:rFonts w:ascii="Calibri" w:hAnsi="Calibri" w:cs="Calibri"/>
        </w:rPr>
        <w:t xml:space="preserve">, G. A., Du, Q., Miranda, P. B. &amp; Shen, Y. R. Surface crystallization of liquid n-alkanes and alcohol monolayers studied by surface vibrational spectroscopy. </w:t>
      </w:r>
      <w:r w:rsidRPr="002B48C4">
        <w:rPr>
          <w:rFonts w:ascii="Calibri" w:hAnsi="Calibri" w:cs="Calibri"/>
          <w:i/>
        </w:rPr>
        <w:t>Chemical Physics Letters.</w:t>
      </w:r>
      <w:r w:rsidRPr="002B48C4">
        <w:rPr>
          <w:rFonts w:ascii="Calibri" w:hAnsi="Calibri" w:cs="Calibri"/>
        </w:rPr>
        <w:t xml:space="preserve"> </w:t>
      </w:r>
      <w:r w:rsidRPr="002B48C4">
        <w:rPr>
          <w:rFonts w:ascii="Calibri" w:hAnsi="Calibri" w:cs="Calibri"/>
          <w:b/>
        </w:rPr>
        <w:t>235</w:t>
      </w:r>
      <w:r w:rsidRPr="002B48C4">
        <w:rPr>
          <w:rFonts w:ascii="Calibri" w:hAnsi="Calibri" w:cs="Calibri"/>
        </w:rPr>
        <w:t xml:space="preserve"> (3-4), 347-354 (1995).</w:t>
      </w:r>
      <w:bookmarkEnd w:id="20"/>
    </w:p>
    <w:p w14:paraId="730EC7FA" w14:textId="77777777" w:rsidR="00B21318" w:rsidRPr="002B48C4" w:rsidRDefault="00B21318" w:rsidP="00B21318">
      <w:pPr>
        <w:pStyle w:val="EndNoteBibliography"/>
        <w:spacing w:line="240" w:lineRule="auto"/>
        <w:rPr>
          <w:rFonts w:ascii="Calibri" w:hAnsi="Calibri" w:cs="Calibri"/>
        </w:rPr>
      </w:pPr>
      <w:bookmarkStart w:id="21" w:name="_ENREF_17"/>
      <w:r w:rsidRPr="002B48C4">
        <w:rPr>
          <w:rFonts w:ascii="Calibri" w:hAnsi="Calibri" w:cs="Calibri"/>
        </w:rPr>
        <w:t>17</w:t>
      </w:r>
      <w:r w:rsidRPr="002B48C4">
        <w:rPr>
          <w:rFonts w:ascii="Calibri" w:hAnsi="Calibri" w:cs="Calibri"/>
        </w:rPr>
        <w:tab/>
        <w:t xml:space="preserve">Li, G., </w:t>
      </w:r>
      <w:proofErr w:type="spellStart"/>
      <w:r w:rsidRPr="002B48C4">
        <w:rPr>
          <w:rFonts w:ascii="Calibri" w:hAnsi="Calibri" w:cs="Calibri"/>
        </w:rPr>
        <w:t>Dhinojwala</w:t>
      </w:r>
      <w:proofErr w:type="spellEnd"/>
      <w:r w:rsidRPr="002B48C4">
        <w:rPr>
          <w:rFonts w:ascii="Calibri" w:hAnsi="Calibri" w:cs="Calibri"/>
        </w:rPr>
        <w:t xml:space="preserve">, A. &amp; Yeganeh, M. S. Interfacial structure and melting temperature of alcohol and alkane molecules in contact with polystyrene films. </w:t>
      </w:r>
      <w:r w:rsidRPr="002B48C4">
        <w:rPr>
          <w:rFonts w:ascii="Calibri" w:hAnsi="Calibri" w:cs="Calibri"/>
          <w:i/>
        </w:rPr>
        <w:t>The Journal of Physical Chemistry B.</w:t>
      </w:r>
      <w:r w:rsidRPr="002B48C4">
        <w:rPr>
          <w:rFonts w:ascii="Calibri" w:hAnsi="Calibri" w:cs="Calibri"/>
        </w:rPr>
        <w:t xml:space="preserve"> </w:t>
      </w:r>
      <w:r w:rsidRPr="002B48C4">
        <w:rPr>
          <w:rFonts w:ascii="Calibri" w:hAnsi="Calibri" w:cs="Calibri"/>
          <w:b/>
        </w:rPr>
        <w:t>113</w:t>
      </w:r>
      <w:r w:rsidRPr="002B48C4">
        <w:rPr>
          <w:rFonts w:ascii="Calibri" w:hAnsi="Calibri" w:cs="Calibri"/>
        </w:rPr>
        <w:t xml:space="preserve"> (9), 2739-2747, doi:10.1021/jp8065663</w:t>
      </w:r>
      <w:r>
        <w:rPr>
          <w:rFonts w:ascii="Calibri" w:hAnsi="Calibri" w:cs="Calibri"/>
        </w:rPr>
        <w:t xml:space="preserve"> (</w:t>
      </w:r>
      <w:r w:rsidRPr="002B48C4">
        <w:rPr>
          <w:rFonts w:ascii="Calibri" w:hAnsi="Calibri" w:cs="Calibri"/>
        </w:rPr>
        <w:t>2009).</w:t>
      </w:r>
      <w:bookmarkEnd w:id="21"/>
    </w:p>
    <w:p w14:paraId="191ABF54" w14:textId="77777777" w:rsidR="00B21318" w:rsidRPr="002B48C4" w:rsidRDefault="00B21318" w:rsidP="00B21318">
      <w:pPr>
        <w:pStyle w:val="EndNoteBibliography"/>
        <w:spacing w:line="240" w:lineRule="auto"/>
        <w:rPr>
          <w:rFonts w:ascii="Calibri" w:hAnsi="Calibri" w:cs="Calibri"/>
        </w:rPr>
      </w:pPr>
      <w:bookmarkStart w:id="22" w:name="_ENREF_18"/>
      <w:r w:rsidRPr="002B48C4">
        <w:rPr>
          <w:rFonts w:ascii="Calibri" w:hAnsi="Calibri" w:cs="Calibri"/>
        </w:rPr>
        <w:t>18</w:t>
      </w:r>
      <w:r w:rsidRPr="002B48C4">
        <w:rPr>
          <w:rFonts w:ascii="Calibri" w:hAnsi="Calibri" w:cs="Calibri"/>
        </w:rPr>
        <w:tab/>
      </w:r>
      <w:proofErr w:type="spellStart"/>
      <w:r w:rsidRPr="002B48C4">
        <w:rPr>
          <w:rFonts w:ascii="Calibri" w:hAnsi="Calibri" w:cs="Calibri"/>
        </w:rPr>
        <w:t>Ehara</w:t>
      </w:r>
      <w:proofErr w:type="spellEnd"/>
      <w:r w:rsidRPr="002B48C4">
        <w:rPr>
          <w:rFonts w:ascii="Calibri" w:hAnsi="Calibri" w:cs="Calibri"/>
        </w:rPr>
        <w:t xml:space="preserve">, K., </w:t>
      </w:r>
      <w:proofErr w:type="spellStart"/>
      <w:r w:rsidRPr="002B48C4">
        <w:rPr>
          <w:rFonts w:ascii="Calibri" w:hAnsi="Calibri" w:cs="Calibri"/>
        </w:rPr>
        <w:t>Hagwood</w:t>
      </w:r>
      <w:proofErr w:type="spellEnd"/>
      <w:r w:rsidRPr="002B48C4">
        <w:rPr>
          <w:rFonts w:ascii="Calibri" w:hAnsi="Calibri" w:cs="Calibri"/>
        </w:rPr>
        <w:t xml:space="preserve">, C. &amp; Coakley, K. J. Novel method to classify aerosol particles according to their mass-to-charge ratio—aerosol particle mass </w:t>
      </w:r>
      <w:proofErr w:type="spellStart"/>
      <w:r w:rsidRPr="002B48C4">
        <w:rPr>
          <w:rFonts w:ascii="Calibri" w:hAnsi="Calibri" w:cs="Calibri"/>
        </w:rPr>
        <w:t>analyser</w:t>
      </w:r>
      <w:proofErr w:type="spellEnd"/>
      <w:r w:rsidRPr="002B48C4">
        <w:rPr>
          <w:rFonts w:ascii="Calibri" w:hAnsi="Calibri" w:cs="Calibri"/>
        </w:rPr>
        <w:t xml:space="preserve">. </w:t>
      </w:r>
      <w:r>
        <w:rPr>
          <w:rFonts w:ascii="Calibri" w:hAnsi="Calibri" w:cs="Calibri"/>
          <w:i/>
        </w:rPr>
        <w:t>Journal of Aerosol Science</w:t>
      </w:r>
      <w:r w:rsidRPr="002B48C4">
        <w:rPr>
          <w:rFonts w:ascii="Calibri" w:hAnsi="Calibri" w:cs="Calibri"/>
          <w:i/>
        </w:rPr>
        <w:t>.</w:t>
      </w:r>
      <w:r w:rsidRPr="002B48C4">
        <w:rPr>
          <w:rFonts w:ascii="Calibri" w:hAnsi="Calibri" w:cs="Calibri"/>
        </w:rPr>
        <w:t xml:space="preserve"> </w:t>
      </w:r>
      <w:r w:rsidRPr="002B48C4">
        <w:rPr>
          <w:rFonts w:ascii="Calibri" w:hAnsi="Calibri" w:cs="Calibri"/>
          <w:b/>
        </w:rPr>
        <w:t>27</w:t>
      </w:r>
      <w:r w:rsidRPr="002B48C4">
        <w:rPr>
          <w:rFonts w:ascii="Calibri" w:hAnsi="Calibri" w:cs="Calibri"/>
        </w:rPr>
        <w:t xml:space="preserve"> (2), 217-234, </w:t>
      </w:r>
      <w:proofErr w:type="spellStart"/>
      <w:r w:rsidRPr="002B48C4">
        <w:rPr>
          <w:rFonts w:ascii="Calibri" w:hAnsi="Calibri" w:cs="Calibri"/>
        </w:rPr>
        <w:t>doi</w:t>
      </w:r>
      <w:proofErr w:type="spellEnd"/>
      <w:r w:rsidRPr="002B48C4">
        <w:rPr>
          <w:rFonts w:ascii="Calibri" w:hAnsi="Calibri" w:cs="Calibri"/>
        </w:rPr>
        <w:t>:</w:t>
      </w:r>
      <w:hyperlink r:id="rId12" w:history="1">
        <w:r w:rsidRPr="002B48C4">
          <w:rPr>
            <w:rStyle w:val="Hyperlink"/>
            <w:rFonts w:ascii="Calibri" w:hAnsi="Calibri" w:cs="Calibri"/>
            <w:color w:val="auto"/>
            <w:u w:val="none"/>
          </w:rPr>
          <w:t>http://dx.doi.org/10.1016/0021-8502(95)00562-5</w:t>
        </w:r>
      </w:hyperlink>
      <w:r>
        <w:rPr>
          <w:rFonts w:ascii="Calibri" w:hAnsi="Calibri" w:cs="Calibri"/>
        </w:rPr>
        <w:t xml:space="preserve"> (</w:t>
      </w:r>
      <w:r w:rsidRPr="002B48C4">
        <w:rPr>
          <w:rFonts w:ascii="Calibri" w:hAnsi="Calibri" w:cs="Calibri"/>
        </w:rPr>
        <w:t>1996).</w:t>
      </w:r>
      <w:bookmarkEnd w:id="22"/>
    </w:p>
    <w:p w14:paraId="322AB695" w14:textId="77777777" w:rsidR="00B21318" w:rsidRPr="002B48C4" w:rsidRDefault="00B21318" w:rsidP="00B21318">
      <w:pPr>
        <w:pStyle w:val="EndNoteBibliography"/>
        <w:spacing w:line="240" w:lineRule="auto"/>
        <w:rPr>
          <w:rFonts w:ascii="Calibri" w:hAnsi="Calibri" w:cs="Calibri"/>
        </w:rPr>
      </w:pPr>
      <w:bookmarkStart w:id="23" w:name="_ENREF_19"/>
      <w:r w:rsidRPr="002B48C4">
        <w:rPr>
          <w:rFonts w:ascii="Calibri" w:hAnsi="Calibri" w:cs="Calibri"/>
        </w:rPr>
        <w:t>19</w:t>
      </w:r>
      <w:r w:rsidRPr="002B48C4">
        <w:rPr>
          <w:rFonts w:ascii="Calibri" w:hAnsi="Calibri" w:cs="Calibri"/>
        </w:rPr>
        <w:tab/>
      </w:r>
      <w:proofErr w:type="spellStart"/>
      <w:r w:rsidRPr="002B48C4">
        <w:rPr>
          <w:rFonts w:ascii="Calibri" w:hAnsi="Calibri" w:cs="Calibri"/>
        </w:rPr>
        <w:t>Kuwata</w:t>
      </w:r>
      <w:proofErr w:type="spellEnd"/>
      <w:r w:rsidRPr="002B48C4">
        <w:rPr>
          <w:rFonts w:ascii="Calibri" w:hAnsi="Calibri" w:cs="Calibri"/>
        </w:rPr>
        <w:t xml:space="preserve">, M., Zorn, S. R. &amp; Martin, S. T. Using elemental ratios to predict the density of organic material composed of carbon, hydrogen, </w:t>
      </w:r>
      <w:proofErr w:type="spellStart"/>
      <w:r w:rsidRPr="002B48C4">
        <w:rPr>
          <w:rFonts w:ascii="Calibri" w:hAnsi="Calibri" w:cs="Calibri"/>
        </w:rPr>
        <w:t>andoxygen</w:t>
      </w:r>
      <w:proofErr w:type="spellEnd"/>
      <w:r w:rsidRPr="002B48C4">
        <w:rPr>
          <w:rFonts w:ascii="Calibri" w:hAnsi="Calibri" w:cs="Calibri"/>
        </w:rPr>
        <w:t xml:space="preserve">. </w:t>
      </w:r>
      <w:r>
        <w:rPr>
          <w:rFonts w:ascii="Calibri" w:hAnsi="Calibri" w:cs="Calibri"/>
          <w:i/>
        </w:rPr>
        <w:t>Environmental Science &amp; Technology</w:t>
      </w:r>
      <w:r w:rsidRPr="002B48C4">
        <w:rPr>
          <w:rFonts w:ascii="Calibri" w:hAnsi="Calibri" w:cs="Calibri"/>
          <w:i/>
        </w:rPr>
        <w:t>.</w:t>
      </w:r>
      <w:r w:rsidRPr="002B48C4">
        <w:rPr>
          <w:rFonts w:ascii="Calibri" w:hAnsi="Calibri" w:cs="Calibri"/>
        </w:rPr>
        <w:t xml:space="preserve"> </w:t>
      </w:r>
      <w:r w:rsidRPr="002B48C4">
        <w:rPr>
          <w:rFonts w:ascii="Calibri" w:hAnsi="Calibri" w:cs="Calibri"/>
          <w:b/>
        </w:rPr>
        <w:t>46</w:t>
      </w:r>
      <w:r w:rsidRPr="002B48C4">
        <w:rPr>
          <w:rFonts w:ascii="Calibri" w:hAnsi="Calibri" w:cs="Calibri"/>
        </w:rPr>
        <w:t xml:space="preserve"> (2), 787-794, doi:10.1021/es202525q</w:t>
      </w:r>
      <w:r>
        <w:rPr>
          <w:rFonts w:ascii="Calibri" w:hAnsi="Calibri" w:cs="Calibri"/>
        </w:rPr>
        <w:t xml:space="preserve"> (</w:t>
      </w:r>
      <w:r w:rsidRPr="002B48C4">
        <w:rPr>
          <w:rFonts w:ascii="Calibri" w:hAnsi="Calibri" w:cs="Calibri"/>
        </w:rPr>
        <w:t>2011).</w:t>
      </w:r>
      <w:bookmarkEnd w:id="23"/>
    </w:p>
    <w:p w14:paraId="2BAB4D65" w14:textId="77777777" w:rsidR="00B21318" w:rsidRPr="002B48C4" w:rsidRDefault="00B21318" w:rsidP="00B21318">
      <w:pPr>
        <w:pStyle w:val="EndNoteBibliography"/>
        <w:spacing w:line="240" w:lineRule="auto"/>
        <w:rPr>
          <w:rFonts w:ascii="Calibri" w:hAnsi="Calibri" w:cs="Calibri"/>
        </w:rPr>
      </w:pPr>
      <w:bookmarkStart w:id="24" w:name="_ENREF_20"/>
      <w:r w:rsidRPr="002B48C4">
        <w:rPr>
          <w:rFonts w:ascii="Calibri" w:hAnsi="Calibri" w:cs="Calibri"/>
        </w:rPr>
        <w:t>20</w:t>
      </w:r>
      <w:r w:rsidRPr="002B48C4">
        <w:rPr>
          <w:rFonts w:ascii="Calibri" w:hAnsi="Calibri" w:cs="Calibri"/>
        </w:rPr>
        <w:tab/>
        <w:t xml:space="preserve">Liu, P., Zhang, Y. &amp; Martin, S. T. Complex refractive indices of thin films of secondary organic materials by spectroscopic ellipsometry from 220 to 1200 nm. </w:t>
      </w:r>
      <w:r>
        <w:rPr>
          <w:rFonts w:ascii="Calibri" w:hAnsi="Calibri" w:cs="Calibri"/>
          <w:i/>
        </w:rPr>
        <w:t>Environmental Science &amp; Technology</w:t>
      </w:r>
      <w:r w:rsidRPr="002B48C4">
        <w:rPr>
          <w:rFonts w:ascii="Calibri" w:hAnsi="Calibri" w:cs="Calibri"/>
          <w:i/>
        </w:rPr>
        <w:t>.</w:t>
      </w:r>
      <w:r w:rsidRPr="002B48C4">
        <w:rPr>
          <w:rFonts w:ascii="Calibri" w:hAnsi="Calibri" w:cs="Calibri"/>
        </w:rPr>
        <w:t xml:space="preserve"> </w:t>
      </w:r>
      <w:r w:rsidRPr="002B48C4">
        <w:rPr>
          <w:rFonts w:ascii="Calibri" w:hAnsi="Calibri" w:cs="Calibri"/>
          <w:b/>
        </w:rPr>
        <w:t>47</w:t>
      </w:r>
      <w:r w:rsidRPr="002B48C4">
        <w:rPr>
          <w:rFonts w:ascii="Calibri" w:hAnsi="Calibri" w:cs="Calibri"/>
        </w:rPr>
        <w:t xml:space="preserve"> (23), 13594-13601, doi:10.1021/es403411e</w:t>
      </w:r>
      <w:r>
        <w:rPr>
          <w:rFonts w:ascii="Calibri" w:hAnsi="Calibri" w:cs="Calibri"/>
        </w:rPr>
        <w:t xml:space="preserve"> (</w:t>
      </w:r>
      <w:r w:rsidRPr="002B48C4">
        <w:rPr>
          <w:rFonts w:ascii="Calibri" w:hAnsi="Calibri" w:cs="Calibri"/>
        </w:rPr>
        <w:t>2013).</w:t>
      </w:r>
      <w:bookmarkEnd w:id="24"/>
    </w:p>
    <w:p w14:paraId="65C4D84E" w14:textId="77777777" w:rsidR="00B21318" w:rsidRPr="002B48C4" w:rsidRDefault="00B21318" w:rsidP="00B21318">
      <w:pPr>
        <w:pStyle w:val="EndNoteBibliography"/>
        <w:spacing w:line="240" w:lineRule="auto"/>
        <w:rPr>
          <w:rFonts w:ascii="Calibri" w:hAnsi="Calibri" w:cs="Calibri"/>
        </w:rPr>
      </w:pPr>
      <w:bookmarkStart w:id="25" w:name="_ENREF_21"/>
      <w:r w:rsidRPr="002B48C4">
        <w:rPr>
          <w:rFonts w:ascii="Calibri" w:hAnsi="Calibri" w:cs="Calibri"/>
        </w:rPr>
        <w:t>21</w:t>
      </w:r>
      <w:r w:rsidRPr="002B48C4">
        <w:rPr>
          <w:rFonts w:ascii="Calibri" w:hAnsi="Calibri" w:cs="Calibri"/>
        </w:rPr>
        <w:tab/>
        <w:t>Wang, Z.</w:t>
      </w:r>
      <w:r w:rsidRPr="002B48C4">
        <w:rPr>
          <w:rFonts w:ascii="Calibri" w:hAnsi="Calibri" w:cs="Calibri"/>
          <w:i/>
        </w:rPr>
        <w:t xml:space="preserve"> et al.</w:t>
      </w:r>
      <w:r w:rsidRPr="002B48C4">
        <w:rPr>
          <w:rFonts w:ascii="Calibri" w:hAnsi="Calibri" w:cs="Calibri"/>
        </w:rPr>
        <w:t xml:space="preserve"> The dynamic shape factor of sodium chloride nanoparticles as regulated by drying rate. </w:t>
      </w:r>
      <w:r>
        <w:rPr>
          <w:rFonts w:ascii="Calibri" w:hAnsi="Calibri" w:cs="Calibri"/>
          <w:i/>
        </w:rPr>
        <w:t>Aerosol Science and Technology</w:t>
      </w:r>
      <w:r w:rsidRPr="002B48C4">
        <w:rPr>
          <w:rFonts w:ascii="Calibri" w:hAnsi="Calibri" w:cs="Calibri"/>
          <w:i/>
        </w:rPr>
        <w:t>.</w:t>
      </w:r>
      <w:r w:rsidRPr="002B48C4">
        <w:rPr>
          <w:rFonts w:ascii="Calibri" w:hAnsi="Calibri" w:cs="Calibri"/>
        </w:rPr>
        <w:t xml:space="preserve"> </w:t>
      </w:r>
      <w:r w:rsidRPr="002B48C4">
        <w:rPr>
          <w:rFonts w:ascii="Calibri" w:hAnsi="Calibri" w:cs="Calibri"/>
          <w:b/>
        </w:rPr>
        <w:t>44</w:t>
      </w:r>
      <w:r w:rsidRPr="002B48C4">
        <w:rPr>
          <w:rFonts w:ascii="Calibri" w:hAnsi="Calibri" w:cs="Calibri"/>
        </w:rPr>
        <w:t xml:space="preserve"> (11), 939-953, doi:10.1080/02786826.2010.503204</w:t>
      </w:r>
      <w:r>
        <w:rPr>
          <w:rFonts w:ascii="Calibri" w:hAnsi="Calibri" w:cs="Calibri"/>
        </w:rPr>
        <w:t xml:space="preserve"> (</w:t>
      </w:r>
      <w:r w:rsidRPr="002B48C4">
        <w:rPr>
          <w:rFonts w:ascii="Calibri" w:hAnsi="Calibri" w:cs="Calibri"/>
        </w:rPr>
        <w:t>2010).</w:t>
      </w:r>
      <w:bookmarkEnd w:id="25"/>
    </w:p>
    <w:p w14:paraId="1AB7BB4C" w14:textId="4BAB2684" w:rsidR="00213CA1" w:rsidRPr="00556766" w:rsidRDefault="00B21318" w:rsidP="00B21318">
      <w:pPr>
        <w:rPr>
          <w:rFonts w:ascii="Calibri" w:hAnsi="Calibri" w:cs="Calibri"/>
          <w:lang w:eastAsia="zh-CN"/>
        </w:rPr>
      </w:pPr>
      <w:r w:rsidRPr="002B48C4">
        <w:rPr>
          <w:rFonts w:ascii="Calibri" w:hAnsi="Calibri" w:cs="Calibri"/>
          <w:lang w:eastAsia="zh-CN"/>
        </w:rPr>
        <w:fldChar w:fldCharType="end"/>
      </w:r>
    </w:p>
    <w:sectPr w:rsidR="00213CA1" w:rsidRPr="00556766" w:rsidSect="00556766">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E01C66" w14:textId="77777777" w:rsidR="001D04E0" w:rsidRDefault="001D04E0" w:rsidP="003A49E1">
      <w:r>
        <w:separator/>
      </w:r>
    </w:p>
    <w:p w14:paraId="03AE562A" w14:textId="77777777" w:rsidR="001D04E0" w:rsidRDefault="001D04E0"/>
  </w:endnote>
  <w:endnote w:type="continuationSeparator" w:id="0">
    <w:p w14:paraId="0878AF13" w14:textId="77777777" w:rsidR="001D04E0" w:rsidRDefault="001D04E0" w:rsidP="003A49E1">
      <w:r>
        <w:continuationSeparator/>
      </w:r>
    </w:p>
    <w:p w14:paraId="18E111BE" w14:textId="77777777" w:rsidR="001D04E0" w:rsidRDefault="001D04E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楷体">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A68C3D" w14:textId="77777777" w:rsidR="001D04E0" w:rsidRDefault="001D04E0" w:rsidP="003A49E1">
      <w:r>
        <w:separator/>
      </w:r>
    </w:p>
    <w:p w14:paraId="525EBCDA" w14:textId="77777777" w:rsidR="001D04E0" w:rsidRDefault="001D04E0"/>
  </w:footnote>
  <w:footnote w:type="continuationSeparator" w:id="0">
    <w:p w14:paraId="1E40CF69" w14:textId="77777777" w:rsidR="001D04E0" w:rsidRDefault="001D04E0" w:rsidP="003A49E1">
      <w:r>
        <w:continuationSeparator/>
      </w:r>
    </w:p>
    <w:p w14:paraId="37619EBA" w14:textId="77777777" w:rsidR="001D04E0" w:rsidRDefault="001D04E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5F38425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00000001">
      <w:start w:val="35"/>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10D2055A"/>
    <w:multiLevelType w:val="hybridMultilevel"/>
    <w:tmpl w:val="594418B4"/>
    <w:lvl w:ilvl="0" w:tplc="F70ACFC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4EB3DBC"/>
    <w:multiLevelType w:val="hybridMultilevel"/>
    <w:tmpl w:val="CDD8585E"/>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 w15:restartNumberingAfterBreak="0">
    <w:nsid w:val="37DF3755"/>
    <w:multiLevelType w:val="hybridMultilevel"/>
    <w:tmpl w:val="65A009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743A96"/>
    <w:multiLevelType w:val="hybridMultilevel"/>
    <w:tmpl w:val="930C9D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33A562E"/>
    <w:multiLevelType w:val="hybridMultilevel"/>
    <w:tmpl w:val="356CB9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BC290F"/>
    <w:multiLevelType w:val="hybridMultilevel"/>
    <w:tmpl w:val="BB6EFCCA"/>
    <w:lvl w:ilvl="0" w:tplc="682CE96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82D2E77"/>
    <w:multiLevelType w:val="multilevel"/>
    <w:tmpl w:val="8C40129E"/>
    <w:lvl w:ilvl="0">
      <w:start w:val="2"/>
      <w:numFmt w:val="decimal"/>
      <w:lvlText w:val="%1"/>
      <w:lvlJc w:val="left"/>
      <w:pPr>
        <w:ind w:left="480" w:hanging="480"/>
      </w:pPr>
      <w:rPr>
        <w:rFonts w:hint="default"/>
        <w:b w:val="0"/>
      </w:rPr>
    </w:lvl>
    <w:lvl w:ilvl="1">
      <w:start w:val="2"/>
      <w:numFmt w:val="decimal"/>
      <w:lvlText w:val="%1.%2"/>
      <w:lvlJc w:val="left"/>
      <w:pPr>
        <w:ind w:left="480" w:hanging="480"/>
      </w:pPr>
      <w:rPr>
        <w:rFonts w:hint="default"/>
        <w:b w:val="0"/>
      </w:rPr>
    </w:lvl>
    <w:lvl w:ilvl="2">
      <w:start w:val="2"/>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9" w15:restartNumberingAfterBreak="0">
    <w:nsid w:val="4A266A41"/>
    <w:multiLevelType w:val="hybridMultilevel"/>
    <w:tmpl w:val="4EDCB826"/>
    <w:lvl w:ilvl="0" w:tplc="8C564D84">
      <w:start w:val="19"/>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5B5A48D5"/>
    <w:multiLevelType w:val="hybridMultilevel"/>
    <w:tmpl w:val="821CD6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CC11FC9"/>
    <w:multiLevelType w:val="hybridMultilevel"/>
    <w:tmpl w:val="0DA02326"/>
    <w:lvl w:ilvl="0" w:tplc="BFB2C9C8">
      <w:start w:val="1"/>
      <w:numFmt w:val="bullet"/>
      <w:lvlText w:val="•"/>
      <w:lvlJc w:val="left"/>
      <w:pPr>
        <w:tabs>
          <w:tab w:val="num" w:pos="720"/>
        </w:tabs>
        <w:ind w:left="720" w:hanging="360"/>
      </w:pPr>
      <w:rPr>
        <w:rFonts w:ascii="Arial" w:hAnsi="Arial" w:hint="default"/>
      </w:rPr>
    </w:lvl>
    <w:lvl w:ilvl="1" w:tplc="8B442AE2">
      <w:start w:val="1"/>
      <w:numFmt w:val="bullet"/>
      <w:lvlText w:val="•"/>
      <w:lvlJc w:val="left"/>
      <w:pPr>
        <w:tabs>
          <w:tab w:val="num" w:pos="1440"/>
        </w:tabs>
        <w:ind w:left="1440" w:hanging="360"/>
      </w:pPr>
      <w:rPr>
        <w:rFonts w:ascii="Arial" w:hAnsi="Arial" w:hint="default"/>
      </w:rPr>
    </w:lvl>
    <w:lvl w:ilvl="2" w:tplc="779AAA52">
      <w:start w:val="1"/>
      <w:numFmt w:val="bullet"/>
      <w:lvlText w:val="•"/>
      <w:lvlJc w:val="left"/>
      <w:pPr>
        <w:tabs>
          <w:tab w:val="num" w:pos="2160"/>
        </w:tabs>
        <w:ind w:left="2160" w:hanging="360"/>
      </w:pPr>
      <w:rPr>
        <w:rFonts w:ascii="Arial" w:hAnsi="Arial" w:hint="default"/>
      </w:rPr>
    </w:lvl>
    <w:lvl w:ilvl="3" w:tplc="99AC07B0">
      <w:start w:val="1"/>
      <w:numFmt w:val="bullet"/>
      <w:lvlText w:val="•"/>
      <w:lvlJc w:val="left"/>
      <w:pPr>
        <w:tabs>
          <w:tab w:val="num" w:pos="2880"/>
        </w:tabs>
        <w:ind w:left="2880" w:hanging="360"/>
      </w:pPr>
      <w:rPr>
        <w:rFonts w:ascii="Arial" w:hAnsi="Arial" w:hint="default"/>
      </w:rPr>
    </w:lvl>
    <w:lvl w:ilvl="4" w:tplc="4178EC62">
      <w:start w:val="1"/>
      <w:numFmt w:val="bullet"/>
      <w:lvlText w:val="•"/>
      <w:lvlJc w:val="left"/>
      <w:pPr>
        <w:tabs>
          <w:tab w:val="num" w:pos="3600"/>
        </w:tabs>
        <w:ind w:left="3600" w:hanging="360"/>
      </w:pPr>
      <w:rPr>
        <w:rFonts w:ascii="Arial" w:hAnsi="Arial" w:hint="default"/>
      </w:rPr>
    </w:lvl>
    <w:lvl w:ilvl="5" w:tplc="2EBC5478">
      <w:start w:val="1"/>
      <w:numFmt w:val="bullet"/>
      <w:lvlText w:val="•"/>
      <w:lvlJc w:val="left"/>
      <w:pPr>
        <w:tabs>
          <w:tab w:val="num" w:pos="4320"/>
        </w:tabs>
        <w:ind w:left="4320" w:hanging="360"/>
      </w:pPr>
      <w:rPr>
        <w:rFonts w:ascii="Arial" w:hAnsi="Arial" w:hint="default"/>
      </w:rPr>
    </w:lvl>
    <w:lvl w:ilvl="6" w:tplc="F676C784">
      <w:start w:val="1"/>
      <w:numFmt w:val="bullet"/>
      <w:lvlText w:val="•"/>
      <w:lvlJc w:val="left"/>
      <w:pPr>
        <w:tabs>
          <w:tab w:val="num" w:pos="5040"/>
        </w:tabs>
        <w:ind w:left="5040" w:hanging="360"/>
      </w:pPr>
      <w:rPr>
        <w:rFonts w:ascii="Arial" w:hAnsi="Arial" w:hint="default"/>
      </w:rPr>
    </w:lvl>
    <w:lvl w:ilvl="7" w:tplc="BC8012C4">
      <w:start w:val="1"/>
      <w:numFmt w:val="bullet"/>
      <w:lvlText w:val="•"/>
      <w:lvlJc w:val="left"/>
      <w:pPr>
        <w:tabs>
          <w:tab w:val="num" w:pos="5760"/>
        </w:tabs>
        <w:ind w:left="5760" w:hanging="360"/>
      </w:pPr>
      <w:rPr>
        <w:rFonts w:ascii="Arial" w:hAnsi="Arial" w:hint="default"/>
      </w:rPr>
    </w:lvl>
    <w:lvl w:ilvl="8" w:tplc="3BD48DCA">
      <w:start w:val="1"/>
      <w:numFmt w:val="bullet"/>
      <w:lvlText w:val="•"/>
      <w:lvlJc w:val="left"/>
      <w:pPr>
        <w:tabs>
          <w:tab w:val="num" w:pos="6480"/>
        </w:tabs>
        <w:ind w:left="6480" w:hanging="360"/>
      </w:pPr>
      <w:rPr>
        <w:rFonts w:ascii="Arial" w:hAnsi="Arial" w:hint="default"/>
      </w:rPr>
    </w:lvl>
  </w:abstractNum>
  <w:abstractNum w:abstractNumId="12" w15:restartNumberingAfterBreak="0">
    <w:nsid w:val="668D6E54"/>
    <w:multiLevelType w:val="hybridMultilevel"/>
    <w:tmpl w:val="7B8075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BE9069B"/>
    <w:multiLevelType w:val="hybridMultilevel"/>
    <w:tmpl w:val="981AA988"/>
    <w:lvl w:ilvl="0" w:tplc="6C1CD0BE">
      <w:start w:val="14"/>
      <w:numFmt w:val="bullet"/>
      <w:lvlText w:val=""/>
      <w:lvlJc w:val="left"/>
      <w:pPr>
        <w:ind w:left="720" w:hanging="360"/>
      </w:pPr>
      <w:rPr>
        <w:rFonts w:ascii="Wingdings" w:eastAsia="SimSu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CA262E5"/>
    <w:multiLevelType w:val="hybridMultilevel"/>
    <w:tmpl w:val="AE4E66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E3375B6"/>
    <w:multiLevelType w:val="hybridMultilevel"/>
    <w:tmpl w:val="4D12432C"/>
    <w:lvl w:ilvl="0" w:tplc="7590965A">
      <w:start w:val="1"/>
      <w:numFmt w:val="upperRoman"/>
      <w:lvlText w:val="%1."/>
      <w:lvlJc w:val="right"/>
      <w:pPr>
        <w:tabs>
          <w:tab w:val="num" w:pos="720"/>
        </w:tabs>
        <w:ind w:left="720" w:hanging="360"/>
      </w:pPr>
      <w:rPr>
        <w:rFonts w:cs="Times New Roman"/>
      </w:rPr>
    </w:lvl>
    <w:lvl w:ilvl="1" w:tplc="A9909ABE">
      <w:start w:val="1"/>
      <w:numFmt w:val="upperRoman"/>
      <w:lvlText w:val="%2."/>
      <w:lvlJc w:val="right"/>
      <w:pPr>
        <w:tabs>
          <w:tab w:val="num" w:pos="1440"/>
        </w:tabs>
        <w:ind w:left="1440" w:hanging="360"/>
      </w:pPr>
      <w:rPr>
        <w:rFonts w:cs="Times New Roman"/>
      </w:rPr>
    </w:lvl>
    <w:lvl w:ilvl="2" w:tplc="D20CD5AC">
      <w:start w:val="1"/>
      <w:numFmt w:val="upperRoman"/>
      <w:lvlText w:val="%3."/>
      <w:lvlJc w:val="right"/>
      <w:pPr>
        <w:tabs>
          <w:tab w:val="num" w:pos="2160"/>
        </w:tabs>
        <w:ind w:left="2160" w:hanging="360"/>
      </w:pPr>
      <w:rPr>
        <w:rFonts w:cs="Times New Roman"/>
      </w:rPr>
    </w:lvl>
    <w:lvl w:ilvl="3" w:tplc="A7E20EA8">
      <w:start w:val="1"/>
      <w:numFmt w:val="upperRoman"/>
      <w:lvlText w:val="%4."/>
      <w:lvlJc w:val="right"/>
      <w:pPr>
        <w:tabs>
          <w:tab w:val="num" w:pos="2880"/>
        </w:tabs>
        <w:ind w:left="2880" w:hanging="360"/>
      </w:pPr>
      <w:rPr>
        <w:rFonts w:cs="Times New Roman"/>
      </w:rPr>
    </w:lvl>
    <w:lvl w:ilvl="4" w:tplc="C4B26698">
      <w:start w:val="1"/>
      <w:numFmt w:val="upperRoman"/>
      <w:lvlText w:val="%5."/>
      <w:lvlJc w:val="right"/>
      <w:pPr>
        <w:tabs>
          <w:tab w:val="num" w:pos="3600"/>
        </w:tabs>
        <w:ind w:left="3600" w:hanging="360"/>
      </w:pPr>
      <w:rPr>
        <w:rFonts w:cs="Times New Roman"/>
      </w:rPr>
    </w:lvl>
    <w:lvl w:ilvl="5" w:tplc="60E22B46">
      <w:start w:val="1"/>
      <w:numFmt w:val="upperRoman"/>
      <w:lvlText w:val="%6."/>
      <w:lvlJc w:val="right"/>
      <w:pPr>
        <w:tabs>
          <w:tab w:val="num" w:pos="4320"/>
        </w:tabs>
        <w:ind w:left="4320" w:hanging="360"/>
      </w:pPr>
      <w:rPr>
        <w:rFonts w:cs="Times New Roman"/>
      </w:rPr>
    </w:lvl>
    <w:lvl w:ilvl="6" w:tplc="AA9EF922">
      <w:start w:val="1"/>
      <w:numFmt w:val="upperRoman"/>
      <w:lvlText w:val="%7."/>
      <w:lvlJc w:val="right"/>
      <w:pPr>
        <w:tabs>
          <w:tab w:val="num" w:pos="5040"/>
        </w:tabs>
        <w:ind w:left="5040" w:hanging="360"/>
      </w:pPr>
      <w:rPr>
        <w:rFonts w:cs="Times New Roman"/>
      </w:rPr>
    </w:lvl>
    <w:lvl w:ilvl="7" w:tplc="4A6A2492">
      <w:start w:val="1"/>
      <w:numFmt w:val="upperRoman"/>
      <w:lvlText w:val="%8."/>
      <w:lvlJc w:val="right"/>
      <w:pPr>
        <w:tabs>
          <w:tab w:val="num" w:pos="5760"/>
        </w:tabs>
        <w:ind w:left="5760" w:hanging="360"/>
      </w:pPr>
      <w:rPr>
        <w:rFonts w:cs="Times New Roman"/>
      </w:rPr>
    </w:lvl>
    <w:lvl w:ilvl="8" w:tplc="4F90C806">
      <w:start w:val="1"/>
      <w:numFmt w:val="upperRoman"/>
      <w:lvlText w:val="%9."/>
      <w:lvlJc w:val="right"/>
      <w:pPr>
        <w:tabs>
          <w:tab w:val="num" w:pos="6480"/>
        </w:tabs>
        <w:ind w:left="6480" w:hanging="360"/>
      </w:pPr>
      <w:rPr>
        <w:rFonts w:cs="Times New Roman"/>
      </w:rPr>
    </w:lvl>
  </w:abstractNum>
  <w:abstractNum w:abstractNumId="16" w15:restartNumberingAfterBreak="0">
    <w:nsid w:val="702F036D"/>
    <w:multiLevelType w:val="hybridMultilevel"/>
    <w:tmpl w:val="E3A85922"/>
    <w:lvl w:ilvl="0" w:tplc="12802558">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12B5386"/>
    <w:multiLevelType w:val="hybridMultilevel"/>
    <w:tmpl w:val="C728F49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8" w15:restartNumberingAfterBreak="0">
    <w:nsid w:val="74BB7FC7"/>
    <w:multiLevelType w:val="hybridMultilevel"/>
    <w:tmpl w:val="CBE0ECB0"/>
    <w:lvl w:ilvl="0" w:tplc="9DE847B2">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5A466CA"/>
    <w:multiLevelType w:val="multilevel"/>
    <w:tmpl w:val="D896B39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7CA216FD"/>
    <w:multiLevelType w:val="hybridMultilevel"/>
    <w:tmpl w:val="2FEA9F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num w:numId="1">
    <w:abstractNumId w:val="15"/>
  </w:num>
  <w:num w:numId="2">
    <w:abstractNumId w:val="11"/>
  </w:num>
  <w:num w:numId="3">
    <w:abstractNumId w:val="3"/>
  </w:num>
  <w:num w:numId="4">
    <w:abstractNumId w:val="20"/>
  </w:num>
  <w:num w:numId="5">
    <w:abstractNumId w:val="0"/>
  </w:num>
  <w:num w:numId="6">
    <w:abstractNumId w:val="10"/>
  </w:num>
  <w:num w:numId="7">
    <w:abstractNumId w:val="4"/>
  </w:num>
  <w:num w:numId="8">
    <w:abstractNumId w:val="7"/>
  </w:num>
  <w:num w:numId="9">
    <w:abstractNumId w:val="14"/>
  </w:num>
  <w:num w:numId="10">
    <w:abstractNumId w:val="17"/>
  </w:num>
  <w:num w:numId="11">
    <w:abstractNumId w:val="2"/>
  </w:num>
  <w:num w:numId="12">
    <w:abstractNumId w:val="13"/>
  </w:num>
  <w:num w:numId="13">
    <w:abstractNumId w:val="9"/>
  </w:num>
  <w:num w:numId="14">
    <w:abstractNumId w:val="16"/>
  </w:num>
  <w:num w:numId="15">
    <w:abstractNumId w:val="6"/>
  </w:num>
  <w:num w:numId="16">
    <w:abstractNumId w:val="12"/>
  </w:num>
  <w:num w:numId="17">
    <w:abstractNumId w:val="18"/>
  </w:num>
  <w:num w:numId="18">
    <w:abstractNumId w:val="1"/>
  </w:num>
  <w:num w:numId="19">
    <w:abstractNumId w:val="19"/>
  </w:num>
  <w:num w:numId="20">
    <w:abstractNumId w:val="8"/>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doNotDisplayPageBoundaries/>
  <w:embedSystemFonts/>
  <w:bordersDoNotSurroundHeader/>
  <w:bordersDoNotSurroundFooter/>
  <w:proofState w:spelling="clean" w:grammar="clean"/>
  <w:defaultTabStop w:val="720"/>
  <w:doNotHyphenateCap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fwersr5ewfwxe5evvpmvtsw4frtdxxfvx59x&quot;&gt;My EndNote Library&lt;record-ids&gt;&lt;item&gt;44&lt;/item&gt;&lt;item&gt;214&lt;/item&gt;&lt;item&gt;256&lt;/item&gt;&lt;item&gt;311&lt;/item&gt;&lt;item&gt;316&lt;/item&gt;&lt;item&gt;343&lt;/item&gt;&lt;item&gt;349&lt;/item&gt;&lt;item&gt;423&lt;/item&gt;&lt;item&gt;476&lt;/item&gt;&lt;item&gt;559&lt;/item&gt;&lt;item&gt;597&lt;/item&gt;&lt;item&gt;742&lt;/item&gt;&lt;item&gt;803&lt;/item&gt;&lt;item&gt;871&lt;/item&gt;&lt;item&gt;901&lt;/item&gt;&lt;item&gt;953&lt;/item&gt;&lt;item&gt;1146&lt;/item&gt;&lt;item&gt;1222&lt;/item&gt;&lt;/record-ids&gt;&lt;/item&gt;&lt;/Libraries&gt;"/>
  </w:docVars>
  <w:rsids>
    <w:rsidRoot w:val="003A49E1"/>
    <w:rsid w:val="00000065"/>
    <w:rsid w:val="00000C96"/>
    <w:rsid w:val="00001472"/>
    <w:rsid w:val="00001A2C"/>
    <w:rsid w:val="00001A46"/>
    <w:rsid w:val="00001A67"/>
    <w:rsid w:val="00001E13"/>
    <w:rsid w:val="00001E39"/>
    <w:rsid w:val="000021A8"/>
    <w:rsid w:val="00002378"/>
    <w:rsid w:val="000028D3"/>
    <w:rsid w:val="00002B66"/>
    <w:rsid w:val="00003524"/>
    <w:rsid w:val="000038CA"/>
    <w:rsid w:val="00003FB0"/>
    <w:rsid w:val="0000416B"/>
    <w:rsid w:val="000041F7"/>
    <w:rsid w:val="00004FB4"/>
    <w:rsid w:val="000056BC"/>
    <w:rsid w:val="000057D0"/>
    <w:rsid w:val="0000596C"/>
    <w:rsid w:val="00005AAE"/>
    <w:rsid w:val="00005CBA"/>
    <w:rsid w:val="000066EC"/>
    <w:rsid w:val="00006E79"/>
    <w:rsid w:val="00006F08"/>
    <w:rsid w:val="000072FA"/>
    <w:rsid w:val="00007652"/>
    <w:rsid w:val="00007DBB"/>
    <w:rsid w:val="0001067F"/>
    <w:rsid w:val="00010E1F"/>
    <w:rsid w:val="00012CD3"/>
    <w:rsid w:val="0001320D"/>
    <w:rsid w:val="0001323E"/>
    <w:rsid w:val="00013398"/>
    <w:rsid w:val="00013872"/>
    <w:rsid w:val="0001389C"/>
    <w:rsid w:val="00013E8C"/>
    <w:rsid w:val="000147E5"/>
    <w:rsid w:val="00014BBD"/>
    <w:rsid w:val="00014D2C"/>
    <w:rsid w:val="00015975"/>
    <w:rsid w:val="00015B26"/>
    <w:rsid w:val="00015CFD"/>
    <w:rsid w:val="00015D76"/>
    <w:rsid w:val="00015FEE"/>
    <w:rsid w:val="00016145"/>
    <w:rsid w:val="00016151"/>
    <w:rsid w:val="000163ED"/>
    <w:rsid w:val="0001687D"/>
    <w:rsid w:val="00016EF7"/>
    <w:rsid w:val="00017F8B"/>
    <w:rsid w:val="00020E97"/>
    <w:rsid w:val="00020F56"/>
    <w:rsid w:val="00021693"/>
    <w:rsid w:val="00021B8E"/>
    <w:rsid w:val="000224D6"/>
    <w:rsid w:val="0002271F"/>
    <w:rsid w:val="000227FF"/>
    <w:rsid w:val="00022FEC"/>
    <w:rsid w:val="000230F9"/>
    <w:rsid w:val="000231BE"/>
    <w:rsid w:val="000237BB"/>
    <w:rsid w:val="00023B8D"/>
    <w:rsid w:val="00023DDA"/>
    <w:rsid w:val="000245D2"/>
    <w:rsid w:val="00024819"/>
    <w:rsid w:val="00024CCF"/>
    <w:rsid w:val="00024E76"/>
    <w:rsid w:val="00025418"/>
    <w:rsid w:val="00025A31"/>
    <w:rsid w:val="00025C70"/>
    <w:rsid w:val="00025CA0"/>
    <w:rsid w:val="0002609E"/>
    <w:rsid w:val="000262D3"/>
    <w:rsid w:val="00026D04"/>
    <w:rsid w:val="000272AC"/>
    <w:rsid w:val="00027687"/>
    <w:rsid w:val="0002774A"/>
    <w:rsid w:val="00030938"/>
    <w:rsid w:val="00030E74"/>
    <w:rsid w:val="00030FDC"/>
    <w:rsid w:val="00032ACF"/>
    <w:rsid w:val="0003379E"/>
    <w:rsid w:val="00034196"/>
    <w:rsid w:val="00034410"/>
    <w:rsid w:val="00034928"/>
    <w:rsid w:val="00035081"/>
    <w:rsid w:val="00035756"/>
    <w:rsid w:val="000357A2"/>
    <w:rsid w:val="00035828"/>
    <w:rsid w:val="00036E60"/>
    <w:rsid w:val="00037248"/>
    <w:rsid w:val="00037588"/>
    <w:rsid w:val="00037B8C"/>
    <w:rsid w:val="00037C18"/>
    <w:rsid w:val="00037E26"/>
    <w:rsid w:val="00037EB7"/>
    <w:rsid w:val="00040908"/>
    <w:rsid w:val="00040F9A"/>
    <w:rsid w:val="00041043"/>
    <w:rsid w:val="0004185F"/>
    <w:rsid w:val="00041FF3"/>
    <w:rsid w:val="0004278E"/>
    <w:rsid w:val="000433F7"/>
    <w:rsid w:val="000439E8"/>
    <w:rsid w:val="00043D9E"/>
    <w:rsid w:val="0004429F"/>
    <w:rsid w:val="00044627"/>
    <w:rsid w:val="00044867"/>
    <w:rsid w:val="00044996"/>
    <w:rsid w:val="0004567E"/>
    <w:rsid w:val="00045A70"/>
    <w:rsid w:val="00045FA1"/>
    <w:rsid w:val="0004609D"/>
    <w:rsid w:val="00047762"/>
    <w:rsid w:val="00047B6B"/>
    <w:rsid w:val="00047E41"/>
    <w:rsid w:val="00050693"/>
    <w:rsid w:val="00050BF2"/>
    <w:rsid w:val="00050CAB"/>
    <w:rsid w:val="00050E55"/>
    <w:rsid w:val="00051054"/>
    <w:rsid w:val="000514AD"/>
    <w:rsid w:val="00051A8F"/>
    <w:rsid w:val="000526AF"/>
    <w:rsid w:val="00052819"/>
    <w:rsid w:val="00052E0A"/>
    <w:rsid w:val="00052E19"/>
    <w:rsid w:val="00052FA8"/>
    <w:rsid w:val="000533B8"/>
    <w:rsid w:val="00053F85"/>
    <w:rsid w:val="00056003"/>
    <w:rsid w:val="000562C9"/>
    <w:rsid w:val="0005706A"/>
    <w:rsid w:val="0005719C"/>
    <w:rsid w:val="00057214"/>
    <w:rsid w:val="00057289"/>
    <w:rsid w:val="000579EC"/>
    <w:rsid w:val="00057ACB"/>
    <w:rsid w:val="00057DC3"/>
    <w:rsid w:val="00057E4D"/>
    <w:rsid w:val="000609CB"/>
    <w:rsid w:val="00060BB6"/>
    <w:rsid w:val="00061395"/>
    <w:rsid w:val="00061456"/>
    <w:rsid w:val="00061A09"/>
    <w:rsid w:val="00061A22"/>
    <w:rsid w:val="000623DE"/>
    <w:rsid w:val="00062B0D"/>
    <w:rsid w:val="00062DC8"/>
    <w:rsid w:val="00062FA5"/>
    <w:rsid w:val="00063FD0"/>
    <w:rsid w:val="00064726"/>
    <w:rsid w:val="000647DF"/>
    <w:rsid w:val="000659C6"/>
    <w:rsid w:val="00065B20"/>
    <w:rsid w:val="00065C3A"/>
    <w:rsid w:val="00066216"/>
    <w:rsid w:val="00066252"/>
    <w:rsid w:val="00067DEA"/>
    <w:rsid w:val="0007040F"/>
    <w:rsid w:val="000708ED"/>
    <w:rsid w:val="00071364"/>
    <w:rsid w:val="00072B06"/>
    <w:rsid w:val="00072DF2"/>
    <w:rsid w:val="00072EB9"/>
    <w:rsid w:val="00073177"/>
    <w:rsid w:val="00073850"/>
    <w:rsid w:val="00073B1F"/>
    <w:rsid w:val="000749CB"/>
    <w:rsid w:val="00074D66"/>
    <w:rsid w:val="00074E16"/>
    <w:rsid w:val="00075027"/>
    <w:rsid w:val="00075CEA"/>
    <w:rsid w:val="000762ED"/>
    <w:rsid w:val="00076647"/>
    <w:rsid w:val="000766BE"/>
    <w:rsid w:val="00076B78"/>
    <w:rsid w:val="000771EF"/>
    <w:rsid w:val="000777B6"/>
    <w:rsid w:val="00077A1C"/>
    <w:rsid w:val="00080539"/>
    <w:rsid w:val="00080C89"/>
    <w:rsid w:val="00080F86"/>
    <w:rsid w:val="0008157A"/>
    <w:rsid w:val="000816A7"/>
    <w:rsid w:val="00082914"/>
    <w:rsid w:val="00082B1B"/>
    <w:rsid w:val="00082B33"/>
    <w:rsid w:val="00082DEF"/>
    <w:rsid w:val="00083442"/>
    <w:rsid w:val="000836F1"/>
    <w:rsid w:val="0008372B"/>
    <w:rsid w:val="000847AB"/>
    <w:rsid w:val="00084CDE"/>
    <w:rsid w:val="00084EEE"/>
    <w:rsid w:val="00085178"/>
    <w:rsid w:val="000857AD"/>
    <w:rsid w:val="00085FEC"/>
    <w:rsid w:val="000872D1"/>
    <w:rsid w:val="00087BF8"/>
    <w:rsid w:val="00087E76"/>
    <w:rsid w:val="00087F1C"/>
    <w:rsid w:val="00090112"/>
    <w:rsid w:val="00090190"/>
    <w:rsid w:val="00092508"/>
    <w:rsid w:val="0009353E"/>
    <w:rsid w:val="00093A0C"/>
    <w:rsid w:val="00093AD0"/>
    <w:rsid w:val="00093EDB"/>
    <w:rsid w:val="00094083"/>
    <w:rsid w:val="000952FA"/>
    <w:rsid w:val="000956D5"/>
    <w:rsid w:val="000957B2"/>
    <w:rsid w:val="00097355"/>
    <w:rsid w:val="00097CCD"/>
    <w:rsid w:val="000A0325"/>
    <w:rsid w:val="000A0514"/>
    <w:rsid w:val="000A06B2"/>
    <w:rsid w:val="000A0E26"/>
    <w:rsid w:val="000A11FE"/>
    <w:rsid w:val="000A143D"/>
    <w:rsid w:val="000A17E4"/>
    <w:rsid w:val="000A186B"/>
    <w:rsid w:val="000A2078"/>
    <w:rsid w:val="000A2E49"/>
    <w:rsid w:val="000A2EC8"/>
    <w:rsid w:val="000A30DC"/>
    <w:rsid w:val="000A3E17"/>
    <w:rsid w:val="000A4D58"/>
    <w:rsid w:val="000A4EF7"/>
    <w:rsid w:val="000A52F9"/>
    <w:rsid w:val="000A56F5"/>
    <w:rsid w:val="000A59DA"/>
    <w:rsid w:val="000A5EED"/>
    <w:rsid w:val="000A7115"/>
    <w:rsid w:val="000A7901"/>
    <w:rsid w:val="000A7A90"/>
    <w:rsid w:val="000B0A96"/>
    <w:rsid w:val="000B116B"/>
    <w:rsid w:val="000B11C6"/>
    <w:rsid w:val="000B1955"/>
    <w:rsid w:val="000B19A1"/>
    <w:rsid w:val="000B1F6C"/>
    <w:rsid w:val="000B2B63"/>
    <w:rsid w:val="000B390D"/>
    <w:rsid w:val="000B3BD2"/>
    <w:rsid w:val="000B42EF"/>
    <w:rsid w:val="000B44D3"/>
    <w:rsid w:val="000B482C"/>
    <w:rsid w:val="000B504B"/>
    <w:rsid w:val="000B521D"/>
    <w:rsid w:val="000B5B42"/>
    <w:rsid w:val="000B5BA0"/>
    <w:rsid w:val="000B66A2"/>
    <w:rsid w:val="000B6DD6"/>
    <w:rsid w:val="000B6F11"/>
    <w:rsid w:val="000B75C4"/>
    <w:rsid w:val="000B7CD3"/>
    <w:rsid w:val="000B7DA7"/>
    <w:rsid w:val="000C032F"/>
    <w:rsid w:val="000C04AA"/>
    <w:rsid w:val="000C0508"/>
    <w:rsid w:val="000C0BE0"/>
    <w:rsid w:val="000C0EA0"/>
    <w:rsid w:val="000C0F0B"/>
    <w:rsid w:val="000C10D5"/>
    <w:rsid w:val="000C1F98"/>
    <w:rsid w:val="000C2088"/>
    <w:rsid w:val="000C255B"/>
    <w:rsid w:val="000C3B8A"/>
    <w:rsid w:val="000C3CD6"/>
    <w:rsid w:val="000C3E26"/>
    <w:rsid w:val="000C4434"/>
    <w:rsid w:val="000C5C02"/>
    <w:rsid w:val="000C5F7B"/>
    <w:rsid w:val="000C6411"/>
    <w:rsid w:val="000C647B"/>
    <w:rsid w:val="000C6E2B"/>
    <w:rsid w:val="000C6E8A"/>
    <w:rsid w:val="000C72F2"/>
    <w:rsid w:val="000C73B6"/>
    <w:rsid w:val="000C7844"/>
    <w:rsid w:val="000C7935"/>
    <w:rsid w:val="000C7A19"/>
    <w:rsid w:val="000C7DEA"/>
    <w:rsid w:val="000D01A8"/>
    <w:rsid w:val="000D0ED4"/>
    <w:rsid w:val="000D14CE"/>
    <w:rsid w:val="000D1C1C"/>
    <w:rsid w:val="000D1C30"/>
    <w:rsid w:val="000D1F3E"/>
    <w:rsid w:val="000D23F7"/>
    <w:rsid w:val="000D397C"/>
    <w:rsid w:val="000D3A4D"/>
    <w:rsid w:val="000D3FB9"/>
    <w:rsid w:val="000D45CA"/>
    <w:rsid w:val="000D4B97"/>
    <w:rsid w:val="000D5293"/>
    <w:rsid w:val="000D6144"/>
    <w:rsid w:val="000D6D70"/>
    <w:rsid w:val="000D71D6"/>
    <w:rsid w:val="000D7691"/>
    <w:rsid w:val="000D7EE2"/>
    <w:rsid w:val="000E0D11"/>
    <w:rsid w:val="000E16BD"/>
    <w:rsid w:val="000E1755"/>
    <w:rsid w:val="000E1B10"/>
    <w:rsid w:val="000E1DBF"/>
    <w:rsid w:val="000E244B"/>
    <w:rsid w:val="000E2658"/>
    <w:rsid w:val="000E2C9E"/>
    <w:rsid w:val="000E31C6"/>
    <w:rsid w:val="000E44A9"/>
    <w:rsid w:val="000E45DD"/>
    <w:rsid w:val="000E4AE7"/>
    <w:rsid w:val="000E50BD"/>
    <w:rsid w:val="000E5107"/>
    <w:rsid w:val="000E541B"/>
    <w:rsid w:val="000E5C0B"/>
    <w:rsid w:val="000E5C3E"/>
    <w:rsid w:val="000E6F0F"/>
    <w:rsid w:val="000E71C6"/>
    <w:rsid w:val="000E71FA"/>
    <w:rsid w:val="000E7649"/>
    <w:rsid w:val="000F0097"/>
    <w:rsid w:val="000F05B4"/>
    <w:rsid w:val="000F0D6E"/>
    <w:rsid w:val="000F0ED0"/>
    <w:rsid w:val="000F1CB2"/>
    <w:rsid w:val="000F24DA"/>
    <w:rsid w:val="000F2897"/>
    <w:rsid w:val="000F2BDC"/>
    <w:rsid w:val="000F2E2F"/>
    <w:rsid w:val="000F2EB8"/>
    <w:rsid w:val="000F338A"/>
    <w:rsid w:val="000F38FD"/>
    <w:rsid w:val="000F3E3C"/>
    <w:rsid w:val="000F4ADF"/>
    <w:rsid w:val="000F4DE8"/>
    <w:rsid w:val="000F537A"/>
    <w:rsid w:val="000F56CE"/>
    <w:rsid w:val="000F5CA0"/>
    <w:rsid w:val="000F5D4F"/>
    <w:rsid w:val="000F5E58"/>
    <w:rsid w:val="000F5EB4"/>
    <w:rsid w:val="000F5EDD"/>
    <w:rsid w:val="000F5F1A"/>
    <w:rsid w:val="000F67FE"/>
    <w:rsid w:val="000F6AB7"/>
    <w:rsid w:val="000F6DB4"/>
    <w:rsid w:val="000F6F94"/>
    <w:rsid w:val="000F7BEC"/>
    <w:rsid w:val="00100287"/>
    <w:rsid w:val="0010044A"/>
    <w:rsid w:val="00101609"/>
    <w:rsid w:val="00101D9E"/>
    <w:rsid w:val="00101FB0"/>
    <w:rsid w:val="00102220"/>
    <w:rsid w:val="0010276B"/>
    <w:rsid w:val="00102DF8"/>
    <w:rsid w:val="00102E83"/>
    <w:rsid w:val="00103450"/>
    <w:rsid w:val="0010350E"/>
    <w:rsid w:val="00103722"/>
    <w:rsid w:val="00103E18"/>
    <w:rsid w:val="001040DA"/>
    <w:rsid w:val="00104157"/>
    <w:rsid w:val="001042E0"/>
    <w:rsid w:val="00104324"/>
    <w:rsid w:val="0010452A"/>
    <w:rsid w:val="00104AE3"/>
    <w:rsid w:val="00104D33"/>
    <w:rsid w:val="001057D6"/>
    <w:rsid w:val="00105DD4"/>
    <w:rsid w:val="00105F69"/>
    <w:rsid w:val="0010633A"/>
    <w:rsid w:val="0010646B"/>
    <w:rsid w:val="00106CDD"/>
    <w:rsid w:val="00106E0C"/>
    <w:rsid w:val="00107396"/>
    <w:rsid w:val="00107592"/>
    <w:rsid w:val="001077D7"/>
    <w:rsid w:val="00107CD3"/>
    <w:rsid w:val="00110418"/>
    <w:rsid w:val="00111893"/>
    <w:rsid w:val="00111F69"/>
    <w:rsid w:val="00112A1A"/>
    <w:rsid w:val="00112F98"/>
    <w:rsid w:val="001140E1"/>
    <w:rsid w:val="001142D4"/>
    <w:rsid w:val="00114434"/>
    <w:rsid w:val="00114C24"/>
    <w:rsid w:val="00114E4C"/>
    <w:rsid w:val="00115049"/>
    <w:rsid w:val="001153FF"/>
    <w:rsid w:val="00115F9C"/>
    <w:rsid w:val="0011611E"/>
    <w:rsid w:val="00116B54"/>
    <w:rsid w:val="00117093"/>
    <w:rsid w:val="00117C0D"/>
    <w:rsid w:val="00117E4F"/>
    <w:rsid w:val="00121417"/>
    <w:rsid w:val="001215EE"/>
    <w:rsid w:val="00121941"/>
    <w:rsid w:val="00122642"/>
    <w:rsid w:val="00122CFB"/>
    <w:rsid w:val="0012373F"/>
    <w:rsid w:val="00123963"/>
    <w:rsid w:val="00123DD1"/>
    <w:rsid w:val="00123E55"/>
    <w:rsid w:val="00124675"/>
    <w:rsid w:val="00124A91"/>
    <w:rsid w:val="00125523"/>
    <w:rsid w:val="00125BFE"/>
    <w:rsid w:val="00125DF9"/>
    <w:rsid w:val="00125E8C"/>
    <w:rsid w:val="00125FFB"/>
    <w:rsid w:val="00126C3D"/>
    <w:rsid w:val="001279CB"/>
    <w:rsid w:val="00127B1E"/>
    <w:rsid w:val="00127FB6"/>
    <w:rsid w:val="001301B3"/>
    <w:rsid w:val="00131639"/>
    <w:rsid w:val="0013181A"/>
    <w:rsid w:val="00131FAB"/>
    <w:rsid w:val="0013226D"/>
    <w:rsid w:val="00132897"/>
    <w:rsid w:val="00133293"/>
    <w:rsid w:val="00133C67"/>
    <w:rsid w:val="00134557"/>
    <w:rsid w:val="001353FE"/>
    <w:rsid w:val="00135B57"/>
    <w:rsid w:val="0013617B"/>
    <w:rsid w:val="001364B4"/>
    <w:rsid w:val="001366BB"/>
    <w:rsid w:val="00136B1D"/>
    <w:rsid w:val="00136D99"/>
    <w:rsid w:val="00136F33"/>
    <w:rsid w:val="00137375"/>
    <w:rsid w:val="00137DBF"/>
    <w:rsid w:val="00137E38"/>
    <w:rsid w:val="0014058D"/>
    <w:rsid w:val="00140A23"/>
    <w:rsid w:val="00140BCB"/>
    <w:rsid w:val="00141443"/>
    <w:rsid w:val="001415DA"/>
    <w:rsid w:val="00141759"/>
    <w:rsid w:val="00141C54"/>
    <w:rsid w:val="00141E17"/>
    <w:rsid w:val="00142079"/>
    <w:rsid w:val="001423F7"/>
    <w:rsid w:val="00142A49"/>
    <w:rsid w:val="001433A2"/>
    <w:rsid w:val="001434DC"/>
    <w:rsid w:val="001440D3"/>
    <w:rsid w:val="001443DA"/>
    <w:rsid w:val="001448DE"/>
    <w:rsid w:val="00144A79"/>
    <w:rsid w:val="00144B9E"/>
    <w:rsid w:val="00144D91"/>
    <w:rsid w:val="00144E3B"/>
    <w:rsid w:val="001450F3"/>
    <w:rsid w:val="001459F3"/>
    <w:rsid w:val="00145F28"/>
    <w:rsid w:val="0014714C"/>
    <w:rsid w:val="001479CB"/>
    <w:rsid w:val="001505E2"/>
    <w:rsid w:val="00150A3E"/>
    <w:rsid w:val="00151E3A"/>
    <w:rsid w:val="00152022"/>
    <w:rsid w:val="001520CD"/>
    <w:rsid w:val="0015385F"/>
    <w:rsid w:val="00154385"/>
    <w:rsid w:val="00154C8E"/>
    <w:rsid w:val="00154CF8"/>
    <w:rsid w:val="001550B2"/>
    <w:rsid w:val="001554BD"/>
    <w:rsid w:val="0015678B"/>
    <w:rsid w:val="00156E9F"/>
    <w:rsid w:val="001600D6"/>
    <w:rsid w:val="00160ABA"/>
    <w:rsid w:val="00160BC4"/>
    <w:rsid w:val="00160E70"/>
    <w:rsid w:val="00160FD9"/>
    <w:rsid w:val="001610A3"/>
    <w:rsid w:val="0016163E"/>
    <w:rsid w:val="00161815"/>
    <w:rsid w:val="00161940"/>
    <w:rsid w:val="00161B3A"/>
    <w:rsid w:val="00162C4E"/>
    <w:rsid w:val="001637B9"/>
    <w:rsid w:val="001637D1"/>
    <w:rsid w:val="00163AB5"/>
    <w:rsid w:val="00163E0E"/>
    <w:rsid w:val="00163EBF"/>
    <w:rsid w:val="00164883"/>
    <w:rsid w:val="00164BD6"/>
    <w:rsid w:val="00164F61"/>
    <w:rsid w:val="00164FB2"/>
    <w:rsid w:val="00165FBA"/>
    <w:rsid w:val="00166572"/>
    <w:rsid w:val="00166ED6"/>
    <w:rsid w:val="001675FD"/>
    <w:rsid w:val="00170686"/>
    <w:rsid w:val="001709C1"/>
    <w:rsid w:val="00170D64"/>
    <w:rsid w:val="0017115E"/>
    <w:rsid w:val="001711E0"/>
    <w:rsid w:val="0017183C"/>
    <w:rsid w:val="00171B4C"/>
    <w:rsid w:val="00172BEB"/>
    <w:rsid w:val="001736F0"/>
    <w:rsid w:val="00173860"/>
    <w:rsid w:val="00173CC1"/>
    <w:rsid w:val="00174490"/>
    <w:rsid w:val="00174E3B"/>
    <w:rsid w:val="0017530E"/>
    <w:rsid w:val="00175C02"/>
    <w:rsid w:val="00175FC7"/>
    <w:rsid w:val="00176056"/>
    <w:rsid w:val="001764A9"/>
    <w:rsid w:val="001764C7"/>
    <w:rsid w:val="00177047"/>
    <w:rsid w:val="001772AE"/>
    <w:rsid w:val="001774C7"/>
    <w:rsid w:val="001775F9"/>
    <w:rsid w:val="001777E5"/>
    <w:rsid w:val="00177BC2"/>
    <w:rsid w:val="00177E97"/>
    <w:rsid w:val="001801EB"/>
    <w:rsid w:val="0018046D"/>
    <w:rsid w:val="001822DC"/>
    <w:rsid w:val="00182616"/>
    <w:rsid w:val="00182D4F"/>
    <w:rsid w:val="001830D1"/>
    <w:rsid w:val="0018348C"/>
    <w:rsid w:val="00184015"/>
    <w:rsid w:val="00184B54"/>
    <w:rsid w:val="00184BC6"/>
    <w:rsid w:val="001850E0"/>
    <w:rsid w:val="001853F9"/>
    <w:rsid w:val="00185A9F"/>
    <w:rsid w:val="00185F36"/>
    <w:rsid w:val="00186145"/>
    <w:rsid w:val="001868E3"/>
    <w:rsid w:val="00186AC4"/>
    <w:rsid w:val="00187484"/>
    <w:rsid w:val="001875D1"/>
    <w:rsid w:val="00187935"/>
    <w:rsid w:val="00190468"/>
    <w:rsid w:val="00190597"/>
    <w:rsid w:val="00190729"/>
    <w:rsid w:val="0019189A"/>
    <w:rsid w:val="00191BBE"/>
    <w:rsid w:val="0019298A"/>
    <w:rsid w:val="00192EFD"/>
    <w:rsid w:val="00193417"/>
    <w:rsid w:val="001937DB"/>
    <w:rsid w:val="00193B7A"/>
    <w:rsid w:val="00193C32"/>
    <w:rsid w:val="00194E9D"/>
    <w:rsid w:val="00194EF6"/>
    <w:rsid w:val="00195958"/>
    <w:rsid w:val="001962B4"/>
    <w:rsid w:val="00196FB0"/>
    <w:rsid w:val="001973DE"/>
    <w:rsid w:val="00197581"/>
    <w:rsid w:val="00197989"/>
    <w:rsid w:val="00197F22"/>
    <w:rsid w:val="00197F7A"/>
    <w:rsid w:val="001A0CF5"/>
    <w:rsid w:val="001A1048"/>
    <w:rsid w:val="001A14C8"/>
    <w:rsid w:val="001A18F9"/>
    <w:rsid w:val="001A19F9"/>
    <w:rsid w:val="001A20EA"/>
    <w:rsid w:val="001A24DB"/>
    <w:rsid w:val="001A27AA"/>
    <w:rsid w:val="001A2FED"/>
    <w:rsid w:val="001A3E64"/>
    <w:rsid w:val="001A3E9A"/>
    <w:rsid w:val="001A3F34"/>
    <w:rsid w:val="001A405C"/>
    <w:rsid w:val="001A4367"/>
    <w:rsid w:val="001A4382"/>
    <w:rsid w:val="001A5038"/>
    <w:rsid w:val="001A591C"/>
    <w:rsid w:val="001A5EB7"/>
    <w:rsid w:val="001A6749"/>
    <w:rsid w:val="001A6E40"/>
    <w:rsid w:val="001A7071"/>
    <w:rsid w:val="001A71E3"/>
    <w:rsid w:val="001A7445"/>
    <w:rsid w:val="001A7A50"/>
    <w:rsid w:val="001B0B39"/>
    <w:rsid w:val="001B0CDB"/>
    <w:rsid w:val="001B0F90"/>
    <w:rsid w:val="001B1117"/>
    <w:rsid w:val="001B1AE1"/>
    <w:rsid w:val="001B206F"/>
    <w:rsid w:val="001B20B8"/>
    <w:rsid w:val="001B29D5"/>
    <w:rsid w:val="001B2CD4"/>
    <w:rsid w:val="001B2DDE"/>
    <w:rsid w:val="001B33F1"/>
    <w:rsid w:val="001B34F1"/>
    <w:rsid w:val="001B356F"/>
    <w:rsid w:val="001B3F7E"/>
    <w:rsid w:val="001B3F83"/>
    <w:rsid w:val="001B43B5"/>
    <w:rsid w:val="001B44D0"/>
    <w:rsid w:val="001B531E"/>
    <w:rsid w:val="001B5771"/>
    <w:rsid w:val="001B5877"/>
    <w:rsid w:val="001B5D3D"/>
    <w:rsid w:val="001B68E7"/>
    <w:rsid w:val="001B6F85"/>
    <w:rsid w:val="001B7019"/>
    <w:rsid w:val="001B7563"/>
    <w:rsid w:val="001B7BCC"/>
    <w:rsid w:val="001B7CAF"/>
    <w:rsid w:val="001B7DB3"/>
    <w:rsid w:val="001B7FAC"/>
    <w:rsid w:val="001C006C"/>
    <w:rsid w:val="001C05D0"/>
    <w:rsid w:val="001C0A8D"/>
    <w:rsid w:val="001C0AAE"/>
    <w:rsid w:val="001C140C"/>
    <w:rsid w:val="001C14D0"/>
    <w:rsid w:val="001C1C6D"/>
    <w:rsid w:val="001C2CC6"/>
    <w:rsid w:val="001C31A5"/>
    <w:rsid w:val="001C3267"/>
    <w:rsid w:val="001C371C"/>
    <w:rsid w:val="001C43A1"/>
    <w:rsid w:val="001C4687"/>
    <w:rsid w:val="001C493E"/>
    <w:rsid w:val="001C4F16"/>
    <w:rsid w:val="001C571F"/>
    <w:rsid w:val="001C5C39"/>
    <w:rsid w:val="001C6BA0"/>
    <w:rsid w:val="001C72E9"/>
    <w:rsid w:val="001C762D"/>
    <w:rsid w:val="001D0044"/>
    <w:rsid w:val="001D0439"/>
    <w:rsid w:val="001D04E0"/>
    <w:rsid w:val="001D17AC"/>
    <w:rsid w:val="001D181F"/>
    <w:rsid w:val="001D1B0D"/>
    <w:rsid w:val="001D227F"/>
    <w:rsid w:val="001D23C5"/>
    <w:rsid w:val="001D2818"/>
    <w:rsid w:val="001D2A3A"/>
    <w:rsid w:val="001D37A0"/>
    <w:rsid w:val="001D3DC8"/>
    <w:rsid w:val="001D3DFC"/>
    <w:rsid w:val="001D4175"/>
    <w:rsid w:val="001D4356"/>
    <w:rsid w:val="001D4BD8"/>
    <w:rsid w:val="001D4C1C"/>
    <w:rsid w:val="001D4C53"/>
    <w:rsid w:val="001D4F66"/>
    <w:rsid w:val="001D501D"/>
    <w:rsid w:val="001D536E"/>
    <w:rsid w:val="001D569B"/>
    <w:rsid w:val="001D58B8"/>
    <w:rsid w:val="001D6065"/>
    <w:rsid w:val="001D671D"/>
    <w:rsid w:val="001D6AF4"/>
    <w:rsid w:val="001D6C76"/>
    <w:rsid w:val="001D7410"/>
    <w:rsid w:val="001D7506"/>
    <w:rsid w:val="001D7757"/>
    <w:rsid w:val="001D7FEE"/>
    <w:rsid w:val="001E02B5"/>
    <w:rsid w:val="001E0524"/>
    <w:rsid w:val="001E0550"/>
    <w:rsid w:val="001E08AF"/>
    <w:rsid w:val="001E0986"/>
    <w:rsid w:val="001E0F5E"/>
    <w:rsid w:val="001E1200"/>
    <w:rsid w:val="001E125B"/>
    <w:rsid w:val="001E1354"/>
    <w:rsid w:val="001E13D0"/>
    <w:rsid w:val="001E2120"/>
    <w:rsid w:val="001E3221"/>
    <w:rsid w:val="001E35EA"/>
    <w:rsid w:val="001E3A70"/>
    <w:rsid w:val="001E3F4B"/>
    <w:rsid w:val="001E4201"/>
    <w:rsid w:val="001E440D"/>
    <w:rsid w:val="001E45E8"/>
    <w:rsid w:val="001E4722"/>
    <w:rsid w:val="001E6071"/>
    <w:rsid w:val="001E6E88"/>
    <w:rsid w:val="001E712F"/>
    <w:rsid w:val="001E781A"/>
    <w:rsid w:val="001E798C"/>
    <w:rsid w:val="001E7CDB"/>
    <w:rsid w:val="001E7E59"/>
    <w:rsid w:val="001F0E37"/>
    <w:rsid w:val="001F12E5"/>
    <w:rsid w:val="001F19E3"/>
    <w:rsid w:val="001F1D34"/>
    <w:rsid w:val="001F24CC"/>
    <w:rsid w:val="001F2616"/>
    <w:rsid w:val="001F2893"/>
    <w:rsid w:val="001F2D0D"/>
    <w:rsid w:val="001F2EE2"/>
    <w:rsid w:val="001F31F2"/>
    <w:rsid w:val="001F3279"/>
    <w:rsid w:val="001F341F"/>
    <w:rsid w:val="001F34D4"/>
    <w:rsid w:val="001F3FE3"/>
    <w:rsid w:val="001F4168"/>
    <w:rsid w:val="001F4A47"/>
    <w:rsid w:val="001F4B6B"/>
    <w:rsid w:val="001F5221"/>
    <w:rsid w:val="001F54BC"/>
    <w:rsid w:val="001F5731"/>
    <w:rsid w:val="001F57B1"/>
    <w:rsid w:val="001F6570"/>
    <w:rsid w:val="001F66D2"/>
    <w:rsid w:val="001F6AA5"/>
    <w:rsid w:val="001F6C18"/>
    <w:rsid w:val="001F73E7"/>
    <w:rsid w:val="001F77BD"/>
    <w:rsid w:val="001F7974"/>
    <w:rsid w:val="0020016C"/>
    <w:rsid w:val="00200602"/>
    <w:rsid w:val="0020137C"/>
    <w:rsid w:val="0020177E"/>
    <w:rsid w:val="002019A8"/>
    <w:rsid w:val="002021D6"/>
    <w:rsid w:val="0020278F"/>
    <w:rsid w:val="002030B5"/>
    <w:rsid w:val="00203464"/>
    <w:rsid w:val="00203C81"/>
    <w:rsid w:val="00203D23"/>
    <w:rsid w:val="002041AC"/>
    <w:rsid w:val="002042DA"/>
    <w:rsid w:val="002048D6"/>
    <w:rsid w:val="002055B4"/>
    <w:rsid w:val="00205988"/>
    <w:rsid w:val="00206217"/>
    <w:rsid w:val="00206260"/>
    <w:rsid w:val="00206C70"/>
    <w:rsid w:val="00206FF4"/>
    <w:rsid w:val="0020704F"/>
    <w:rsid w:val="002074CD"/>
    <w:rsid w:val="00207813"/>
    <w:rsid w:val="002078F8"/>
    <w:rsid w:val="00207CD2"/>
    <w:rsid w:val="002104B3"/>
    <w:rsid w:val="002105C8"/>
    <w:rsid w:val="00210DBD"/>
    <w:rsid w:val="0021124B"/>
    <w:rsid w:val="00211A41"/>
    <w:rsid w:val="00211CA9"/>
    <w:rsid w:val="00212047"/>
    <w:rsid w:val="00212175"/>
    <w:rsid w:val="0021250C"/>
    <w:rsid w:val="00212D61"/>
    <w:rsid w:val="00212E52"/>
    <w:rsid w:val="00213843"/>
    <w:rsid w:val="00213CA1"/>
    <w:rsid w:val="00213ECD"/>
    <w:rsid w:val="002146FC"/>
    <w:rsid w:val="00214DC2"/>
    <w:rsid w:val="002153FD"/>
    <w:rsid w:val="002157A8"/>
    <w:rsid w:val="00215976"/>
    <w:rsid w:val="002174F2"/>
    <w:rsid w:val="002179E4"/>
    <w:rsid w:val="00220F5D"/>
    <w:rsid w:val="00221077"/>
    <w:rsid w:val="002212D4"/>
    <w:rsid w:val="002217F1"/>
    <w:rsid w:val="00221CEF"/>
    <w:rsid w:val="00221EAB"/>
    <w:rsid w:val="002235C1"/>
    <w:rsid w:val="00223987"/>
    <w:rsid w:val="002239BA"/>
    <w:rsid w:val="00223FC0"/>
    <w:rsid w:val="00224057"/>
    <w:rsid w:val="002244A6"/>
    <w:rsid w:val="00224611"/>
    <w:rsid w:val="00224E10"/>
    <w:rsid w:val="00224E48"/>
    <w:rsid w:val="002259AC"/>
    <w:rsid w:val="00226048"/>
    <w:rsid w:val="00226A11"/>
    <w:rsid w:val="00226F70"/>
    <w:rsid w:val="0022711C"/>
    <w:rsid w:val="0023077B"/>
    <w:rsid w:val="00230A59"/>
    <w:rsid w:val="00231710"/>
    <w:rsid w:val="0023176F"/>
    <w:rsid w:val="00232301"/>
    <w:rsid w:val="0023284B"/>
    <w:rsid w:val="002330BA"/>
    <w:rsid w:val="00233123"/>
    <w:rsid w:val="00233671"/>
    <w:rsid w:val="002337D9"/>
    <w:rsid w:val="002341B2"/>
    <w:rsid w:val="0023454D"/>
    <w:rsid w:val="00234748"/>
    <w:rsid w:val="00234B4C"/>
    <w:rsid w:val="00234D02"/>
    <w:rsid w:val="00234DAB"/>
    <w:rsid w:val="00235538"/>
    <w:rsid w:val="002355BD"/>
    <w:rsid w:val="00235757"/>
    <w:rsid w:val="00236085"/>
    <w:rsid w:val="0023694F"/>
    <w:rsid w:val="002369A4"/>
    <w:rsid w:val="0023704B"/>
    <w:rsid w:val="002370B9"/>
    <w:rsid w:val="00237579"/>
    <w:rsid w:val="002377DF"/>
    <w:rsid w:val="00237D6B"/>
    <w:rsid w:val="00240064"/>
    <w:rsid w:val="002400BE"/>
    <w:rsid w:val="00240417"/>
    <w:rsid w:val="00241074"/>
    <w:rsid w:val="00241186"/>
    <w:rsid w:val="002416BE"/>
    <w:rsid w:val="002418D0"/>
    <w:rsid w:val="00241BD8"/>
    <w:rsid w:val="002420F1"/>
    <w:rsid w:val="002422BD"/>
    <w:rsid w:val="00242C7C"/>
    <w:rsid w:val="00242CBB"/>
    <w:rsid w:val="00242EEB"/>
    <w:rsid w:val="00243C37"/>
    <w:rsid w:val="00244026"/>
    <w:rsid w:val="002449E8"/>
    <w:rsid w:val="00244BEE"/>
    <w:rsid w:val="00244D7C"/>
    <w:rsid w:val="0024609C"/>
    <w:rsid w:val="0024655E"/>
    <w:rsid w:val="00246FC9"/>
    <w:rsid w:val="00247558"/>
    <w:rsid w:val="00247626"/>
    <w:rsid w:val="002477E6"/>
    <w:rsid w:val="00250246"/>
    <w:rsid w:val="0025031D"/>
    <w:rsid w:val="0025047E"/>
    <w:rsid w:val="00251199"/>
    <w:rsid w:val="0025170F"/>
    <w:rsid w:val="0025179D"/>
    <w:rsid w:val="0025191F"/>
    <w:rsid w:val="00252033"/>
    <w:rsid w:val="00252438"/>
    <w:rsid w:val="0025250F"/>
    <w:rsid w:val="002528F2"/>
    <w:rsid w:val="0025298A"/>
    <w:rsid w:val="00252E4C"/>
    <w:rsid w:val="00252EAD"/>
    <w:rsid w:val="00254033"/>
    <w:rsid w:val="002543C2"/>
    <w:rsid w:val="00254D55"/>
    <w:rsid w:val="002562BF"/>
    <w:rsid w:val="002566BB"/>
    <w:rsid w:val="002571C7"/>
    <w:rsid w:val="00257E54"/>
    <w:rsid w:val="002610F3"/>
    <w:rsid w:val="002610F8"/>
    <w:rsid w:val="002615E4"/>
    <w:rsid w:val="0026219C"/>
    <w:rsid w:val="0026226A"/>
    <w:rsid w:val="0026228E"/>
    <w:rsid w:val="00262475"/>
    <w:rsid w:val="00262A7E"/>
    <w:rsid w:val="00263585"/>
    <w:rsid w:val="002639F4"/>
    <w:rsid w:val="002640CE"/>
    <w:rsid w:val="00264180"/>
    <w:rsid w:val="00264B82"/>
    <w:rsid w:val="002656B3"/>
    <w:rsid w:val="002658A7"/>
    <w:rsid w:val="002659DA"/>
    <w:rsid w:val="00265E63"/>
    <w:rsid w:val="00265F25"/>
    <w:rsid w:val="00266368"/>
    <w:rsid w:val="0026678E"/>
    <w:rsid w:val="00267C17"/>
    <w:rsid w:val="00267CBC"/>
    <w:rsid w:val="002707C9"/>
    <w:rsid w:val="00270A13"/>
    <w:rsid w:val="002715E8"/>
    <w:rsid w:val="00271713"/>
    <w:rsid w:val="002725A6"/>
    <w:rsid w:val="002727B9"/>
    <w:rsid w:val="0027290A"/>
    <w:rsid w:val="00272EC4"/>
    <w:rsid w:val="00272F99"/>
    <w:rsid w:val="0027307B"/>
    <w:rsid w:val="00273280"/>
    <w:rsid w:val="002733AB"/>
    <w:rsid w:val="00273B1D"/>
    <w:rsid w:val="00274216"/>
    <w:rsid w:val="0027454C"/>
    <w:rsid w:val="00274EA0"/>
    <w:rsid w:val="0027596A"/>
    <w:rsid w:val="00275C64"/>
    <w:rsid w:val="00275DF2"/>
    <w:rsid w:val="00275FBD"/>
    <w:rsid w:val="00276B85"/>
    <w:rsid w:val="0027752A"/>
    <w:rsid w:val="002776D1"/>
    <w:rsid w:val="00277762"/>
    <w:rsid w:val="00277875"/>
    <w:rsid w:val="00277E18"/>
    <w:rsid w:val="0028001D"/>
    <w:rsid w:val="002807CB"/>
    <w:rsid w:val="00281F85"/>
    <w:rsid w:val="002823A7"/>
    <w:rsid w:val="002824B5"/>
    <w:rsid w:val="00282AB9"/>
    <w:rsid w:val="002831E9"/>
    <w:rsid w:val="002832FE"/>
    <w:rsid w:val="00283A03"/>
    <w:rsid w:val="00283A2F"/>
    <w:rsid w:val="00283A96"/>
    <w:rsid w:val="0028462C"/>
    <w:rsid w:val="002860A2"/>
    <w:rsid w:val="002863AA"/>
    <w:rsid w:val="00286478"/>
    <w:rsid w:val="0028685B"/>
    <w:rsid w:val="00287B74"/>
    <w:rsid w:val="00287DF4"/>
    <w:rsid w:val="00290114"/>
    <w:rsid w:val="002903AA"/>
    <w:rsid w:val="00290913"/>
    <w:rsid w:val="00290CBD"/>
    <w:rsid w:val="0029122E"/>
    <w:rsid w:val="002919ED"/>
    <w:rsid w:val="00291A2F"/>
    <w:rsid w:val="002922A8"/>
    <w:rsid w:val="00292696"/>
    <w:rsid w:val="0029282E"/>
    <w:rsid w:val="0029346C"/>
    <w:rsid w:val="0029379F"/>
    <w:rsid w:val="0029405D"/>
    <w:rsid w:val="002947F4"/>
    <w:rsid w:val="00294D3F"/>
    <w:rsid w:val="00294FD2"/>
    <w:rsid w:val="00295B47"/>
    <w:rsid w:val="00295C59"/>
    <w:rsid w:val="002964BC"/>
    <w:rsid w:val="00296567"/>
    <w:rsid w:val="00297D91"/>
    <w:rsid w:val="002A0313"/>
    <w:rsid w:val="002A10EF"/>
    <w:rsid w:val="002A1BD6"/>
    <w:rsid w:val="002A1F0C"/>
    <w:rsid w:val="002A22A1"/>
    <w:rsid w:val="002A2B83"/>
    <w:rsid w:val="002A3533"/>
    <w:rsid w:val="002A377E"/>
    <w:rsid w:val="002A39C5"/>
    <w:rsid w:val="002A40B9"/>
    <w:rsid w:val="002A4941"/>
    <w:rsid w:val="002A4A94"/>
    <w:rsid w:val="002A5196"/>
    <w:rsid w:val="002A5784"/>
    <w:rsid w:val="002A5973"/>
    <w:rsid w:val="002A5A60"/>
    <w:rsid w:val="002A6066"/>
    <w:rsid w:val="002A61FC"/>
    <w:rsid w:val="002A63CD"/>
    <w:rsid w:val="002A63E3"/>
    <w:rsid w:val="002A6F68"/>
    <w:rsid w:val="002A78FC"/>
    <w:rsid w:val="002B0938"/>
    <w:rsid w:val="002B16BF"/>
    <w:rsid w:val="002B1E7A"/>
    <w:rsid w:val="002B1E7B"/>
    <w:rsid w:val="002B23E9"/>
    <w:rsid w:val="002B2440"/>
    <w:rsid w:val="002B2A2A"/>
    <w:rsid w:val="002B3321"/>
    <w:rsid w:val="002B3838"/>
    <w:rsid w:val="002B39B7"/>
    <w:rsid w:val="002B3D9E"/>
    <w:rsid w:val="002B3DFD"/>
    <w:rsid w:val="002B40CD"/>
    <w:rsid w:val="002B4850"/>
    <w:rsid w:val="002B4BCB"/>
    <w:rsid w:val="002B4F5F"/>
    <w:rsid w:val="002B529F"/>
    <w:rsid w:val="002B57D0"/>
    <w:rsid w:val="002B5816"/>
    <w:rsid w:val="002B65F1"/>
    <w:rsid w:val="002B6656"/>
    <w:rsid w:val="002B682A"/>
    <w:rsid w:val="002B7050"/>
    <w:rsid w:val="002B7372"/>
    <w:rsid w:val="002B74F3"/>
    <w:rsid w:val="002B76D8"/>
    <w:rsid w:val="002B7DA1"/>
    <w:rsid w:val="002C03A6"/>
    <w:rsid w:val="002C0432"/>
    <w:rsid w:val="002C07B7"/>
    <w:rsid w:val="002C0B5A"/>
    <w:rsid w:val="002C0BF3"/>
    <w:rsid w:val="002C10B5"/>
    <w:rsid w:val="002C141B"/>
    <w:rsid w:val="002C25D9"/>
    <w:rsid w:val="002C2A73"/>
    <w:rsid w:val="002C2E36"/>
    <w:rsid w:val="002C2FEF"/>
    <w:rsid w:val="002C324F"/>
    <w:rsid w:val="002C3527"/>
    <w:rsid w:val="002C3743"/>
    <w:rsid w:val="002C39DA"/>
    <w:rsid w:val="002C3CDA"/>
    <w:rsid w:val="002C4090"/>
    <w:rsid w:val="002C5483"/>
    <w:rsid w:val="002C58CE"/>
    <w:rsid w:val="002C58F5"/>
    <w:rsid w:val="002C5CE7"/>
    <w:rsid w:val="002C5D77"/>
    <w:rsid w:val="002C5E9A"/>
    <w:rsid w:val="002C6863"/>
    <w:rsid w:val="002C7452"/>
    <w:rsid w:val="002C7818"/>
    <w:rsid w:val="002D0804"/>
    <w:rsid w:val="002D08A7"/>
    <w:rsid w:val="002D19CC"/>
    <w:rsid w:val="002D1D2B"/>
    <w:rsid w:val="002D211B"/>
    <w:rsid w:val="002D390E"/>
    <w:rsid w:val="002D3E25"/>
    <w:rsid w:val="002D3F4F"/>
    <w:rsid w:val="002D422B"/>
    <w:rsid w:val="002D4A1D"/>
    <w:rsid w:val="002D4D98"/>
    <w:rsid w:val="002D4ED9"/>
    <w:rsid w:val="002D546F"/>
    <w:rsid w:val="002D5600"/>
    <w:rsid w:val="002D6BF0"/>
    <w:rsid w:val="002D7321"/>
    <w:rsid w:val="002D7C9B"/>
    <w:rsid w:val="002E0113"/>
    <w:rsid w:val="002E04DD"/>
    <w:rsid w:val="002E0666"/>
    <w:rsid w:val="002E0905"/>
    <w:rsid w:val="002E0ED4"/>
    <w:rsid w:val="002E1246"/>
    <w:rsid w:val="002E1305"/>
    <w:rsid w:val="002E1CC3"/>
    <w:rsid w:val="002E2263"/>
    <w:rsid w:val="002E26C4"/>
    <w:rsid w:val="002E2BA2"/>
    <w:rsid w:val="002E2D71"/>
    <w:rsid w:val="002E3E8B"/>
    <w:rsid w:val="002E4099"/>
    <w:rsid w:val="002E4ACB"/>
    <w:rsid w:val="002E4D3A"/>
    <w:rsid w:val="002E4D68"/>
    <w:rsid w:val="002E4EED"/>
    <w:rsid w:val="002E4F9A"/>
    <w:rsid w:val="002E5A37"/>
    <w:rsid w:val="002E63F2"/>
    <w:rsid w:val="002E6E35"/>
    <w:rsid w:val="002E73AE"/>
    <w:rsid w:val="002E7B21"/>
    <w:rsid w:val="002E7DD4"/>
    <w:rsid w:val="002E7FF4"/>
    <w:rsid w:val="002F0BC4"/>
    <w:rsid w:val="002F0C5A"/>
    <w:rsid w:val="002F0D05"/>
    <w:rsid w:val="002F0E0A"/>
    <w:rsid w:val="002F0E5E"/>
    <w:rsid w:val="002F1FF7"/>
    <w:rsid w:val="002F22A7"/>
    <w:rsid w:val="002F243D"/>
    <w:rsid w:val="002F29D6"/>
    <w:rsid w:val="002F3A82"/>
    <w:rsid w:val="002F3E20"/>
    <w:rsid w:val="002F4772"/>
    <w:rsid w:val="002F47D5"/>
    <w:rsid w:val="002F48C3"/>
    <w:rsid w:val="002F586D"/>
    <w:rsid w:val="002F5872"/>
    <w:rsid w:val="002F5CF7"/>
    <w:rsid w:val="002F62FA"/>
    <w:rsid w:val="002F6414"/>
    <w:rsid w:val="002F6E2B"/>
    <w:rsid w:val="002F75B8"/>
    <w:rsid w:val="002F7E57"/>
    <w:rsid w:val="00300AE4"/>
    <w:rsid w:val="00300DD0"/>
    <w:rsid w:val="003015B5"/>
    <w:rsid w:val="00301623"/>
    <w:rsid w:val="00301C39"/>
    <w:rsid w:val="00302550"/>
    <w:rsid w:val="00304011"/>
    <w:rsid w:val="003043C0"/>
    <w:rsid w:val="003045FD"/>
    <w:rsid w:val="003050D6"/>
    <w:rsid w:val="0030532C"/>
    <w:rsid w:val="0030585B"/>
    <w:rsid w:val="00306B67"/>
    <w:rsid w:val="00307253"/>
    <w:rsid w:val="003072F6"/>
    <w:rsid w:val="003074CB"/>
    <w:rsid w:val="00307693"/>
    <w:rsid w:val="00307732"/>
    <w:rsid w:val="00307882"/>
    <w:rsid w:val="003100C6"/>
    <w:rsid w:val="00310404"/>
    <w:rsid w:val="00311193"/>
    <w:rsid w:val="003114D5"/>
    <w:rsid w:val="003116F4"/>
    <w:rsid w:val="003117BA"/>
    <w:rsid w:val="00311FD7"/>
    <w:rsid w:val="003121ED"/>
    <w:rsid w:val="00312A5E"/>
    <w:rsid w:val="00312F26"/>
    <w:rsid w:val="00313DA0"/>
    <w:rsid w:val="003142EE"/>
    <w:rsid w:val="00315387"/>
    <w:rsid w:val="00315AAD"/>
    <w:rsid w:val="00315BBD"/>
    <w:rsid w:val="00315BE4"/>
    <w:rsid w:val="0031651F"/>
    <w:rsid w:val="003165A2"/>
    <w:rsid w:val="00317657"/>
    <w:rsid w:val="003177B1"/>
    <w:rsid w:val="00317DB7"/>
    <w:rsid w:val="00320006"/>
    <w:rsid w:val="00320832"/>
    <w:rsid w:val="0032122B"/>
    <w:rsid w:val="003214D8"/>
    <w:rsid w:val="003224B7"/>
    <w:rsid w:val="0032299D"/>
    <w:rsid w:val="00322C0E"/>
    <w:rsid w:val="00322D3D"/>
    <w:rsid w:val="00323B72"/>
    <w:rsid w:val="00324064"/>
    <w:rsid w:val="00324966"/>
    <w:rsid w:val="00325A14"/>
    <w:rsid w:val="00326708"/>
    <w:rsid w:val="00326B66"/>
    <w:rsid w:val="003270AC"/>
    <w:rsid w:val="0032715F"/>
    <w:rsid w:val="003277FB"/>
    <w:rsid w:val="003300E8"/>
    <w:rsid w:val="0033098E"/>
    <w:rsid w:val="00330F59"/>
    <w:rsid w:val="00331154"/>
    <w:rsid w:val="00331565"/>
    <w:rsid w:val="003316A2"/>
    <w:rsid w:val="00331A2A"/>
    <w:rsid w:val="00331B86"/>
    <w:rsid w:val="0033208B"/>
    <w:rsid w:val="003321FB"/>
    <w:rsid w:val="003327AA"/>
    <w:rsid w:val="00332B36"/>
    <w:rsid w:val="00333F41"/>
    <w:rsid w:val="003342A4"/>
    <w:rsid w:val="003342C0"/>
    <w:rsid w:val="00335154"/>
    <w:rsid w:val="00335B35"/>
    <w:rsid w:val="00336443"/>
    <w:rsid w:val="00336584"/>
    <w:rsid w:val="00336999"/>
    <w:rsid w:val="0033710E"/>
    <w:rsid w:val="00337673"/>
    <w:rsid w:val="00337B9F"/>
    <w:rsid w:val="00337D5C"/>
    <w:rsid w:val="00340272"/>
    <w:rsid w:val="0034036E"/>
    <w:rsid w:val="0034091D"/>
    <w:rsid w:val="003409A2"/>
    <w:rsid w:val="0034154D"/>
    <w:rsid w:val="003417B0"/>
    <w:rsid w:val="003417CE"/>
    <w:rsid w:val="00341D14"/>
    <w:rsid w:val="003420DD"/>
    <w:rsid w:val="00342773"/>
    <w:rsid w:val="00342A1D"/>
    <w:rsid w:val="0034321B"/>
    <w:rsid w:val="00343BFE"/>
    <w:rsid w:val="00343E44"/>
    <w:rsid w:val="00344049"/>
    <w:rsid w:val="003443F8"/>
    <w:rsid w:val="00344862"/>
    <w:rsid w:val="003448D8"/>
    <w:rsid w:val="0034493C"/>
    <w:rsid w:val="00344B57"/>
    <w:rsid w:val="003459D7"/>
    <w:rsid w:val="003461F7"/>
    <w:rsid w:val="00346CB0"/>
    <w:rsid w:val="00346CF2"/>
    <w:rsid w:val="00346D19"/>
    <w:rsid w:val="00346E02"/>
    <w:rsid w:val="0034757A"/>
    <w:rsid w:val="00347944"/>
    <w:rsid w:val="00347BB9"/>
    <w:rsid w:val="00347D98"/>
    <w:rsid w:val="00347DC7"/>
    <w:rsid w:val="00350AB0"/>
    <w:rsid w:val="00350D71"/>
    <w:rsid w:val="00350E2E"/>
    <w:rsid w:val="00351427"/>
    <w:rsid w:val="0035180C"/>
    <w:rsid w:val="003519B6"/>
    <w:rsid w:val="00351ACA"/>
    <w:rsid w:val="00351C91"/>
    <w:rsid w:val="00351E6B"/>
    <w:rsid w:val="00351E6F"/>
    <w:rsid w:val="00351EEF"/>
    <w:rsid w:val="003525A2"/>
    <w:rsid w:val="00353445"/>
    <w:rsid w:val="00353E42"/>
    <w:rsid w:val="003542D5"/>
    <w:rsid w:val="003555A9"/>
    <w:rsid w:val="003556F0"/>
    <w:rsid w:val="0035585E"/>
    <w:rsid w:val="00355967"/>
    <w:rsid w:val="00355C18"/>
    <w:rsid w:val="00355D32"/>
    <w:rsid w:val="0035604D"/>
    <w:rsid w:val="00356087"/>
    <w:rsid w:val="00356AD1"/>
    <w:rsid w:val="00356B77"/>
    <w:rsid w:val="00356C7A"/>
    <w:rsid w:val="00356DAD"/>
    <w:rsid w:val="0035771A"/>
    <w:rsid w:val="00360054"/>
    <w:rsid w:val="003601AE"/>
    <w:rsid w:val="00360313"/>
    <w:rsid w:val="00360432"/>
    <w:rsid w:val="00361319"/>
    <w:rsid w:val="00361AC7"/>
    <w:rsid w:val="00361AD1"/>
    <w:rsid w:val="00361C06"/>
    <w:rsid w:val="0036217B"/>
    <w:rsid w:val="00362480"/>
    <w:rsid w:val="003625F3"/>
    <w:rsid w:val="00362A74"/>
    <w:rsid w:val="00363025"/>
    <w:rsid w:val="00363126"/>
    <w:rsid w:val="00363154"/>
    <w:rsid w:val="003639EF"/>
    <w:rsid w:val="00363C9A"/>
    <w:rsid w:val="00363D99"/>
    <w:rsid w:val="00365152"/>
    <w:rsid w:val="003652B7"/>
    <w:rsid w:val="00365FC8"/>
    <w:rsid w:val="003661A2"/>
    <w:rsid w:val="003678CB"/>
    <w:rsid w:val="00367A71"/>
    <w:rsid w:val="0037038F"/>
    <w:rsid w:val="00370F32"/>
    <w:rsid w:val="00371773"/>
    <w:rsid w:val="00372058"/>
    <w:rsid w:val="003722A1"/>
    <w:rsid w:val="003722F7"/>
    <w:rsid w:val="00372546"/>
    <w:rsid w:val="00372975"/>
    <w:rsid w:val="00372BE6"/>
    <w:rsid w:val="00372FC0"/>
    <w:rsid w:val="00373252"/>
    <w:rsid w:val="003736B7"/>
    <w:rsid w:val="00373AF8"/>
    <w:rsid w:val="00374710"/>
    <w:rsid w:val="00374A27"/>
    <w:rsid w:val="00374BD9"/>
    <w:rsid w:val="00374C50"/>
    <w:rsid w:val="00374E4A"/>
    <w:rsid w:val="00374EC8"/>
    <w:rsid w:val="003750D7"/>
    <w:rsid w:val="003754C1"/>
    <w:rsid w:val="00375A0F"/>
    <w:rsid w:val="00375B01"/>
    <w:rsid w:val="0037645F"/>
    <w:rsid w:val="00376743"/>
    <w:rsid w:val="0037711D"/>
    <w:rsid w:val="00377725"/>
    <w:rsid w:val="00377A63"/>
    <w:rsid w:val="0038034F"/>
    <w:rsid w:val="00380876"/>
    <w:rsid w:val="00381379"/>
    <w:rsid w:val="0038198B"/>
    <w:rsid w:val="00381B37"/>
    <w:rsid w:val="00381D49"/>
    <w:rsid w:val="00382084"/>
    <w:rsid w:val="00382155"/>
    <w:rsid w:val="003824BD"/>
    <w:rsid w:val="00384615"/>
    <w:rsid w:val="00384FFD"/>
    <w:rsid w:val="00385780"/>
    <w:rsid w:val="0038591B"/>
    <w:rsid w:val="00385D50"/>
    <w:rsid w:val="00385D7C"/>
    <w:rsid w:val="00385EE6"/>
    <w:rsid w:val="0038611B"/>
    <w:rsid w:val="00386A04"/>
    <w:rsid w:val="00386A3B"/>
    <w:rsid w:val="003870C9"/>
    <w:rsid w:val="0038736E"/>
    <w:rsid w:val="003906E3"/>
    <w:rsid w:val="00390760"/>
    <w:rsid w:val="0039108A"/>
    <w:rsid w:val="0039198E"/>
    <w:rsid w:val="0039248A"/>
    <w:rsid w:val="00392B9D"/>
    <w:rsid w:val="00393069"/>
    <w:rsid w:val="003930C3"/>
    <w:rsid w:val="00393331"/>
    <w:rsid w:val="00393E7E"/>
    <w:rsid w:val="00393ED2"/>
    <w:rsid w:val="00394801"/>
    <w:rsid w:val="003948C1"/>
    <w:rsid w:val="00394E28"/>
    <w:rsid w:val="0039505C"/>
    <w:rsid w:val="0039527D"/>
    <w:rsid w:val="003957C5"/>
    <w:rsid w:val="00395918"/>
    <w:rsid w:val="00395C7A"/>
    <w:rsid w:val="0039678F"/>
    <w:rsid w:val="003975E2"/>
    <w:rsid w:val="003A0272"/>
    <w:rsid w:val="003A03E5"/>
    <w:rsid w:val="003A05B4"/>
    <w:rsid w:val="003A1136"/>
    <w:rsid w:val="003A1660"/>
    <w:rsid w:val="003A1711"/>
    <w:rsid w:val="003A1790"/>
    <w:rsid w:val="003A1ACA"/>
    <w:rsid w:val="003A2D96"/>
    <w:rsid w:val="003A3588"/>
    <w:rsid w:val="003A363D"/>
    <w:rsid w:val="003A381E"/>
    <w:rsid w:val="003A38C1"/>
    <w:rsid w:val="003A3963"/>
    <w:rsid w:val="003A4162"/>
    <w:rsid w:val="003A42AA"/>
    <w:rsid w:val="003A4896"/>
    <w:rsid w:val="003A49E1"/>
    <w:rsid w:val="003A4C4B"/>
    <w:rsid w:val="003A50C3"/>
    <w:rsid w:val="003A53A9"/>
    <w:rsid w:val="003A5635"/>
    <w:rsid w:val="003A58CB"/>
    <w:rsid w:val="003A6220"/>
    <w:rsid w:val="003A65C5"/>
    <w:rsid w:val="003A666C"/>
    <w:rsid w:val="003A763C"/>
    <w:rsid w:val="003A769D"/>
    <w:rsid w:val="003A798D"/>
    <w:rsid w:val="003B0DE0"/>
    <w:rsid w:val="003B1E4F"/>
    <w:rsid w:val="003B26BC"/>
    <w:rsid w:val="003B2820"/>
    <w:rsid w:val="003B3DB8"/>
    <w:rsid w:val="003B4008"/>
    <w:rsid w:val="003B43B0"/>
    <w:rsid w:val="003B49B2"/>
    <w:rsid w:val="003B4D21"/>
    <w:rsid w:val="003B50CF"/>
    <w:rsid w:val="003B55AF"/>
    <w:rsid w:val="003B5C66"/>
    <w:rsid w:val="003B6196"/>
    <w:rsid w:val="003B61FA"/>
    <w:rsid w:val="003B6F10"/>
    <w:rsid w:val="003B7398"/>
    <w:rsid w:val="003B7446"/>
    <w:rsid w:val="003B74FF"/>
    <w:rsid w:val="003B7D94"/>
    <w:rsid w:val="003C00B6"/>
    <w:rsid w:val="003C0133"/>
    <w:rsid w:val="003C0203"/>
    <w:rsid w:val="003C0475"/>
    <w:rsid w:val="003C0686"/>
    <w:rsid w:val="003C1272"/>
    <w:rsid w:val="003C1B0A"/>
    <w:rsid w:val="003C1E35"/>
    <w:rsid w:val="003C3221"/>
    <w:rsid w:val="003C3A51"/>
    <w:rsid w:val="003C47F7"/>
    <w:rsid w:val="003C4FC1"/>
    <w:rsid w:val="003C5217"/>
    <w:rsid w:val="003C5A54"/>
    <w:rsid w:val="003C60D4"/>
    <w:rsid w:val="003C6572"/>
    <w:rsid w:val="003C7A34"/>
    <w:rsid w:val="003D04FF"/>
    <w:rsid w:val="003D051D"/>
    <w:rsid w:val="003D0860"/>
    <w:rsid w:val="003D0A7E"/>
    <w:rsid w:val="003D0A82"/>
    <w:rsid w:val="003D0E96"/>
    <w:rsid w:val="003D1960"/>
    <w:rsid w:val="003D2837"/>
    <w:rsid w:val="003D292D"/>
    <w:rsid w:val="003D2CEB"/>
    <w:rsid w:val="003D2E1F"/>
    <w:rsid w:val="003D31BC"/>
    <w:rsid w:val="003D3780"/>
    <w:rsid w:val="003D37BB"/>
    <w:rsid w:val="003D3BD9"/>
    <w:rsid w:val="003D3CA9"/>
    <w:rsid w:val="003D4218"/>
    <w:rsid w:val="003D4292"/>
    <w:rsid w:val="003D4CE2"/>
    <w:rsid w:val="003D52E2"/>
    <w:rsid w:val="003D533A"/>
    <w:rsid w:val="003D53BA"/>
    <w:rsid w:val="003D5545"/>
    <w:rsid w:val="003D5674"/>
    <w:rsid w:val="003D5CE8"/>
    <w:rsid w:val="003D6678"/>
    <w:rsid w:val="003D6EE0"/>
    <w:rsid w:val="003D6FDA"/>
    <w:rsid w:val="003D77F3"/>
    <w:rsid w:val="003D7C58"/>
    <w:rsid w:val="003E0214"/>
    <w:rsid w:val="003E0636"/>
    <w:rsid w:val="003E0707"/>
    <w:rsid w:val="003E0E05"/>
    <w:rsid w:val="003E18D1"/>
    <w:rsid w:val="003E2233"/>
    <w:rsid w:val="003E2C31"/>
    <w:rsid w:val="003E3035"/>
    <w:rsid w:val="003E39E7"/>
    <w:rsid w:val="003E44CE"/>
    <w:rsid w:val="003E48D5"/>
    <w:rsid w:val="003E4FFC"/>
    <w:rsid w:val="003E55E0"/>
    <w:rsid w:val="003E56EC"/>
    <w:rsid w:val="003E571E"/>
    <w:rsid w:val="003E5B17"/>
    <w:rsid w:val="003E5BF2"/>
    <w:rsid w:val="003E6EEC"/>
    <w:rsid w:val="003E7A8C"/>
    <w:rsid w:val="003E7C5D"/>
    <w:rsid w:val="003F03F0"/>
    <w:rsid w:val="003F07AF"/>
    <w:rsid w:val="003F0D6B"/>
    <w:rsid w:val="003F15F9"/>
    <w:rsid w:val="003F1C1A"/>
    <w:rsid w:val="003F1DD7"/>
    <w:rsid w:val="003F2770"/>
    <w:rsid w:val="003F2875"/>
    <w:rsid w:val="003F2A05"/>
    <w:rsid w:val="003F2B85"/>
    <w:rsid w:val="003F2C5F"/>
    <w:rsid w:val="003F2D9D"/>
    <w:rsid w:val="003F40D6"/>
    <w:rsid w:val="003F4238"/>
    <w:rsid w:val="003F4BA8"/>
    <w:rsid w:val="003F4E34"/>
    <w:rsid w:val="003F5181"/>
    <w:rsid w:val="003F57F1"/>
    <w:rsid w:val="003F5897"/>
    <w:rsid w:val="003F6957"/>
    <w:rsid w:val="003F6D67"/>
    <w:rsid w:val="003F7569"/>
    <w:rsid w:val="003F77D2"/>
    <w:rsid w:val="00400979"/>
    <w:rsid w:val="00400AB9"/>
    <w:rsid w:val="0040110A"/>
    <w:rsid w:val="00401C65"/>
    <w:rsid w:val="004021AC"/>
    <w:rsid w:val="00402BF8"/>
    <w:rsid w:val="00402C0A"/>
    <w:rsid w:val="00402C5B"/>
    <w:rsid w:val="00402D8E"/>
    <w:rsid w:val="004033CE"/>
    <w:rsid w:val="00403550"/>
    <w:rsid w:val="00403851"/>
    <w:rsid w:val="00403CF5"/>
    <w:rsid w:val="00404B16"/>
    <w:rsid w:val="004056E6"/>
    <w:rsid w:val="00405934"/>
    <w:rsid w:val="00405A23"/>
    <w:rsid w:val="00405FEA"/>
    <w:rsid w:val="0040662E"/>
    <w:rsid w:val="004070EB"/>
    <w:rsid w:val="00407248"/>
    <w:rsid w:val="00407943"/>
    <w:rsid w:val="00407C44"/>
    <w:rsid w:val="00410567"/>
    <w:rsid w:val="004108A3"/>
    <w:rsid w:val="00410A76"/>
    <w:rsid w:val="00410E5C"/>
    <w:rsid w:val="00410FD2"/>
    <w:rsid w:val="00411261"/>
    <w:rsid w:val="0041136F"/>
    <w:rsid w:val="0041149D"/>
    <w:rsid w:val="00411520"/>
    <w:rsid w:val="00411826"/>
    <w:rsid w:val="00411A3B"/>
    <w:rsid w:val="00411DA7"/>
    <w:rsid w:val="00412CDA"/>
    <w:rsid w:val="00412F21"/>
    <w:rsid w:val="00413049"/>
    <w:rsid w:val="00413462"/>
    <w:rsid w:val="00413503"/>
    <w:rsid w:val="00413565"/>
    <w:rsid w:val="00414543"/>
    <w:rsid w:val="00414C1E"/>
    <w:rsid w:val="00415145"/>
    <w:rsid w:val="00415F56"/>
    <w:rsid w:val="0041639A"/>
    <w:rsid w:val="004164AC"/>
    <w:rsid w:val="00416A32"/>
    <w:rsid w:val="004178B6"/>
    <w:rsid w:val="00417AEE"/>
    <w:rsid w:val="004200DC"/>
    <w:rsid w:val="004200ED"/>
    <w:rsid w:val="00420DE3"/>
    <w:rsid w:val="00420E53"/>
    <w:rsid w:val="00421320"/>
    <w:rsid w:val="00421337"/>
    <w:rsid w:val="004216E6"/>
    <w:rsid w:val="00421E12"/>
    <w:rsid w:val="004222CD"/>
    <w:rsid w:val="00422987"/>
    <w:rsid w:val="00422CF2"/>
    <w:rsid w:val="00423D4B"/>
    <w:rsid w:val="00424790"/>
    <w:rsid w:val="004247BE"/>
    <w:rsid w:val="00424F78"/>
    <w:rsid w:val="00425A73"/>
    <w:rsid w:val="00425B3C"/>
    <w:rsid w:val="0042691D"/>
    <w:rsid w:val="00426E71"/>
    <w:rsid w:val="0042769E"/>
    <w:rsid w:val="00427EEF"/>
    <w:rsid w:val="004304A3"/>
    <w:rsid w:val="004308FB"/>
    <w:rsid w:val="00430DFD"/>
    <w:rsid w:val="00431DE2"/>
    <w:rsid w:val="00432017"/>
    <w:rsid w:val="004320D9"/>
    <w:rsid w:val="004324EE"/>
    <w:rsid w:val="00433018"/>
    <w:rsid w:val="004332E5"/>
    <w:rsid w:val="004335B8"/>
    <w:rsid w:val="00434419"/>
    <w:rsid w:val="00434BD7"/>
    <w:rsid w:val="00434EB1"/>
    <w:rsid w:val="004356BD"/>
    <w:rsid w:val="00435919"/>
    <w:rsid w:val="00435B1D"/>
    <w:rsid w:val="004360CF"/>
    <w:rsid w:val="004360D3"/>
    <w:rsid w:val="0043694F"/>
    <w:rsid w:val="004378B6"/>
    <w:rsid w:val="00437967"/>
    <w:rsid w:val="004403DC"/>
    <w:rsid w:val="004405E2"/>
    <w:rsid w:val="004406D8"/>
    <w:rsid w:val="00440D15"/>
    <w:rsid w:val="00441228"/>
    <w:rsid w:val="00442268"/>
    <w:rsid w:val="004423B3"/>
    <w:rsid w:val="00442510"/>
    <w:rsid w:val="00442585"/>
    <w:rsid w:val="00442990"/>
    <w:rsid w:val="00442F75"/>
    <w:rsid w:val="0044317A"/>
    <w:rsid w:val="00443584"/>
    <w:rsid w:val="00443A72"/>
    <w:rsid w:val="00443E16"/>
    <w:rsid w:val="0044459F"/>
    <w:rsid w:val="00444D9F"/>
    <w:rsid w:val="00445464"/>
    <w:rsid w:val="0044565E"/>
    <w:rsid w:val="004456E8"/>
    <w:rsid w:val="00446122"/>
    <w:rsid w:val="004462C8"/>
    <w:rsid w:val="00446DE8"/>
    <w:rsid w:val="00447322"/>
    <w:rsid w:val="0044787A"/>
    <w:rsid w:val="00447BFC"/>
    <w:rsid w:val="00447FF2"/>
    <w:rsid w:val="004502F8"/>
    <w:rsid w:val="00450CF6"/>
    <w:rsid w:val="004513AD"/>
    <w:rsid w:val="004515D6"/>
    <w:rsid w:val="0045193D"/>
    <w:rsid w:val="00451CA5"/>
    <w:rsid w:val="004530A1"/>
    <w:rsid w:val="004539EE"/>
    <w:rsid w:val="00453E2D"/>
    <w:rsid w:val="004541C2"/>
    <w:rsid w:val="004541D9"/>
    <w:rsid w:val="0045427F"/>
    <w:rsid w:val="0045443C"/>
    <w:rsid w:val="0045534F"/>
    <w:rsid w:val="004554FB"/>
    <w:rsid w:val="00455C7E"/>
    <w:rsid w:val="00456732"/>
    <w:rsid w:val="00456785"/>
    <w:rsid w:val="004569E0"/>
    <w:rsid w:val="00456CAB"/>
    <w:rsid w:val="00457D6B"/>
    <w:rsid w:val="00457DBA"/>
    <w:rsid w:val="00460643"/>
    <w:rsid w:val="00461011"/>
    <w:rsid w:val="004614F6"/>
    <w:rsid w:val="004628CC"/>
    <w:rsid w:val="00462BE7"/>
    <w:rsid w:val="00463425"/>
    <w:rsid w:val="00463A6B"/>
    <w:rsid w:val="0046485A"/>
    <w:rsid w:val="00464B79"/>
    <w:rsid w:val="00465A4D"/>
    <w:rsid w:val="00465D55"/>
    <w:rsid w:val="0046632F"/>
    <w:rsid w:val="0046664C"/>
    <w:rsid w:val="00466E7E"/>
    <w:rsid w:val="00466F4C"/>
    <w:rsid w:val="00466F4D"/>
    <w:rsid w:val="004671FB"/>
    <w:rsid w:val="00467471"/>
    <w:rsid w:val="004700AC"/>
    <w:rsid w:val="00470AA9"/>
    <w:rsid w:val="00470E8D"/>
    <w:rsid w:val="0047141C"/>
    <w:rsid w:val="0047182B"/>
    <w:rsid w:val="00472264"/>
    <w:rsid w:val="0047381E"/>
    <w:rsid w:val="00473A2B"/>
    <w:rsid w:val="004742ED"/>
    <w:rsid w:val="00474866"/>
    <w:rsid w:val="00474C94"/>
    <w:rsid w:val="00475883"/>
    <w:rsid w:val="00475C17"/>
    <w:rsid w:val="00475F42"/>
    <w:rsid w:val="00476312"/>
    <w:rsid w:val="00476448"/>
    <w:rsid w:val="004764E6"/>
    <w:rsid w:val="0047661E"/>
    <w:rsid w:val="00476655"/>
    <w:rsid w:val="00476C90"/>
    <w:rsid w:val="0047709F"/>
    <w:rsid w:val="00477F9A"/>
    <w:rsid w:val="004800EF"/>
    <w:rsid w:val="00480141"/>
    <w:rsid w:val="00480740"/>
    <w:rsid w:val="0048085A"/>
    <w:rsid w:val="00480C13"/>
    <w:rsid w:val="004811E7"/>
    <w:rsid w:val="00481341"/>
    <w:rsid w:val="00481860"/>
    <w:rsid w:val="00481ABD"/>
    <w:rsid w:val="0048241D"/>
    <w:rsid w:val="004824E7"/>
    <w:rsid w:val="00482888"/>
    <w:rsid w:val="004829B9"/>
    <w:rsid w:val="00482CA1"/>
    <w:rsid w:val="00483D4E"/>
    <w:rsid w:val="0048426E"/>
    <w:rsid w:val="004849E7"/>
    <w:rsid w:val="00484CC9"/>
    <w:rsid w:val="00485A56"/>
    <w:rsid w:val="00485D7E"/>
    <w:rsid w:val="00485DDD"/>
    <w:rsid w:val="00485E63"/>
    <w:rsid w:val="00486073"/>
    <w:rsid w:val="004867AA"/>
    <w:rsid w:val="00486AF7"/>
    <w:rsid w:val="00486DA7"/>
    <w:rsid w:val="00486E58"/>
    <w:rsid w:val="00486F69"/>
    <w:rsid w:val="0048748B"/>
    <w:rsid w:val="00487696"/>
    <w:rsid w:val="00487C58"/>
    <w:rsid w:val="00487DA7"/>
    <w:rsid w:val="004907DE"/>
    <w:rsid w:val="00490974"/>
    <w:rsid w:val="00490CA8"/>
    <w:rsid w:val="00490D12"/>
    <w:rsid w:val="00490E42"/>
    <w:rsid w:val="00491067"/>
    <w:rsid w:val="004911F3"/>
    <w:rsid w:val="0049135A"/>
    <w:rsid w:val="004913FB"/>
    <w:rsid w:val="00492051"/>
    <w:rsid w:val="00492240"/>
    <w:rsid w:val="004922FB"/>
    <w:rsid w:val="0049236D"/>
    <w:rsid w:val="00492ABF"/>
    <w:rsid w:val="0049351E"/>
    <w:rsid w:val="004939E2"/>
    <w:rsid w:val="00494BC3"/>
    <w:rsid w:val="004954A8"/>
    <w:rsid w:val="00496009"/>
    <w:rsid w:val="0049638D"/>
    <w:rsid w:val="004963B3"/>
    <w:rsid w:val="00497424"/>
    <w:rsid w:val="00497D94"/>
    <w:rsid w:val="004A0DD9"/>
    <w:rsid w:val="004A0DF8"/>
    <w:rsid w:val="004A14C1"/>
    <w:rsid w:val="004A14F9"/>
    <w:rsid w:val="004A1716"/>
    <w:rsid w:val="004A1955"/>
    <w:rsid w:val="004A261A"/>
    <w:rsid w:val="004A3B3B"/>
    <w:rsid w:val="004A3BA0"/>
    <w:rsid w:val="004A3FEB"/>
    <w:rsid w:val="004A422E"/>
    <w:rsid w:val="004A42B7"/>
    <w:rsid w:val="004A46BA"/>
    <w:rsid w:val="004A4D14"/>
    <w:rsid w:val="004A5294"/>
    <w:rsid w:val="004A5450"/>
    <w:rsid w:val="004A5F50"/>
    <w:rsid w:val="004A6AD9"/>
    <w:rsid w:val="004A709B"/>
    <w:rsid w:val="004A727F"/>
    <w:rsid w:val="004A729D"/>
    <w:rsid w:val="004A74E6"/>
    <w:rsid w:val="004A7E95"/>
    <w:rsid w:val="004B0452"/>
    <w:rsid w:val="004B04D7"/>
    <w:rsid w:val="004B080F"/>
    <w:rsid w:val="004B123C"/>
    <w:rsid w:val="004B19EA"/>
    <w:rsid w:val="004B1EF8"/>
    <w:rsid w:val="004B3667"/>
    <w:rsid w:val="004B38FF"/>
    <w:rsid w:val="004B3C96"/>
    <w:rsid w:val="004B3D0B"/>
    <w:rsid w:val="004B4557"/>
    <w:rsid w:val="004B4936"/>
    <w:rsid w:val="004B5301"/>
    <w:rsid w:val="004B55C3"/>
    <w:rsid w:val="004B55E5"/>
    <w:rsid w:val="004B6782"/>
    <w:rsid w:val="004B6DCD"/>
    <w:rsid w:val="004B6F09"/>
    <w:rsid w:val="004B73EB"/>
    <w:rsid w:val="004B7EC4"/>
    <w:rsid w:val="004B7EE9"/>
    <w:rsid w:val="004B7FE7"/>
    <w:rsid w:val="004C0777"/>
    <w:rsid w:val="004C0F3D"/>
    <w:rsid w:val="004C1350"/>
    <w:rsid w:val="004C2318"/>
    <w:rsid w:val="004C2713"/>
    <w:rsid w:val="004C2B23"/>
    <w:rsid w:val="004C2CA2"/>
    <w:rsid w:val="004C2D59"/>
    <w:rsid w:val="004C364D"/>
    <w:rsid w:val="004C36C7"/>
    <w:rsid w:val="004C3C19"/>
    <w:rsid w:val="004C3C7A"/>
    <w:rsid w:val="004C4CD3"/>
    <w:rsid w:val="004C5350"/>
    <w:rsid w:val="004C567B"/>
    <w:rsid w:val="004C5C7C"/>
    <w:rsid w:val="004C5DE8"/>
    <w:rsid w:val="004C5EE8"/>
    <w:rsid w:val="004C6163"/>
    <w:rsid w:val="004C738F"/>
    <w:rsid w:val="004C7809"/>
    <w:rsid w:val="004C78F5"/>
    <w:rsid w:val="004C7AA0"/>
    <w:rsid w:val="004D07C6"/>
    <w:rsid w:val="004D1638"/>
    <w:rsid w:val="004D1697"/>
    <w:rsid w:val="004D1A2B"/>
    <w:rsid w:val="004D1F35"/>
    <w:rsid w:val="004D2C3C"/>
    <w:rsid w:val="004D3025"/>
    <w:rsid w:val="004D30B9"/>
    <w:rsid w:val="004D367F"/>
    <w:rsid w:val="004D36BA"/>
    <w:rsid w:val="004D36E1"/>
    <w:rsid w:val="004D377A"/>
    <w:rsid w:val="004D3DA9"/>
    <w:rsid w:val="004D3E0D"/>
    <w:rsid w:val="004D50C3"/>
    <w:rsid w:val="004D529A"/>
    <w:rsid w:val="004D594C"/>
    <w:rsid w:val="004D641C"/>
    <w:rsid w:val="004D6589"/>
    <w:rsid w:val="004D6C1E"/>
    <w:rsid w:val="004D6CE2"/>
    <w:rsid w:val="004D6FC8"/>
    <w:rsid w:val="004D740F"/>
    <w:rsid w:val="004D747D"/>
    <w:rsid w:val="004D753D"/>
    <w:rsid w:val="004D7669"/>
    <w:rsid w:val="004E0544"/>
    <w:rsid w:val="004E06E3"/>
    <w:rsid w:val="004E1359"/>
    <w:rsid w:val="004E14E8"/>
    <w:rsid w:val="004E17B8"/>
    <w:rsid w:val="004E23B4"/>
    <w:rsid w:val="004E3ADB"/>
    <w:rsid w:val="004E4033"/>
    <w:rsid w:val="004E442C"/>
    <w:rsid w:val="004E4E39"/>
    <w:rsid w:val="004E4F11"/>
    <w:rsid w:val="004E4F7E"/>
    <w:rsid w:val="004E50B4"/>
    <w:rsid w:val="004E53B2"/>
    <w:rsid w:val="004E55ED"/>
    <w:rsid w:val="004E5608"/>
    <w:rsid w:val="004E5678"/>
    <w:rsid w:val="004E589A"/>
    <w:rsid w:val="004E6F6A"/>
    <w:rsid w:val="004E71F2"/>
    <w:rsid w:val="004E7FC4"/>
    <w:rsid w:val="004F07D5"/>
    <w:rsid w:val="004F131B"/>
    <w:rsid w:val="004F152A"/>
    <w:rsid w:val="004F1687"/>
    <w:rsid w:val="004F249E"/>
    <w:rsid w:val="004F2626"/>
    <w:rsid w:val="004F279D"/>
    <w:rsid w:val="004F2814"/>
    <w:rsid w:val="004F2896"/>
    <w:rsid w:val="004F2B59"/>
    <w:rsid w:val="004F2CFA"/>
    <w:rsid w:val="004F32EF"/>
    <w:rsid w:val="004F3718"/>
    <w:rsid w:val="004F4255"/>
    <w:rsid w:val="004F4AE7"/>
    <w:rsid w:val="004F5987"/>
    <w:rsid w:val="004F5FEF"/>
    <w:rsid w:val="004F61B9"/>
    <w:rsid w:val="004F6243"/>
    <w:rsid w:val="004F65F4"/>
    <w:rsid w:val="004F7689"/>
    <w:rsid w:val="004F782B"/>
    <w:rsid w:val="004F7BB6"/>
    <w:rsid w:val="004F7F98"/>
    <w:rsid w:val="00501363"/>
    <w:rsid w:val="00501B8B"/>
    <w:rsid w:val="00501EEE"/>
    <w:rsid w:val="00502050"/>
    <w:rsid w:val="00502706"/>
    <w:rsid w:val="00502713"/>
    <w:rsid w:val="0050299D"/>
    <w:rsid w:val="005029EA"/>
    <w:rsid w:val="00502A09"/>
    <w:rsid w:val="0050314E"/>
    <w:rsid w:val="00503467"/>
    <w:rsid w:val="00503594"/>
    <w:rsid w:val="00503A50"/>
    <w:rsid w:val="00503A81"/>
    <w:rsid w:val="00503F2C"/>
    <w:rsid w:val="00504035"/>
    <w:rsid w:val="00504099"/>
    <w:rsid w:val="00504253"/>
    <w:rsid w:val="00504348"/>
    <w:rsid w:val="00504702"/>
    <w:rsid w:val="00504818"/>
    <w:rsid w:val="00504855"/>
    <w:rsid w:val="00505BF0"/>
    <w:rsid w:val="005061A2"/>
    <w:rsid w:val="005066B4"/>
    <w:rsid w:val="00506B70"/>
    <w:rsid w:val="00506ED2"/>
    <w:rsid w:val="00507408"/>
    <w:rsid w:val="00507468"/>
    <w:rsid w:val="0050748C"/>
    <w:rsid w:val="00507BD6"/>
    <w:rsid w:val="0051051E"/>
    <w:rsid w:val="005109A3"/>
    <w:rsid w:val="00510C14"/>
    <w:rsid w:val="00510DD0"/>
    <w:rsid w:val="00510DE8"/>
    <w:rsid w:val="0051180F"/>
    <w:rsid w:val="00512433"/>
    <w:rsid w:val="0051244F"/>
    <w:rsid w:val="0051251E"/>
    <w:rsid w:val="005125E5"/>
    <w:rsid w:val="00512DB0"/>
    <w:rsid w:val="005133D6"/>
    <w:rsid w:val="0051392C"/>
    <w:rsid w:val="00514430"/>
    <w:rsid w:val="005152D3"/>
    <w:rsid w:val="00515612"/>
    <w:rsid w:val="00516453"/>
    <w:rsid w:val="005164DE"/>
    <w:rsid w:val="0051765E"/>
    <w:rsid w:val="00517B15"/>
    <w:rsid w:val="00520D23"/>
    <w:rsid w:val="005217B2"/>
    <w:rsid w:val="00521AA4"/>
    <w:rsid w:val="00521E98"/>
    <w:rsid w:val="0052291E"/>
    <w:rsid w:val="0052313F"/>
    <w:rsid w:val="00523756"/>
    <w:rsid w:val="00523954"/>
    <w:rsid w:val="005246F6"/>
    <w:rsid w:val="00524954"/>
    <w:rsid w:val="00525246"/>
    <w:rsid w:val="00525C48"/>
    <w:rsid w:val="00525D14"/>
    <w:rsid w:val="00525E1B"/>
    <w:rsid w:val="0052613A"/>
    <w:rsid w:val="005262D5"/>
    <w:rsid w:val="005264E0"/>
    <w:rsid w:val="00526B49"/>
    <w:rsid w:val="00527661"/>
    <w:rsid w:val="00527808"/>
    <w:rsid w:val="00527AE0"/>
    <w:rsid w:val="0053022C"/>
    <w:rsid w:val="0053101D"/>
    <w:rsid w:val="005310C5"/>
    <w:rsid w:val="00531597"/>
    <w:rsid w:val="00531F0B"/>
    <w:rsid w:val="00532B6C"/>
    <w:rsid w:val="00532C4A"/>
    <w:rsid w:val="00533111"/>
    <w:rsid w:val="005337D7"/>
    <w:rsid w:val="0053387A"/>
    <w:rsid w:val="00534181"/>
    <w:rsid w:val="005342B4"/>
    <w:rsid w:val="00534342"/>
    <w:rsid w:val="00535E0F"/>
    <w:rsid w:val="0053605D"/>
    <w:rsid w:val="005364A3"/>
    <w:rsid w:val="00536B60"/>
    <w:rsid w:val="005374A4"/>
    <w:rsid w:val="00537559"/>
    <w:rsid w:val="005375E2"/>
    <w:rsid w:val="005378B6"/>
    <w:rsid w:val="005408F3"/>
    <w:rsid w:val="00540BC4"/>
    <w:rsid w:val="00540D57"/>
    <w:rsid w:val="00540DC9"/>
    <w:rsid w:val="00540F23"/>
    <w:rsid w:val="00541500"/>
    <w:rsid w:val="0054174D"/>
    <w:rsid w:val="00541792"/>
    <w:rsid w:val="00541AEE"/>
    <w:rsid w:val="00541CC3"/>
    <w:rsid w:val="00542433"/>
    <w:rsid w:val="005424AC"/>
    <w:rsid w:val="00542552"/>
    <w:rsid w:val="00542944"/>
    <w:rsid w:val="0054296C"/>
    <w:rsid w:val="0054313B"/>
    <w:rsid w:val="00544B49"/>
    <w:rsid w:val="00545BCF"/>
    <w:rsid w:val="00545C64"/>
    <w:rsid w:val="00545ECE"/>
    <w:rsid w:val="005477F2"/>
    <w:rsid w:val="00547A5F"/>
    <w:rsid w:val="005501AE"/>
    <w:rsid w:val="00550E55"/>
    <w:rsid w:val="00551484"/>
    <w:rsid w:val="00551668"/>
    <w:rsid w:val="00552165"/>
    <w:rsid w:val="005533C5"/>
    <w:rsid w:val="00553ACA"/>
    <w:rsid w:val="00553F28"/>
    <w:rsid w:val="00554464"/>
    <w:rsid w:val="00555102"/>
    <w:rsid w:val="005552C0"/>
    <w:rsid w:val="005554A9"/>
    <w:rsid w:val="00555C24"/>
    <w:rsid w:val="00555D14"/>
    <w:rsid w:val="00556471"/>
    <w:rsid w:val="0055655F"/>
    <w:rsid w:val="00556766"/>
    <w:rsid w:val="0055676E"/>
    <w:rsid w:val="00556EA7"/>
    <w:rsid w:val="0055705B"/>
    <w:rsid w:val="005573BA"/>
    <w:rsid w:val="0055782F"/>
    <w:rsid w:val="00560170"/>
    <w:rsid w:val="005604AF"/>
    <w:rsid w:val="0056070F"/>
    <w:rsid w:val="00560A30"/>
    <w:rsid w:val="00561BE1"/>
    <w:rsid w:val="00561D80"/>
    <w:rsid w:val="00561EC8"/>
    <w:rsid w:val="00562AD7"/>
    <w:rsid w:val="00562CA4"/>
    <w:rsid w:val="00562D58"/>
    <w:rsid w:val="00563173"/>
    <w:rsid w:val="005632F8"/>
    <w:rsid w:val="00563369"/>
    <w:rsid w:val="00563441"/>
    <w:rsid w:val="00563472"/>
    <w:rsid w:val="005645B7"/>
    <w:rsid w:val="005652E7"/>
    <w:rsid w:val="005653CD"/>
    <w:rsid w:val="00565DA5"/>
    <w:rsid w:val="00565F30"/>
    <w:rsid w:val="00565FF5"/>
    <w:rsid w:val="005660D5"/>
    <w:rsid w:val="00566219"/>
    <w:rsid w:val="0056631E"/>
    <w:rsid w:val="00567354"/>
    <w:rsid w:val="00567362"/>
    <w:rsid w:val="00567787"/>
    <w:rsid w:val="00567E7D"/>
    <w:rsid w:val="00567EAF"/>
    <w:rsid w:val="0057009F"/>
    <w:rsid w:val="005700CF"/>
    <w:rsid w:val="0057028B"/>
    <w:rsid w:val="0057084E"/>
    <w:rsid w:val="00570977"/>
    <w:rsid w:val="00570B21"/>
    <w:rsid w:val="00571AFA"/>
    <w:rsid w:val="00571BDE"/>
    <w:rsid w:val="00571D93"/>
    <w:rsid w:val="00572243"/>
    <w:rsid w:val="00572249"/>
    <w:rsid w:val="00572E97"/>
    <w:rsid w:val="005731CC"/>
    <w:rsid w:val="00574E87"/>
    <w:rsid w:val="00574EF2"/>
    <w:rsid w:val="0057503A"/>
    <w:rsid w:val="00575175"/>
    <w:rsid w:val="005754D2"/>
    <w:rsid w:val="0057566A"/>
    <w:rsid w:val="005756F7"/>
    <w:rsid w:val="00575B17"/>
    <w:rsid w:val="00576957"/>
    <w:rsid w:val="00576BAF"/>
    <w:rsid w:val="00576DB9"/>
    <w:rsid w:val="00577146"/>
    <w:rsid w:val="00577575"/>
    <w:rsid w:val="005776BD"/>
    <w:rsid w:val="005778A8"/>
    <w:rsid w:val="00577DFD"/>
    <w:rsid w:val="005802E6"/>
    <w:rsid w:val="00580C7E"/>
    <w:rsid w:val="00580C93"/>
    <w:rsid w:val="00581B2F"/>
    <w:rsid w:val="00581EB8"/>
    <w:rsid w:val="005821F4"/>
    <w:rsid w:val="00582354"/>
    <w:rsid w:val="005826BF"/>
    <w:rsid w:val="00583B76"/>
    <w:rsid w:val="00583D1F"/>
    <w:rsid w:val="00583DAA"/>
    <w:rsid w:val="00584126"/>
    <w:rsid w:val="00584483"/>
    <w:rsid w:val="00584782"/>
    <w:rsid w:val="00584B03"/>
    <w:rsid w:val="00584E49"/>
    <w:rsid w:val="0058503B"/>
    <w:rsid w:val="005850A3"/>
    <w:rsid w:val="0058656E"/>
    <w:rsid w:val="00586638"/>
    <w:rsid w:val="00586B26"/>
    <w:rsid w:val="00586E2B"/>
    <w:rsid w:val="005871D1"/>
    <w:rsid w:val="005878A8"/>
    <w:rsid w:val="00587B97"/>
    <w:rsid w:val="00587E76"/>
    <w:rsid w:val="0059063A"/>
    <w:rsid w:val="00590AE6"/>
    <w:rsid w:val="00590B73"/>
    <w:rsid w:val="00590DDB"/>
    <w:rsid w:val="00590F04"/>
    <w:rsid w:val="0059110D"/>
    <w:rsid w:val="00591395"/>
    <w:rsid w:val="0059178C"/>
    <w:rsid w:val="00591811"/>
    <w:rsid w:val="00591B71"/>
    <w:rsid w:val="005922F9"/>
    <w:rsid w:val="005927B1"/>
    <w:rsid w:val="0059287A"/>
    <w:rsid w:val="00592895"/>
    <w:rsid w:val="00592CE8"/>
    <w:rsid w:val="00592E6B"/>
    <w:rsid w:val="005939BD"/>
    <w:rsid w:val="00593D12"/>
    <w:rsid w:val="00593D28"/>
    <w:rsid w:val="005940D1"/>
    <w:rsid w:val="0059463D"/>
    <w:rsid w:val="005946EF"/>
    <w:rsid w:val="005948E6"/>
    <w:rsid w:val="00594AE2"/>
    <w:rsid w:val="00594B92"/>
    <w:rsid w:val="00594BA4"/>
    <w:rsid w:val="00594BF8"/>
    <w:rsid w:val="00595166"/>
    <w:rsid w:val="0059585F"/>
    <w:rsid w:val="00595E40"/>
    <w:rsid w:val="005963BA"/>
    <w:rsid w:val="005965A3"/>
    <w:rsid w:val="005A052D"/>
    <w:rsid w:val="005A08FA"/>
    <w:rsid w:val="005A0D36"/>
    <w:rsid w:val="005A134B"/>
    <w:rsid w:val="005A1490"/>
    <w:rsid w:val="005A156F"/>
    <w:rsid w:val="005A1718"/>
    <w:rsid w:val="005A172C"/>
    <w:rsid w:val="005A1AB3"/>
    <w:rsid w:val="005A1BE3"/>
    <w:rsid w:val="005A22F9"/>
    <w:rsid w:val="005A236F"/>
    <w:rsid w:val="005A2FB9"/>
    <w:rsid w:val="005A31AD"/>
    <w:rsid w:val="005A4131"/>
    <w:rsid w:val="005A42A5"/>
    <w:rsid w:val="005A490B"/>
    <w:rsid w:val="005A5318"/>
    <w:rsid w:val="005A550F"/>
    <w:rsid w:val="005A591E"/>
    <w:rsid w:val="005A5AB9"/>
    <w:rsid w:val="005A5B0A"/>
    <w:rsid w:val="005A5C70"/>
    <w:rsid w:val="005A5D44"/>
    <w:rsid w:val="005A66D6"/>
    <w:rsid w:val="005A6C9F"/>
    <w:rsid w:val="005A735A"/>
    <w:rsid w:val="005A7431"/>
    <w:rsid w:val="005B06E6"/>
    <w:rsid w:val="005B0A92"/>
    <w:rsid w:val="005B0C61"/>
    <w:rsid w:val="005B0D7D"/>
    <w:rsid w:val="005B0E21"/>
    <w:rsid w:val="005B0F4D"/>
    <w:rsid w:val="005B1D87"/>
    <w:rsid w:val="005B23A8"/>
    <w:rsid w:val="005B248A"/>
    <w:rsid w:val="005B2766"/>
    <w:rsid w:val="005B2AEB"/>
    <w:rsid w:val="005B2D6F"/>
    <w:rsid w:val="005B2E7C"/>
    <w:rsid w:val="005B342F"/>
    <w:rsid w:val="005B37C9"/>
    <w:rsid w:val="005B3D0A"/>
    <w:rsid w:val="005B44B4"/>
    <w:rsid w:val="005B453D"/>
    <w:rsid w:val="005B4836"/>
    <w:rsid w:val="005B4ACD"/>
    <w:rsid w:val="005B4E12"/>
    <w:rsid w:val="005B53B5"/>
    <w:rsid w:val="005B5B83"/>
    <w:rsid w:val="005B5CDC"/>
    <w:rsid w:val="005B6CD1"/>
    <w:rsid w:val="005B78EC"/>
    <w:rsid w:val="005B7A63"/>
    <w:rsid w:val="005B7AB6"/>
    <w:rsid w:val="005C044E"/>
    <w:rsid w:val="005C06E0"/>
    <w:rsid w:val="005C20BE"/>
    <w:rsid w:val="005C3439"/>
    <w:rsid w:val="005C3614"/>
    <w:rsid w:val="005C380E"/>
    <w:rsid w:val="005C3AE9"/>
    <w:rsid w:val="005C423B"/>
    <w:rsid w:val="005C47A2"/>
    <w:rsid w:val="005C4DA1"/>
    <w:rsid w:val="005C6627"/>
    <w:rsid w:val="005C6849"/>
    <w:rsid w:val="005C6BC3"/>
    <w:rsid w:val="005C6EC3"/>
    <w:rsid w:val="005C6EC9"/>
    <w:rsid w:val="005C741C"/>
    <w:rsid w:val="005C74DA"/>
    <w:rsid w:val="005C7670"/>
    <w:rsid w:val="005C7967"/>
    <w:rsid w:val="005C7B72"/>
    <w:rsid w:val="005C7D31"/>
    <w:rsid w:val="005C7E4B"/>
    <w:rsid w:val="005D000C"/>
    <w:rsid w:val="005D125B"/>
    <w:rsid w:val="005D134F"/>
    <w:rsid w:val="005D18A3"/>
    <w:rsid w:val="005D1EE3"/>
    <w:rsid w:val="005D314C"/>
    <w:rsid w:val="005D331D"/>
    <w:rsid w:val="005D355E"/>
    <w:rsid w:val="005D35FF"/>
    <w:rsid w:val="005D3AC6"/>
    <w:rsid w:val="005D47A9"/>
    <w:rsid w:val="005D48C8"/>
    <w:rsid w:val="005D49D6"/>
    <w:rsid w:val="005D4F20"/>
    <w:rsid w:val="005D52F3"/>
    <w:rsid w:val="005D5394"/>
    <w:rsid w:val="005D599B"/>
    <w:rsid w:val="005D5C44"/>
    <w:rsid w:val="005D5C4D"/>
    <w:rsid w:val="005D6850"/>
    <w:rsid w:val="005D68DD"/>
    <w:rsid w:val="005D69C0"/>
    <w:rsid w:val="005D6D0A"/>
    <w:rsid w:val="005D6F93"/>
    <w:rsid w:val="005D7804"/>
    <w:rsid w:val="005D7ABE"/>
    <w:rsid w:val="005E07A3"/>
    <w:rsid w:val="005E08D6"/>
    <w:rsid w:val="005E0E10"/>
    <w:rsid w:val="005E133F"/>
    <w:rsid w:val="005E1A37"/>
    <w:rsid w:val="005E1A96"/>
    <w:rsid w:val="005E1F9D"/>
    <w:rsid w:val="005E230D"/>
    <w:rsid w:val="005E2363"/>
    <w:rsid w:val="005E29E8"/>
    <w:rsid w:val="005E2A55"/>
    <w:rsid w:val="005E2DFF"/>
    <w:rsid w:val="005E312A"/>
    <w:rsid w:val="005E3241"/>
    <w:rsid w:val="005E3700"/>
    <w:rsid w:val="005E3C99"/>
    <w:rsid w:val="005E3E06"/>
    <w:rsid w:val="005E45B1"/>
    <w:rsid w:val="005E45D9"/>
    <w:rsid w:val="005E48D6"/>
    <w:rsid w:val="005E4A4A"/>
    <w:rsid w:val="005E4FB3"/>
    <w:rsid w:val="005E5448"/>
    <w:rsid w:val="005E5EA0"/>
    <w:rsid w:val="005E6408"/>
    <w:rsid w:val="005E6ACF"/>
    <w:rsid w:val="005E7674"/>
    <w:rsid w:val="005E7BD3"/>
    <w:rsid w:val="005E7CB6"/>
    <w:rsid w:val="005F0F1D"/>
    <w:rsid w:val="005F16A5"/>
    <w:rsid w:val="005F1FA0"/>
    <w:rsid w:val="005F212B"/>
    <w:rsid w:val="005F2165"/>
    <w:rsid w:val="005F230A"/>
    <w:rsid w:val="005F2AA9"/>
    <w:rsid w:val="005F2F22"/>
    <w:rsid w:val="005F30FC"/>
    <w:rsid w:val="005F34FC"/>
    <w:rsid w:val="005F40AA"/>
    <w:rsid w:val="005F4B24"/>
    <w:rsid w:val="005F4B6F"/>
    <w:rsid w:val="005F5809"/>
    <w:rsid w:val="005F5E80"/>
    <w:rsid w:val="005F66B6"/>
    <w:rsid w:val="005F6AF8"/>
    <w:rsid w:val="005F707A"/>
    <w:rsid w:val="005F77E4"/>
    <w:rsid w:val="005F7B39"/>
    <w:rsid w:val="005F7CC2"/>
    <w:rsid w:val="00600299"/>
    <w:rsid w:val="006006DC"/>
    <w:rsid w:val="006009E6"/>
    <w:rsid w:val="00600E08"/>
    <w:rsid w:val="0060127D"/>
    <w:rsid w:val="0060134F"/>
    <w:rsid w:val="00601779"/>
    <w:rsid w:val="006020DE"/>
    <w:rsid w:val="006024A0"/>
    <w:rsid w:val="00602806"/>
    <w:rsid w:val="006029B0"/>
    <w:rsid w:val="00602B58"/>
    <w:rsid w:val="00602E9C"/>
    <w:rsid w:val="00602F3C"/>
    <w:rsid w:val="00603127"/>
    <w:rsid w:val="0060384A"/>
    <w:rsid w:val="00603903"/>
    <w:rsid w:val="0060392D"/>
    <w:rsid w:val="00603D21"/>
    <w:rsid w:val="00603E52"/>
    <w:rsid w:val="00605946"/>
    <w:rsid w:val="00605C48"/>
    <w:rsid w:val="00605C99"/>
    <w:rsid w:val="00605E65"/>
    <w:rsid w:val="00605E73"/>
    <w:rsid w:val="00606F20"/>
    <w:rsid w:val="00606F4A"/>
    <w:rsid w:val="0060725A"/>
    <w:rsid w:val="00610675"/>
    <w:rsid w:val="006112CF"/>
    <w:rsid w:val="00611E9E"/>
    <w:rsid w:val="00612923"/>
    <w:rsid w:val="00612A69"/>
    <w:rsid w:val="006135C7"/>
    <w:rsid w:val="00613B13"/>
    <w:rsid w:val="00613E2C"/>
    <w:rsid w:val="0061413B"/>
    <w:rsid w:val="00614CBD"/>
    <w:rsid w:val="0061538A"/>
    <w:rsid w:val="006156CE"/>
    <w:rsid w:val="00615DD5"/>
    <w:rsid w:val="00615E4A"/>
    <w:rsid w:val="00616534"/>
    <w:rsid w:val="00616E33"/>
    <w:rsid w:val="00617B37"/>
    <w:rsid w:val="00617E65"/>
    <w:rsid w:val="006207F8"/>
    <w:rsid w:val="00620802"/>
    <w:rsid w:val="006212BE"/>
    <w:rsid w:val="00622193"/>
    <w:rsid w:val="0062242F"/>
    <w:rsid w:val="0062252C"/>
    <w:rsid w:val="00622D28"/>
    <w:rsid w:val="006237A4"/>
    <w:rsid w:val="006244CF"/>
    <w:rsid w:val="0062502F"/>
    <w:rsid w:val="006250C4"/>
    <w:rsid w:val="00625112"/>
    <w:rsid w:val="00625E92"/>
    <w:rsid w:val="006263A6"/>
    <w:rsid w:val="0062693D"/>
    <w:rsid w:val="00626A47"/>
    <w:rsid w:val="00626E91"/>
    <w:rsid w:val="006274C6"/>
    <w:rsid w:val="006274DA"/>
    <w:rsid w:val="00627679"/>
    <w:rsid w:val="00627696"/>
    <w:rsid w:val="00627EB4"/>
    <w:rsid w:val="00627F2B"/>
    <w:rsid w:val="00627F69"/>
    <w:rsid w:val="0063117C"/>
    <w:rsid w:val="006313C6"/>
    <w:rsid w:val="00631D60"/>
    <w:rsid w:val="00631D9B"/>
    <w:rsid w:val="00631FEB"/>
    <w:rsid w:val="00632294"/>
    <w:rsid w:val="00632A2C"/>
    <w:rsid w:val="00632DB7"/>
    <w:rsid w:val="00633839"/>
    <w:rsid w:val="00633ADE"/>
    <w:rsid w:val="00633DB6"/>
    <w:rsid w:val="00633FE5"/>
    <w:rsid w:val="006355B0"/>
    <w:rsid w:val="006361F1"/>
    <w:rsid w:val="00636456"/>
    <w:rsid w:val="00636514"/>
    <w:rsid w:val="00636714"/>
    <w:rsid w:val="00636D6F"/>
    <w:rsid w:val="006371EC"/>
    <w:rsid w:val="0063739B"/>
    <w:rsid w:val="0063749F"/>
    <w:rsid w:val="006379AB"/>
    <w:rsid w:val="00640863"/>
    <w:rsid w:val="00640A22"/>
    <w:rsid w:val="00640DEE"/>
    <w:rsid w:val="00641142"/>
    <w:rsid w:val="006419D0"/>
    <w:rsid w:val="00642273"/>
    <w:rsid w:val="006425A2"/>
    <w:rsid w:val="00642A22"/>
    <w:rsid w:val="00642AA3"/>
    <w:rsid w:val="00643070"/>
    <w:rsid w:val="00643155"/>
    <w:rsid w:val="00643BE2"/>
    <w:rsid w:val="006444DC"/>
    <w:rsid w:val="006444F3"/>
    <w:rsid w:val="00644517"/>
    <w:rsid w:val="006447AC"/>
    <w:rsid w:val="0064499C"/>
    <w:rsid w:val="006453D5"/>
    <w:rsid w:val="00645408"/>
    <w:rsid w:val="00645783"/>
    <w:rsid w:val="00645A44"/>
    <w:rsid w:val="0064660B"/>
    <w:rsid w:val="00646DE7"/>
    <w:rsid w:val="0064707A"/>
    <w:rsid w:val="00647680"/>
    <w:rsid w:val="00647702"/>
    <w:rsid w:val="00647C22"/>
    <w:rsid w:val="006505B1"/>
    <w:rsid w:val="0065079A"/>
    <w:rsid w:val="006509BA"/>
    <w:rsid w:val="00650DBF"/>
    <w:rsid w:val="00650DDB"/>
    <w:rsid w:val="00650FC4"/>
    <w:rsid w:val="00651809"/>
    <w:rsid w:val="00651F52"/>
    <w:rsid w:val="0065261B"/>
    <w:rsid w:val="0065296B"/>
    <w:rsid w:val="00652C04"/>
    <w:rsid w:val="00653364"/>
    <w:rsid w:val="006535AE"/>
    <w:rsid w:val="00653AED"/>
    <w:rsid w:val="00653B8D"/>
    <w:rsid w:val="0065411B"/>
    <w:rsid w:val="0065432F"/>
    <w:rsid w:val="00654339"/>
    <w:rsid w:val="00655484"/>
    <w:rsid w:val="006558EB"/>
    <w:rsid w:val="00655D7D"/>
    <w:rsid w:val="00656610"/>
    <w:rsid w:val="00656D89"/>
    <w:rsid w:val="00656F2B"/>
    <w:rsid w:val="00657306"/>
    <w:rsid w:val="0065785A"/>
    <w:rsid w:val="006578E1"/>
    <w:rsid w:val="00657A67"/>
    <w:rsid w:val="00657F6B"/>
    <w:rsid w:val="00660296"/>
    <w:rsid w:val="00660ADB"/>
    <w:rsid w:val="00660F2A"/>
    <w:rsid w:val="006610E4"/>
    <w:rsid w:val="00661452"/>
    <w:rsid w:val="0066175B"/>
    <w:rsid w:val="00662E58"/>
    <w:rsid w:val="00662FFF"/>
    <w:rsid w:val="00663946"/>
    <w:rsid w:val="006639CA"/>
    <w:rsid w:val="00663F0E"/>
    <w:rsid w:val="00664303"/>
    <w:rsid w:val="006654C6"/>
    <w:rsid w:val="00665AA6"/>
    <w:rsid w:val="00665ED6"/>
    <w:rsid w:val="00666814"/>
    <w:rsid w:val="00666D77"/>
    <w:rsid w:val="006701A0"/>
    <w:rsid w:val="0067021F"/>
    <w:rsid w:val="00670970"/>
    <w:rsid w:val="00670BB6"/>
    <w:rsid w:val="00670F09"/>
    <w:rsid w:val="006713EE"/>
    <w:rsid w:val="0067163A"/>
    <w:rsid w:val="00671786"/>
    <w:rsid w:val="00671D14"/>
    <w:rsid w:val="00671D31"/>
    <w:rsid w:val="00672D7C"/>
    <w:rsid w:val="00673239"/>
    <w:rsid w:val="006734E2"/>
    <w:rsid w:val="00673A56"/>
    <w:rsid w:val="00673D31"/>
    <w:rsid w:val="00673F37"/>
    <w:rsid w:val="0067466F"/>
    <w:rsid w:val="00674A0C"/>
    <w:rsid w:val="00674D2E"/>
    <w:rsid w:val="00674D5F"/>
    <w:rsid w:val="006755E8"/>
    <w:rsid w:val="00675667"/>
    <w:rsid w:val="00675E22"/>
    <w:rsid w:val="006760E3"/>
    <w:rsid w:val="006762F1"/>
    <w:rsid w:val="0067672B"/>
    <w:rsid w:val="00676B66"/>
    <w:rsid w:val="00676D2C"/>
    <w:rsid w:val="00676F89"/>
    <w:rsid w:val="006775AE"/>
    <w:rsid w:val="006778EA"/>
    <w:rsid w:val="006800FB"/>
    <w:rsid w:val="00680373"/>
    <w:rsid w:val="00680952"/>
    <w:rsid w:val="00680A02"/>
    <w:rsid w:val="00681C57"/>
    <w:rsid w:val="00681EDD"/>
    <w:rsid w:val="0068244E"/>
    <w:rsid w:val="006825FA"/>
    <w:rsid w:val="00682828"/>
    <w:rsid w:val="006828F2"/>
    <w:rsid w:val="00682ADA"/>
    <w:rsid w:val="00682DC7"/>
    <w:rsid w:val="00682DDD"/>
    <w:rsid w:val="00682E67"/>
    <w:rsid w:val="00683A39"/>
    <w:rsid w:val="00683FE2"/>
    <w:rsid w:val="00685BA9"/>
    <w:rsid w:val="00685DF9"/>
    <w:rsid w:val="006861E3"/>
    <w:rsid w:val="0068632E"/>
    <w:rsid w:val="00686AAA"/>
    <w:rsid w:val="00686F4C"/>
    <w:rsid w:val="0068707F"/>
    <w:rsid w:val="00687DC7"/>
    <w:rsid w:val="00687EC0"/>
    <w:rsid w:val="00690308"/>
    <w:rsid w:val="00690930"/>
    <w:rsid w:val="00690C58"/>
    <w:rsid w:val="00691391"/>
    <w:rsid w:val="006915CB"/>
    <w:rsid w:val="0069167A"/>
    <w:rsid w:val="00692529"/>
    <w:rsid w:val="00692C37"/>
    <w:rsid w:val="00693CE1"/>
    <w:rsid w:val="00693FBA"/>
    <w:rsid w:val="006940D8"/>
    <w:rsid w:val="00694411"/>
    <w:rsid w:val="00694468"/>
    <w:rsid w:val="006944E1"/>
    <w:rsid w:val="00694537"/>
    <w:rsid w:val="00694BE5"/>
    <w:rsid w:val="00695001"/>
    <w:rsid w:val="006962E9"/>
    <w:rsid w:val="0069636D"/>
    <w:rsid w:val="00696645"/>
    <w:rsid w:val="00696F34"/>
    <w:rsid w:val="006972D5"/>
    <w:rsid w:val="00697A6A"/>
    <w:rsid w:val="00697C41"/>
    <w:rsid w:val="00697C46"/>
    <w:rsid w:val="00697C94"/>
    <w:rsid w:val="00697D07"/>
    <w:rsid w:val="006A00C9"/>
    <w:rsid w:val="006A0370"/>
    <w:rsid w:val="006A0666"/>
    <w:rsid w:val="006A0BD4"/>
    <w:rsid w:val="006A1AF0"/>
    <w:rsid w:val="006A2130"/>
    <w:rsid w:val="006A21FA"/>
    <w:rsid w:val="006A27AD"/>
    <w:rsid w:val="006A2D24"/>
    <w:rsid w:val="006A373C"/>
    <w:rsid w:val="006A3CEA"/>
    <w:rsid w:val="006A3EA3"/>
    <w:rsid w:val="006A4816"/>
    <w:rsid w:val="006A4A65"/>
    <w:rsid w:val="006A4F6D"/>
    <w:rsid w:val="006A6217"/>
    <w:rsid w:val="006A7279"/>
    <w:rsid w:val="006A7824"/>
    <w:rsid w:val="006A796D"/>
    <w:rsid w:val="006A7B22"/>
    <w:rsid w:val="006B07D6"/>
    <w:rsid w:val="006B1150"/>
    <w:rsid w:val="006B13C8"/>
    <w:rsid w:val="006B140D"/>
    <w:rsid w:val="006B1B9D"/>
    <w:rsid w:val="006B271C"/>
    <w:rsid w:val="006B2A6F"/>
    <w:rsid w:val="006B2E29"/>
    <w:rsid w:val="006B300B"/>
    <w:rsid w:val="006B378A"/>
    <w:rsid w:val="006B49E1"/>
    <w:rsid w:val="006B4C7A"/>
    <w:rsid w:val="006B4D22"/>
    <w:rsid w:val="006B5735"/>
    <w:rsid w:val="006B5F45"/>
    <w:rsid w:val="006B6025"/>
    <w:rsid w:val="006B617F"/>
    <w:rsid w:val="006B648A"/>
    <w:rsid w:val="006B741E"/>
    <w:rsid w:val="006B753F"/>
    <w:rsid w:val="006B7CC6"/>
    <w:rsid w:val="006B7DE9"/>
    <w:rsid w:val="006C1BA6"/>
    <w:rsid w:val="006C216A"/>
    <w:rsid w:val="006C2315"/>
    <w:rsid w:val="006C292E"/>
    <w:rsid w:val="006C302B"/>
    <w:rsid w:val="006C3776"/>
    <w:rsid w:val="006C3AC0"/>
    <w:rsid w:val="006C4D08"/>
    <w:rsid w:val="006C5021"/>
    <w:rsid w:val="006C5233"/>
    <w:rsid w:val="006C54E5"/>
    <w:rsid w:val="006C57E7"/>
    <w:rsid w:val="006C5810"/>
    <w:rsid w:val="006C5A6C"/>
    <w:rsid w:val="006C7AA8"/>
    <w:rsid w:val="006D02ED"/>
    <w:rsid w:val="006D1866"/>
    <w:rsid w:val="006D1B91"/>
    <w:rsid w:val="006D2129"/>
    <w:rsid w:val="006D225B"/>
    <w:rsid w:val="006D31FA"/>
    <w:rsid w:val="006D3820"/>
    <w:rsid w:val="006D4232"/>
    <w:rsid w:val="006D48C5"/>
    <w:rsid w:val="006D4F77"/>
    <w:rsid w:val="006D50DD"/>
    <w:rsid w:val="006D52BA"/>
    <w:rsid w:val="006D5C9D"/>
    <w:rsid w:val="006D6503"/>
    <w:rsid w:val="006D6BF3"/>
    <w:rsid w:val="006D6DCF"/>
    <w:rsid w:val="006D6E46"/>
    <w:rsid w:val="006D745B"/>
    <w:rsid w:val="006D7FC0"/>
    <w:rsid w:val="006E01DA"/>
    <w:rsid w:val="006E1B92"/>
    <w:rsid w:val="006E3309"/>
    <w:rsid w:val="006E3484"/>
    <w:rsid w:val="006E392C"/>
    <w:rsid w:val="006E3DAB"/>
    <w:rsid w:val="006E5D8C"/>
    <w:rsid w:val="006E5DAA"/>
    <w:rsid w:val="006E5FE9"/>
    <w:rsid w:val="006E6869"/>
    <w:rsid w:val="006E6B91"/>
    <w:rsid w:val="006E7283"/>
    <w:rsid w:val="006E7F48"/>
    <w:rsid w:val="006F1391"/>
    <w:rsid w:val="006F13E0"/>
    <w:rsid w:val="006F17F7"/>
    <w:rsid w:val="006F1CAA"/>
    <w:rsid w:val="006F2505"/>
    <w:rsid w:val="006F3330"/>
    <w:rsid w:val="006F33C0"/>
    <w:rsid w:val="006F354B"/>
    <w:rsid w:val="006F3AFB"/>
    <w:rsid w:val="006F3B9C"/>
    <w:rsid w:val="006F3D24"/>
    <w:rsid w:val="006F4403"/>
    <w:rsid w:val="006F5368"/>
    <w:rsid w:val="006F5586"/>
    <w:rsid w:val="006F5A50"/>
    <w:rsid w:val="006F6A98"/>
    <w:rsid w:val="006F6B7A"/>
    <w:rsid w:val="006F6BAC"/>
    <w:rsid w:val="006F6CC7"/>
    <w:rsid w:val="006F7569"/>
    <w:rsid w:val="006F75AF"/>
    <w:rsid w:val="006F7972"/>
    <w:rsid w:val="00700261"/>
    <w:rsid w:val="007008D5"/>
    <w:rsid w:val="00700B5C"/>
    <w:rsid w:val="007017B4"/>
    <w:rsid w:val="00701C5F"/>
    <w:rsid w:val="00701F58"/>
    <w:rsid w:val="00702BC7"/>
    <w:rsid w:val="00703469"/>
    <w:rsid w:val="00703D2C"/>
    <w:rsid w:val="007045D8"/>
    <w:rsid w:val="007048AA"/>
    <w:rsid w:val="00705669"/>
    <w:rsid w:val="0070595F"/>
    <w:rsid w:val="00705E4D"/>
    <w:rsid w:val="00705E66"/>
    <w:rsid w:val="00706D04"/>
    <w:rsid w:val="00706F9F"/>
    <w:rsid w:val="00706FE1"/>
    <w:rsid w:val="007072DC"/>
    <w:rsid w:val="00707535"/>
    <w:rsid w:val="007079A9"/>
    <w:rsid w:val="00707D40"/>
    <w:rsid w:val="0071078B"/>
    <w:rsid w:val="0071145B"/>
    <w:rsid w:val="00711B42"/>
    <w:rsid w:val="00711C49"/>
    <w:rsid w:val="00711F35"/>
    <w:rsid w:val="007124E8"/>
    <w:rsid w:val="0071314B"/>
    <w:rsid w:val="007133DE"/>
    <w:rsid w:val="007135B3"/>
    <w:rsid w:val="007138AB"/>
    <w:rsid w:val="00713C82"/>
    <w:rsid w:val="00714483"/>
    <w:rsid w:val="007148B0"/>
    <w:rsid w:val="00714963"/>
    <w:rsid w:val="00714EB8"/>
    <w:rsid w:val="00715E87"/>
    <w:rsid w:val="007161C3"/>
    <w:rsid w:val="00716C73"/>
    <w:rsid w:val="007170B8"/>
    <w:rsid w:val="007173ED"/>
    <w:rsid w:val="007174B7"/>
    <w:rsid w:val="007178C2"/>
    <w:rsid w:val="007178E4"/>
    <w:rsid w:val="00717A2A"/>
    <w:rsid w:val="00717FEB"/>
    <w:rsid w:val="0072006B"/>
    <w:rsid w:val="007200CB"/>
    <w:rsid w:val="00720363"/>
    <w:rsid w:val="00720827"/>
    <w:rsid w:val="00720852"/>
    <w:rsid w:val="00721C62"/>
    <w:rsid w:val="007221AE"/>
    <w:rsid w:val="00723447"/>
    <w:rsid w:val="00723C3A"/>
    <w:rsid w:val="00723F38"/>
    <w:rsid w:val="00724161"/>
    <w:rsid w:val="007243D9"/>
    <w:rsid w:val="007258DF"/>
    <w:rsid w:val="007259A1"/>
    <w:rsid w:val="00725C33"/>
    <w:rsid w:val="007275E8"/>
    <w:rsid w:val="00727860"/>
    <w:rsid w:val="0073121C"/>
    <w:rsid w:val="00731692"/>
    <w:rsid w:val="0073175E"/>
    <w:rsid w:val="007320ED"/>
    <w:rsid w:val="007321D4"/>
    <w:rsid w:val="00732240"/>
    <w:rsid w:val="00732382"/>
    <w:rsid w:val="00732BE2"/>
    <w:rsid w:val="00732CE7"/>
    <w:rsid w:val="007335DA"/>
    <w:rsid w:val="00733678"/>
    <w:rsid w:val="007337B4"/>
    <w:rsid w:val="0073382F"/>
    <w:rsid w:val="00734F3C"/>
    <w:rsid w:val="007350C4"/>
    <w:rsid w:val="00735164"/>
    <w:rsid w:val="0073519C"/>
    <w:rsid w:val="007352D0"/>
    <w:rsid w:val="007359AD"/>
    <w:rsid w:val="00735CCA"/>
    <w:rsid w:val="00735E16"/>
    <w:rsid w:val="007364F3"/>
    <w:rsid w:val="00737019"/>
    <w:rsid w:val="00737917"/>
    <w:rsid w:val="00737A19"/>
    <w:rsid w:val="00737D5E"/>
    <w:rsid w:val="00737E47"/>
    <w:rsid w:val="007401B6"/>
    <w:rsid w:val="007406DE"/>
    <w:rsid w:val="0074097C"/>
    <w:rsid w:val="007410CB"/>
    <w:rsid w:val="007429E1"/>
    <w:rsid w:val="00742F02"/>
    <w:rsid w:val="007438D0"/>
    <w:rsid w:val="00744058"/>
    <w:rsid w:val="007443C5"/>
    <w:rsid w:val="00744493"/>
    <w:rsid w:val="007450C1"/>
    <w:rsid w:val="00745948"/>
    <w:rsid w:val="00745C02"/>
    <w:rsid w:val="0074656C"/>
    <w:rsid w:val="0074708C"/>
    <w:rsid w:val="00747411"/>
    <w:rsid w:val="00747625"/>
    <w:rsid w:val="00747E24"/>
    <w:rsid w:val="0075039B"/>
    <w:rsid w:val="007508EF"/>
    <w:rsid w:val="00750E50"/>
    <w:rsid w:val="007518A1"/>
    <w:rsid w:val="007524CC"/>
    <w:rsid w:val="00752541"/>
    <w:rsid w:val="00752909"/>
    <w:rsid w:val="00752E87"/>
    <w:rsid w:val="00752F78"/>
    <w:rsid w:val="0075391B"/>
    <w:rsid w:val="0075407F"/>
    <w:rsid w:val="007540E9"/>
    <w:rsid w:val="00754642"/>
    <w:rsid w:val="00754B14"/>
    <w:rsid w:val="00755149"/>
    <w:rsid w:val="00755253"/>
    <w:rsid w:val="00755302"/>
    <w:rsid w:val="007554DF"/>
    <w:rsid w:val="007557B7"/>
    <w:rsid w:val="00755815"/>
    <w:rsid w:val="007558B2"/>
    <w:rsid w:val="007565D3"/>
    <w:rsid w:val="007566C2"/>
    <w:rsid w:val="00756781"/>
    <w:rsid w:val="00757758"/>
    <w:rsid w:val="007577E8"/>
    <w:rsid w:val="00757AE2"/>
    <w:rsid w:val="00757F2E"/>
    <w:rsid w:val="00760023"/>
    <w:rsid w:val="0076060B"/>
    <w:rsid w:val="007606B7"/>
    <w:rsid w:val="007606E7"/>
    <w:rsid w:val="007609E0"/>
    <w:rsid w:val="00760A7D"/>
    <w:rsid w:val="00760D9B"/>
    <w:rsid w:val="007610EF"/>
    <w:rsid w:val="00761939"/>
    <w:rsid w:val="00761B24"/>
    <w:rsid w:val="00761DA2"/>
    <w:rsid w:val="00761FD7"/>
    <w:rsid w:val="00761FDC"/>
    <w:rsid w:val="00762038"/>
    <w:rsid w:val="00762069"/>
    <w:rsid w:val="00762511"/>
    <w:rsid w:val="007626BD"/>
    <w:rsid w:val="00762F7C"/>
    <w:rsid w:val="007630C5"/>
    <w:rsid w:val="007630C9"/>
    <w:rsid w:val="007633A7"/>
    <w:rsid w:val="00765D17"/>
    <w:rsid w:val="00765F63"/>
    <w:rsid w:val="00766696"/>
    <w:rsid w:val="00766965"/>
    <w:rsid w:val="00766E1E"/>
    <w:rsid w:val="007671DD"/>
    <w:rsid w:val="0076739D"/>
    <w:rsid w:val="0076759A"/>
    <w:rsid w:val="007676A1"/>
    <w:rsid w:val="0077000F"/>
    <w:rsid w:val="00771019"/>
    <w:rsid w:val="007711AD"/>
    <w:rsid w:val="007714E7"/>
    <w:rsid w:val="0077193C"/>
    <w:rsid w:val="00771ADE"/>
    <w:rsid w:val="00772858"/>
    <w:rsid w:val="00772CA3"/>
    <w:rsid w:val="00773960"/>
    <w:rsid w:val="00773D1A"/>
    <w:rsid w:val="00774334"/>
    <w:rsid w:val="007743B6"/>
    <w:rsid w:val="00774591"/>
    <w:rsid w:val="00774787"/>
    <w:rsid w:val="00775F91"/>
    <w:rsid w:val="007761C1"/>
    <w:rsid w:val="007762EB"/>
    <w:rsid w:val="007764E9"/>
    <w:rsid w:val="007766D7"/>
    <w:rsid w:val="00776FE2"/>
    <w:rsid w:val="007773FC"/>
    <w:rsid w:val="00777AFF"/>
    <w:rsid w:val="00777B1D"/>
    <w:rsid w:val="00777B6E"/>
    <w:rsid w:val="0078043F"/>
    <w:rsid w:val="00780516"/>
    <w:rsid w:val="00780A68"/>
    <w:rsid w:val="00780B45"/>
    <w:rsid w:val="00780BA4"/>
    <w:rsid w:val="00780F9F"/>
    <w:rsid w:val="0078174E"/>
    <w:rsid w:val="007818C3"/>
    <w:rsid w:val="00781DDE"/>
    <w:rsid w:val="0078235C"/>
    <w:rsid w:val="0078261D"/>
    <w:rsid w:val="00782CF1"/>
    <w:rsid w:val="00783950"/>
    <w:rsid w:val="00783D9E"/>
    <w:rsid w:val="00783DFD"/>
    <w:rsid w:val="007844EC"/>
    <w:rsid w:val="0078488A"/>
    <w:rsid w:val="007848AA"/>
    <w:rsid w:val="00784AB5"/>
    <w:rsid w:val="00784F55"/>
    <w:rsid w:val="00785EB5"/>
    <w:rsid w:val="00785F59"/>
    <w:rsid w:val="0078648A"/>
    <w:rsid w:val="007868D1"/>
    <w:rsid w:val="00786C55"/>
    <w:rsid w:val="00787172"/>
    <w:rsid w:val="00787524"/>
    <w:rsid w:val="00787F1E"/>
    <w:rsid w:val="00790442"/>
    <w:rsid w:val="00790673"/>
    <w:rsid w:val="00790D10"/>
    <w:rsid w:val="00790F0F"/>
    <w:rsid w:val="0079109E"/>
    <w:rsid w:val="00791A61"/>
    <w:rsid w:val="007927E9"/>
    <w:rsid w:val="007936FB"/>
    <w:rsid w:val="007937A8"/>
    <w:rsid w:val="007937DA"/>
    <w:rsid w:val="00793871"/>
    <w:rsid w:val="00793D09"/>
    <w:rsid w:val="00793D36"/>
    <w:rsid w:val="00793E5B"/>
    <w:rsid w:val="00793F40"/>
    <w:rsid w:val="0079491C"/>
    <w:rsid w:val="007951EF"/>
    <w:rsid w:val="007952E8"/>
    <w:rsid w:val="00795922"/>
    <w:rsid w:val="007959D4"/>
    <w:rsid w:val="00796C01"/>
    <w:rsid w:val="007A015C"/>
    <w:rsid w:val="007A0330"/>
    <w:rsid w:val="007A0442"/>
    <w:rsid w:val="007A0574"/>
    <w:rsid w:val="007A0666"/>
    <w:rsid w:val="007A068E"/>
    <w:rsid w:val="007A0843"/>
    <w:rsid w:val="007A14A2"/>
    <w:rsid w:val="007A19CD"/>
    <w:rsid w:val="007A1A4E"/>
    <w:rsid w:val="007A1F4C"/>
    <w:rsid w:val="007A202E"/>
    <w:rsid w:val="007A2372"/>
    <w:rsid w:val="007A2E9E"/>
    <w:rsid w:val="007A321E"/>
    <w:rsid w:val="007A3D6D"/>
    <w:rsid w:val="007A3DC8"/>
    <w:rsid w:val="007A3F49"/>
    <w:rsid w:val="007A5C5F"/>
    <w:rsid w:val="007A626D"/>
    <w:rsid w:val="007A6936"/>
    <w:rsid w:val="007A6940"/>
    <w:rsid w:val="007A7651"/>
    <w:rsid w:val="007B01CD"/>
    <w:rsid w:val="007B0B19"/>
    <w:rsid w:val="007B122A"/>
    <w:rsid w:val="007B1DC1"/>
    <w:rsid w:val="007B1F26"/>
    <w:rsid w:val="007B21DC"/>
    <w:rsid w:val="007B2237"/>
    <w:rsid w:val="007B240C"/>
    <w:rsid w:val="007B26F2"/>
    <w:rsid w:val="007B29ED"/>
    <w:rsid w:val="007B2A99"/>
    <w:rsid w:val="007B2EE2"/>
    <w:rsid w:val="007B44EA"/>
    <w:rsid w:val="007B46ED"/>
    <w:rsid w:val="007B47C0"/>
    <w:rsid w:val="007B4C63"/>
    <w:rsid w:val="007B4F90"/>
    <w:rsid w:val="007B59BE"/>
    <w:rsid w:val="007B60BC"/>
    <w:rsid w:val="007B7067"/>
    <w:rsid w:val="007B7580"/>
    <w:rsid w:val="007B778A"/>
    <w:rsid w:val="007B7F5C"/>
    <w:rsid w:val="007C094F"/>
    <w:rsid w:val="007C0D2A"/>
    <w:rsid w:val="007C15CC"/>
    <w:rsid w:val="007C1909"/>
    <w:rsid w:val="007C1F1A"/>
    <w:rsid w:val="007C1FD9"/>
    <w:rsid w:val="007C2313"/>
    <w:rsid w:val="007C28D5"/>
    <w:rsid w:val="007C30AB"/>
    <w:rsid w:val="007C37B8"/>
    <w:rsid w:val="007C3802"/>
    <w:rsid w:val="007C39B7"/>
    <w:rsid w:val="007C3D60"/>
    <w:rsid w:val="007C4398"/>
    <w:rsid w:val="007C45EF"/>
    <w:rsid w:val="007C4886"/>
    <w:rsid w:val="007C5149"/>
    <w:rsid w:val="007C5156"/>
    <w:rsid w:val="007C635C"/>
    <w:rsid w:val="007C645F"/>
    <w:rsid w:val="007C648D"/>
    <w:rsid w:val="007C6DEE"/>
    <w:rsid w:val="007C723A"/>
    <w:rsid w:val="007D0291"/>
    <w:rsid w:val="007D0394"/>
    <w:rsid w:val="007D15F1"/>
    <w:rsid w:val="007D1BF8"/>
    <w:rsid w:val="007D1C04"/>
    <w:rsid w:val="007D233F"/>
    <w:rsid w:val="007D26AC"/>
    <w:rsid w:val="007D286C"/>
    <w:rsid w:val="007D2F91"/>
    <w:rsid w:val="007D3CCE"/>
    <w:rsid w:val="007D4110"/>
    <w:rsid w:val="007D4302"/>
    <w:rsid w:val="007D436B"/>
    <w:rsid w:val="007D454A"/>
    <w:rsid w:val="007D4745"/>
    <w:rsid w:val="007D4C48"/>
    <w:rsid w:val="007D51A4"/>
    <w:rsid w:val="007D57AE"/>
    <w:rsid w:val="007D6391"/>
    <w:rsid w:val="007D659A"/>
    <w:rsid w:val="007D6752"/>
    <w:rsid w:val="007D6C9A"/>
    <w:rsid w:val="007D7661"/>
    <w:rsid w:val="007D7E0B"/>
    <w:rsid w:val="007E0043"/>
    <w:rsid w:val="007E0318"/>
    <w:rsid w:val="007E051A"/>
    <w:rsid w:val="007E065E"/>
    <w:rsid w:val="007E0E4B"/>
    <w:rsid w:val="007E1ECB"/>
    <w:rsid w:val="007E1FC0"/>
    <w:rsid w:val="007E2417"/>
    <w:rsid w:val="007E260F"/>
    <w:rsid w:val="007E28AC"/>
    <w:rsid w:val="007E2F92"/>
    <w:rsid w:val="007E31C3"/>
    <w:rsid w:val="007E34FF"/>
    <w:rsid w:val="007E3592"/>
    <w:rsid w:val="007E3731"/>
    <w:rsid w:val="007E3A9E"/>
    <w:rsid w:val="007E5411"/>
    <w:rsid w:val="007E549C"/>
    <w:rsid w:val="007E5AC4"/>
    <w:rsid w:val="007E5C43"/>
    <w:rsid w:val="007E6C8D"/>
    <w:rsid w:val="007E6CED"/>
    <w:rsid w:val="007E7446"/>
    <w:rsid w:val="007E7DB3"/>
    <w:rsid w:val="007F05D0"/>
    <w:rsid w:val="007F0E5E"/>
    <w:rsid w:val="007F1101"/>
    <w:rsid w:val="007F14F8"/>
    <w:rsid w:val="007F1B78"/>
    <w:rsid w:val="007F1BCF"/>
    <w:rsid w:val="007F1ECC"/>
    <w:rsid w:val="007F27A7"/>
    <w:rsid w:val="007F27B6"/>
    <w:rsid w:val="007F2B50"/>
    <w:rsid w:val="007F3BDC"/>
    <w:rsid w:val="007F3E96"/>
    <w:rsid w:val="007F4058"/>
    <w:rsid w:val="007F46D7"/>
    <w:rsid w:val="007F50B1"/>
    <w:rsid w:val="007F52FB"/>
    <w:rsid w:val="007F533C"/>
    <w:rsid w:val="007F5486"/>
    <w:rsid w:val="007F5583"/>
    <w:rsid w:val="007F58B3"/>
    <w:rsid w:val="007F5960"/>
    <w:rsid w:val="007F6466"/>
    <w:rsid w:val="007F6D5F"/>
    <w:rsid w:val="007F72DA"/>
    <w:rsid w:val="007F7791"/>
    <w:rsid w:val="007F7B17"/>
    <w:rsid w:val="007F7FFE"/>
    <w:rsid w:val="00800363"/>
    <w:rsid w:val="00800518"/>
    <w:rsid w:val="008007FE"/>
    <w:rsid w:val="00801359"/>
    <w:rsid w:val="00802F21"/>
    <w:rsid w:val="00803491"/>
    <w:rsid w:val="008034A8"/>
    <w:rsid w:val="00803E6A"/>
    <w:rsid w:val="00803F96"/>
    <w:rsid w:val="0080444C"/>
    <w:rsid w:val="00804509"/>
    <w:rsid w:val="00804A10"/>
    <w:rsid w:val="00804A72"/>
    <w:rsid w:val="00804A9A"/>
    <w:rsid w:val="0080504B"/>
    <w:rsid w:val="00805D50"/>
    <w:rsid w:val="00805D6A"/>
    <w:rsid w:val="00805EBF"/>
    <w:rsid w:val="00806B5F"/>
    <w:rsid w:val="00807268"/>
    <w:rsid w:val="00807A42"/>
    <w:rsid w:val="0081007F"/>
    <w:rsid w:val="00810177"/>
    <w:rsid w:val="008102AE"/>
    <w:rsid w:val="00810325"/>
    <w:rsid w:val="0081069D"/>
    <w:rsid w:val="00810D1B"/>
    <w:rsid w:val="00810D8D"/>
    <w:rsid w:val="008110A5"/>
    <w:rsid w:val="0081115E"/>
    <w:rsid w:val="00811281"/>
    <w:rsid w:val="00812281"/>
    <w:rsid w:val="00812569"/>
    <w:rsid w:val="008128D6"/>
    <w:rsid w:val="00813032"/>
    <w:rsid w:val="008149E6"/>
    <w:rsid w:val="00814A68"/>
    <w:rsid w:val="00814D60"/>
    <w:rsid w:val="008159C0"/>
    <w:rsid w:val="008163C9"/>
    <w:rsid w:val="008169AB"/>
    <w:rsid w:val="00816D53"/>
    <w:rsid w:val="0081745B"/>
    <w:rsid w:val="00820493"/>
    <w:rsid w:val="00820527"/>
    <w:rsid w:val="00820FF4"/>
    <w:rsid w:val="008212E7"/>
    <w:rsid w:val="008212FC"/>
    <w:rsid w:val="00821BA8"/>
    <w:rsid w:val="00821C3C"/>
    <w:rsid w:val="0082251A"/>
    <w:rsid w:val="00822701"/>
    <w:rsid w:val="00823057"/>
    <w:rsid w:val="008231E2"/>
    <w:rsid w:val="0082394E"/>
    <w:rsid w:val="0082501E"/>
    <w:rsid w:val="00825223"/>
    <w:rsid w:val="0082527E"/>
    <w:rsid w:val="00825791"/>
    <w:rsid w:val="00825AAC"/>
    <w:rsid w:val="008260D4"/>
    <w:rsid w:val="008261B9"/>
    <w:rsid w:val="00826539"/>
    <w:rsid w:val="00826B42"/>
    <w:rsid w:val="00826D22"/>
    <w:rsid w:val="00826DFC"/>
    <w:rsid w:val="00827756"/>
    <w:rsid w:val="00827DEE"/>
    <w:rsid w:val="00827E0C"/>
    <w:rsid w:val="00830A07"/>
    <w:rsid w:val="00830BC9"/>
    <w:rsid w:val="00831B43"/>
    <w:rsid w:val="00831E12"/>
    <w:rsid w:val="008333AE"/>
    <w:rsid w:val="0083357E"/>
    <w:rsid w:val="00834979"/>
    <w:rsid w:val="008352D3"/>
    <w:rsid w:val="00836966"/>
    <w:rsid w:val="00836BEF"/>
    <w:rsid w:val="00837490"/>
    <w:rsid w:val="00837C00"/>
    <w:rsid w:val="00837D3E"/>
    <w:rsid w:val="00840121"/>
    <w:rsid w:val="00840483"/>
    <w:rsid w:val="008410C8"/>
    <w:rsid w:val="0084137F"/>
    <w:rsid w:val="00841404"/>
    <w:rsid w:val="00842600"/>
    <w:rsid w:val="00842D95"/>
    <w:rsid w:val="00842F7D"/>
    <w:rsid w:val="008440B3"/>
    <w:rsid w:val="00844133"/>
    <w:rsid w:val="0084440F"/>
    <w:rsid w:val="0084454B"/>
    <w:rsid w:val="008447F3"/>
    <w:rsid w:val="00844811"/>
    <w:rsid w:val="0084493A"/>
    <w:rsid w:val="008450F3"/>
    <w:rsid w:val="00845751"/>
    <w:rsid w:val="008459E8"/>
    <w:rsid w:val="00845BA1"/>
    <w:rsid w:val="00845E6B"/>
    <w:rsid w:val="008464FD"/>
    <w:rsid w:val="008466E2"/>
    <w:rsid w:val="008468CD"/>
    <w:rsid w:val="00846C76"/>
    <w:rsid w:val="00846CDA"/>
    <w:rsid w:val="00847026"/>
    <w:rsid w:val="00847BE4"/>
    <w:rsid w:val="00847FF8"/>
    <w:rsid w:val="00850DB4"/>
    <w:rsid w:val="00851012"/>
    <w:rsid w:val="0085174F"/>
    <w:rsid w:val="00851941"/>
    <w:rsid w:val="00852190"/>
    <w:rsid w:val="00852ADE"/>
    <w:rsid w:val="00852BC4"/>
    <w:rsid w:val="008534CE"/>
    <w:rsid w:val="0085364E"/>
    <w:rsid w:val="00853786"/>
    <w:rsid w:val="00853F4D"/>
    <w:rsid w:val="00853F4E"/>
    <w:rsid w:val="00854A98"/>
    <w:rsid w:val="00854C43"/>
    <w:rsid w:val="00854C64"/>
    <w:rsid w:val="00855697"/>
    <w:rsid w:val="008556E0"/>
    <w:rsid w:val="00855797"/>
    <w:rsid w:val="00855908"/>
    <w:rsid w:val="00855984"/>
    <w:rsid w:val="00855B0C"/>
    <w:rsid w:val="00855E6F"/>
    <w:rsid w:val="0085600A"/>
    <w:rsid w:val="008568B4"/>
    <w:rsid w:val="00856B3A"/>
    <w:rsid w:val="00857215"/>
    <w:rsid w:val="00857439"/>
    <w:rsid w:val="00857990"/>
    <w:rsid w:val="00857A60"/>
    <w:rsid w:val="00857A9C"/>
    <w:rsid w:val="00857BB4"/>
    <w:rsid w:val="00857F9A"/>
    <w:rsid w:val="0086004A"/>
    <w:rsid w:val="00860399"/>
    <w:rsid w:val="008607A1"/>
    <w:rsid w:val="00860D21"/>
    <w:rsid w:val="0086240F"/>
    <w:rsid w:val="008627E5"/>
    <w:rsid w:val="00862894"/>
    <w:rsid w:val="008629DA"/>
    <w:rsid w:val="00862A59"/>
    <w:rsid w:val="00862F27"/>
    <w:rsid w:val="008634F5"/>
    <w:rsid w:val="00863519"/>
    <w:rsid w:val="00863536"/>
    <w:rsid w:val="00863946"/>
    <w:rsid w:val="008639A0"/>
    <w:rsid w:val="00863A5E"/>
    <w:rsid w:val="00863FEA"/>
    <w:rsid w:val="00864E3F"/>
    <w:rsid w:val="008651F5"/>
    <w:rsid w:val="008659AA"/>
    <w:rsid w:val="00865A50"/>
    <w:rsid w:val="00865ADD"/>
    <w:rsid w:val="00865BDE"/>
    <w:rsid w:val="00865E17"/>
    <w:rsid w:val="008667A8"/>
    <w:rsid w:val="00867060"/>
    <w:rsid w:val="008673D4"/>
    <w:rsid w:val="00867428"/>
    <w:rsid w:val="008676B1"/>
    <w:rsid w:val="00867797"/>
    <w:rsid w:val="00867A16"/>
    <w:rsid w:val="00867A5F"/>
    <w:rsid w:val="00867AEB"/>
    <w:rsid w:val="00867B9C"/>
    <w:rsid w:val="00867DB2"/>
    <w:rsid w:val="008719BE"/>
    <w:rsid w:val="00871B71"/>
    <w:rsid w:val="008723D3"/>
    <w:rsid w:val="008723E0"/>
    <w:rsid w:val="00872413"/>
    <w:rsid w:val="00872580"/>
    <w:rsid w:val="00872C1E"/>
    <w:rsid w:val="008733F4"/>
    <w:rsid w:val="00873E6B"/>
    <w:rsid w:val="00874043"/>
    <w:rsid w:val="00874167"/>
    <w:rsid w:val="0087430F"/>
    <w:rsid w:val="00874316"/>
    <w:rsid w:val="00874567"/>
    <w:rsid w:val="00874C44"/>
    <w:rsid w:val="008753FA"/>
    <w:rsid w:val="00875FCD"/>
    <w:rsid w:val="00876371"/>
    <w:rsid w:val="00877117"/>
    <w:rsid w:val="00877AC6"/>
    <w:rsid w:val="00877D86"/>
    <w:rsid w:val="0088010D"/>
    <w:rsid w:val="00880BB3"/>
    <w:rsid w:val="0088140E"/>
    <w:rsid w:val="0088169C"/>
    <w:rsid w:val="00881822"/>
    <w:rsid w:val="00881EE2"/>
    <w:rsid w:val="0088229B"/>
    <w:rsid w:val="008823F7"/>
    <w:rsid w:val="008825FC"/>
    <w:rsid w:val="00882DC9"/>
    <w:rsid w:val="00883114"/>
    <w:rsid w:val="00883534"/>
    <w:rsid w:val="00883963"/>
    <w:rsid w:val="00883E39"/>
    <w:rsid w:val="00884319"/>
    <w:rsid w:val="0088450E"/>
    <w:rsid w:val="008847C5"/>
    <w:rsid w:val="00884CB7"/>
    <w:rsid w:val="00884DEB"/>
    <w:rsid w:val="00885467"/>
    <w:rsid w:val="00885894"/>
    <w:rsid w:val="00885909"/>
    <w:rsid w:val="00885BCB"/>
    <w:rsid w:val="0088604C"/>
    <w:rsid w:val="00886624"/>
    <w:rsid w:val="008867F0"/>
    <w:rsid w:val="008868A0"/>
    <w:rsid w:val="00886BBE"/>
    <w:rsid w:val="008872CC"/>
    <w:rsid w:val="008874E1"/>
    <w:rsid w:val="008877E6"/>
    <w:rsid w:val="00890664"/>
    <w:rsid w:val="00890C4F"/>
    <w:rsid w:val="0089107B"/>
    <w:rsid w:val="0089129A"/>
    <w:rsid w:val="00891590"/>
    <w:rsid w:val="00891A60"/>
    <w:rsid w:val="00891E5E"/>
    <w:rsid w:val="008924C4"/>
    <w:rsid w:val="0089272E"/>
    <w:rsid w:val="00892DDC"/>
    <w:rsid w:val="00893171"/>
    <w:rsid w:val="008932DC"/>
    <w:rsid w:val="008934AA"/>
    <w:rsid w:val="00893952"/>
    <w:rsid w:val="00893B7C"/>
    <w:rsid w:val="00894586"/>
    <w:rsid w:val="00894A50"/>
    <w:rsid w:val="00894DC8"/>
    <w:rsid w:val="00894E47"/>
    <w:rsid w:val="00894EC1"/>
    <w:rsid w:val="0089554F"/>
    <w:rsid w:val="00895932"/>
    <w:rsid w:val="00895AD2"/>
    <w:rsid w:val="00895DF4"/>
    <w:rsid w:val="00896123"/>
    <w:rsid w:val="0089618F"/>
    <w:rsid w:val="008962F5"/>
    <w:rsid w:val="0089636B"/>
    <w:rsid w:val="00896787"/>
    <w:rsid w:val="00896A8B"/>
    <w:rsid w:val="0089793A"/>
    <w:rsid w:val="00897A3F"/>
    <w:rsid w:val="00897CC2"/>
    <w:rsid w:val="008A0319"/>
    <w:rsid w:val="008A06D0"/>
    <w:rsid w:val="008A0A62"/>
    <w:rsid w:val="008A0CAF"/>
    <w:rsid w:val="008A0D2B"/>
    <w:rsid w:val="008A0E0E"/>
    <w:rsid w:val="008A0F0C"/>
    <w:rsid w:val="008A11F9"/>
    <w:rsid w:val="008A1233"/>
    <w:rsid w:val="008A23DF"/>
    <w:rsid w:val="008A2736"/>
    <w:rsid w:val="008A2A47"/>
    <w:rsid w:val="008A2D50"/>
    <w:rsid w:val="008A360B"/>
    <w:rsid w:val="008A36E9"/>
    <w:rsid w:val="008A3E36"/>
    <w:rsid w:val="008A4796"/>
    <w:rsid w:val="008A491C"/>
    <w:rsid w:val="008A4ABD"/>
    <w:rsid w:val="008A5268"/>
    <w:rsid w:val="008A573A"/>
    <w:rsid w:val="008A5856"/>
    <w:rsid w:val="008A5BBA"/>
    <w:rsid w:val="008A5EDA"/>
    <w:rsid w:val="008A6A84"/>
    <w:rsid w:val="008A70FD"/>
    <w:rsid w:val="008A72CE"/>
    <w:rsid w:val="008A735A"/>
    <w:rsid w:val="008A74BE"/>
    <w:rsid w:val="008A7C9A"/>
    <w:rsid w:val="008A7E93"/>
    <w:rsid w:val="008B052A"/>
    <w:rsid w:val="008B0B19"/>
    <w:rsid w:val="008B0E71"/>
    <w:rsid w:val="008B1546"/>
    <w:rsid w:val="008B16D3"/>
    <w:rsid w:val="008B185D"/>
    <w:rsid w:val="008B1EAF"/>
    <w:rsid w:val="008B2533"/>
    <w:rsid w:val="008B2ADC"/>
    <w:rsid w:val="008B3202"/>
    <w:rsid w:val="008B3F82"/>
    <w:rsid w:val="008B40FB"/>
    <w:rsid w:val="008B4656"/>
    <w:rsid w:val="008B4E4E"/>
    <w:rsid w:val="008B4E7F"/>
    <w:rsid w:val="008B5969"/>
    <w:rsid w:val="008B6EC3"/>
    <w:rsid w:val="008B7599"/>
    <w:rsid w:val="008B7DA9"/>
    <w:rsid w:val="008C0269"/>
    <w:rsid w:val="008C0526"/>
    <w:rsid w:val="008C0735"/>
    <w:rsid w:val="008C08D9"/>
    <w:rsid w:val="008C0E85"/>
    <w:rsid w:val="008C12E8"/>
    <w:rsid w:val="008C1493"/>
    <w:rsid w:val="008C1B47"/>
    <w:rsid w:val="008C1CD4"/>
    <w:rsid w:val="008C1D32"/>
    <w:rsid w:val="008C2247"/>
    <w:rsid w:val="008C282E"/>
    <w:rsid w:val="008C2F3B"/>
    <w:rsid w:val="008C383D"/>
    <w:rsid w:val="008C3C08"/>
    <w:rsid w:val="008C4D7D"/>
    <w:rsid w:val="008C5FB9"/>
    <w:rsid w:val="008C6201"/>
    <w:rsid w:val="008C726E"/>
    <w:rsid w:val="008C7D76"/>
    <w:rsid w:val="008D01CA"/>
    <w:rsid w:val="008D0559"/>
    <w:rsid w:val="008D0FE4"/>
    <w:rsid w:val="008D181E"/>
    <w:rsid w:val="008D1FCE"/>
    <w:rsid w:val="008D2612"/>
    <w:rsid w:val="008D271B"/>
    <w:rsid w:val="008D28BA"/>
    <w:rsid w:val="008D32D3"/>
    <w:rsid w:val="008D358E"/>
    <w:rsid w:val="008D37DD"/>
    <w:rsid w:val="008D42DC"/>
    <w:rsid w:val="008D43B3"/>
    <w:rsid w:val="008D4492"/>
    <w:rsid w:val="008D4A0C"/>
    <w:rsid w:val="008D51A2"/>
    <w:rsid w:val="008D558F"/>
    <w:rsid w:val="008D561B"/>
    <w:rsid w:val="008D5776"/>
    <w:rsid w:val="008D598C"/>
    <w:rsid w:val="008D5A5D"/>
    <w:rsid w:val="008D6191"/>
    <w:rsid w:val="008D6FF9"/>
    <w:rsid w:val="008D70A2"/>
    <w:rsid w:val="008D7125"/>
    <w:rsid w:val="008D77D3"/>
    <w:rsid w:val="008D789D"/>
    <w:rsid w:val="008D7C3F"/>
    <w:rsid w:val="008D7C6A"/>
    <w:rsid w:val="008E0514"/>
    <w:rsid w:val="008E0B24"/>
    <w:rsid w:val="008E0CFC"/>
    <w:rsid w:val="008E0F8B"/>
    <w:rsid w:val="008E1150"/>
    <w:rsid w:val="008E157E"/>
    <w:rsid w:val="008E1DCF"/>
    <w:rsid w:val="008E1DE9"/>
    <w:rsid w:val="008E1E13"/>
    <w:rsid w:val="008E1FC8"/>
    <w:rsid w:val="008E20B5"/>
    <w:rsid w:val="008E31E5"/>
    <w:rsid w:val="008E3520"/>
    <w:rsid w:val="008E3D28"/>
    <w:rsid w:val="008E3FF8"/>
    <w:rsid w:val="008E4D04"/>
    <w:rsid w:val="008E58EB"/>
    <w:rsid w:val="008E5CC2"/>
    <w:rsid w:val="008E5E00"/>
    <w:rsid w:val="008E6398"/>
    <w:rsid w:val="008E674B"/>
    <w:rsid w:val="008E68E9"/>
    <w:rsid w:val="008E6EAE"/>
    <w:rsid w:val="008E7713"/>
    <w:rsid w:val="008E7A39"/>
    <w:rsid w:val="008F01F8"/>
    <w:rsid w:val="008F0677"/>
    <w:rsid w:val="008F094E"/>
    <w:rsid w:val="008F0B05"/>
    <w:rsid w:val="008F0BA7"/>
    <w:rsid w:val="008F0BDF"/>
    <w:rsid w:val="008F0BFA"/>
    <w:rsid w:val="008F0F39"/>
    <w:rsid w:val="008F2096"/>
    <w:rsid w:val="008F2144"/>
    <w:rsid w:val="008F2488"/>
    <w:rsid w:val="008F24D8"/>
    <w:rsid w:val="008F259A"/>
    <w:rsid w:val="008F2C77"/>
    <w:rsid w:val="008F2D70"/>
    <w:rsid w:val="008F2DB8"/>
    <w:rsid w:val="008F2E69"/>
    <w:rsid w:val="008F375D"/>
    <w:rsid w:val="008F3B0C"/>
    <w:rsid w:val="008F4024"/>
    <w:rsid w:val="008F403C"/>
    <w:rsid w:val="008F5109"/>
    <w:rsid w:val="008F521B"/>
    <w:rsid w:val="008F536D"/>
    <w:rsid w:val="008F55D9"/>
    <w:rsid w:val="008F5AD0"/>
    <w:rsid w:val="008F606C"/>
    <w:rsid w:val="008F60E1"/>
    <w:rsid w:val="008F6276"/>
    <w:rsid w:val="008F681B"/>
    <w:rsid w:val="008F6A39"/>
    <w:rsid w:val="008F7474"/>
    <w:rsid w:val="008F74E2"/>
    <w:rsid w:val="008F7905"/>
    <w:rsid w:val="0090023E"/>
    <w:rsid w:val="0090049C"/>
    <w:rsid w:val="0090049F"/>
    <w:rsid w:val="0090063E"/>
    <w:rsid w:val="00900862"/>
    <w:rsid w:val="00900ABB"/>
    <w:rsid w:val="00900EDA"/>
    <w:rsid w:val="00902161"/>
    <w:rsid w:val="00902C09"/>
    <w:rsid w:val="00902C99"/>
    <w:rsid w:val="00903944"/>
    <w:rsid w:val="00903A30"/>
    <w:rsid w:val="0090436D"/>
    <w:rsid w:val="0090487A"/>
    <w:rsid w:val="00904AD9"/>
    <w:rsid w:val="00904F0A"/>
    <w:rsid w:val="0090519B"/>
    <w:rsid w:val="009053AB"/>
    <w:rsid w:val="00905767"/>
    <w:rsid w:val="00905772"/>
    <w:rsid w:val="00906654"/>
    <w:rsid w:val="00906BA8"/>
    <w:rsid w:val="00906BD8"/>
    <w:rsid w:val="00907054"/>
    <w:rsid w:val="009075E8"/>
    <w:rsid w:val="0091040B"/>
    <w:rsid w:val="009104F1"/>
    <w:rsid w:val="009105F2"/>
    <w:rsid w:val="00910954"/>
    <w:rsid w:val="00910E3F"/>
    <w:rsid w:val="00911AE6"/>
    <w:rsid w:val="00912083"/>
    <w:rsid w:val="009120B9"/>
    <w:rsid w:val="00912D2E"/>
    <w:rsid w:val="00912EA0"/>
    <w:rsid w:val="009144EA"/>
    <w:rsid w:val="00914B3D"/>
    <w:rsid w:val="00914C20"/>
    <w:rsid w:val="00914CDC"/>
    <w:rsid w:val="00914DCE"/>
    <w:rsid w:val="0091528F"/>
    <w:rsid w:val="00915493"/>
    <w:rsid w:val="009159C8"/>
    <w:rsid w:val="00915C16"/>
    <w:rsid w:val="00915FD8"/>
    <w:rsid w:val="0091612B"/>
    <w:rsid w:val="00916463"/>
    <w:rsid w:val="0091665B"/>
    <w:rsid w:val="00916A48"/>
    <w:rsid w:val="00916E7E"/>
    <w:rsid w:val="0091786F"/>
    <w:rsid w:val="00917AF5"/>
    <w:rsid w:val="00917C35"/>
    <w:rsid w:val="00921812"/>
    <w:rsid w:val="00921C69"/>
    <w:rsid w:val="00922107"/>
    <w:rsid w:val="00922D6D"/>
    <w:rsid w:val="00923007"/>
    <w:rsid w:val="0092412C"/>
    <w:rsid w:val="009242B0"/>
    <w:rsid w:val="00924429"/>
    <w:rsid w:val="00924A0C"/>
    <w:rsid w:val="00924A5B"/>
    <w:rsid w:val="009254AD"/>
    <w:rsid w:val="00926210"/>
    <w:rsid w:val="009264E9"/>
    <w:rsid w:val="00926C66"/>
    <w:rsid w:val="00926C6F"/>
    <w:rsid w:val="00927302"/>
    <w:rsid w:val="009274D9"/>
    <w:rsid w:val="00927874"/>
    <w:rsid w:val="00927AED"/>
    <w:rsid w:val="00927E50"/>
    <w:rsid w:val="0093004B"/>
    <w:rsid w:val="00930597"/>
    <w:rsid w:val="00930EB8"/>
    <w:rsid w:val="0093157C"/>
    <w:rsid w:val="0093192D"/>
    <w:rsid w:val="0093223E"/>
    <w:rsid w:val="00932587"/>
    <w:rsid w:val="009325FE"/>
    <w:rsid w:val="00932C53"/>
    <w:rsid w:val="009330BF"/>
    <w:rsid w:val="00933338"/>
    <w:rsid w:val="009340AD"/>
    <w:rsid w:val="009342FB"/>
    <w:rsid w:val="009344D4"/>
    <w:rsid w:val="00935402"/>
    <w:rsid w:val="009362F3"/>
    <w:rsid w:val="0093671A"/>
    <w:rsid w:val="00936764"/>
    <w:rsid w:val="009368E3"/>
    <w:rsid w:val="00936CDF"/>
    <w:rsid w:val="00936D5C"/>
    <w:rsid w:val="009400BA"/>
    <w:rsid w:val="0094034B"/>
    <w:rsid w:val="00940A2E"/>
    <w:rsid w:val="00941579"/>
    <w:rsid w:val="0094157B"/>
    <w:rsid w:val="009417C1"/>
    <w:rsid w:val="00941BA4"/>
    <w:rsid w:val="00941CCB"/>
    <w:rsid w:val="009426A3"/>
    <w:rsid w:val="009434AF"/>
    <w:rsid w:val="009436AD"/>
    <w:rsid w:val="009437DD"/>
    <w:rsid w:val="00943D0E"/>
    <w:rsid w:val="00944051"/>
    <w:rsid w:val="00944139"/>
    <w:rsid w:val="00944214"/>
    <w:rsid w:val="00944DBB"/>
    <w:rsid w:val="00944EE3"/>
    <w:rsid w:val="00946548"/>
    <w:rsid w:val="0094660D"/>
    <w:rsid w:val="00946A4C"/>
    <w:rsid w:val="00946EFD"/>
    <w:rsid w:val="00947A40"/>
    <w:rsid w:val="00950264"/>
    <w:rsid w:val="00950265"/>
    <w:rsid w:val="00950375"/>
    <w:rsid w:val="0095089C"/>
    <w:rsid w:val="00950C21"/>
    <w:rsid w:val="00950CA0"/>
    <w:rsid w:val="0095111D"/>
    <w:rsid w:val="0095126F"/>
    <w:rsid w:val="0095131B"/>
    <w:rsid w:val="009518E7"/>
    <w:rsid w:val="009519E2"/>
    <w:rsid w:val="0095249B"/>
    <w:rsid w:val="009528EC"/>
    <w:rsid w:val="00952ABE"/>
    <w:rsid w:val="00952AD9"/>
    <w:rsid w:val="00952BF5"/>
    <w:rsid w:val="00952C4D"/>
    <w:rsid w:val="009530E1"/>
    <w:rsid w:val="009537CF"/>
    <w:rsid w:val="00953D27"/>
    <w:rsid w:val="00953E95"/>
    <w:rsid w:val="00954DD1"/>
    <w:rsid w:val="00954E07"/>
    <w:rsid w:val="00955335"/>
    <w:rsid w:val="00955C28"/>
    <w:rsid w:val="00956433"/>
    <w:rsid w:val="0095650F"/>
    <w:rsid w:val="00956E3F"/>
    <w:rsid w:val="0095792C"/>
    <w:rsid w:val="00960254"/>
    <w:rsid w:val="00960F72"/>
    <w:rsid w:val="009614B9"/>
    <w:rsid w:val="009616F1"/>
    <w:rsid w:val="0096200A"/>
    <w:rsid w:val="00962916"/>
    <w:rsid w:val="00962AB5"/>
    <w:rsid w:val="00962D29"/>
    <w:rsid w:val="00963EA0"/>
    <w:rsid w:val="009640D8"/>
    <w:rsid w:val="0096489F"/>
    <w:rsid w:val="00964AD3"/>
    <w:rsid w:val="00964FE0"/>
    <w:rsid w:val="009662C0"/>
    <w:rsid w:val="00966552"/>
    <w:rsid w:val="00967DB6"/>
    <w:rsid w:val="009701D2"/>
    <w:rsid w:val="009704AF"/>
    <w:rsid w:val="009707B6"/>
    <w:rsid w:val="00971303"/>
    <w:rsid w:val="0097134A"/>
    <w:rsid w:val="0097175B"/>
    <w:rsid w:val="009718CD"/>
    <w:rsid w:val="00971E53"/>
    <w:rsid w:val="00972F00"/>
    <w:rsid w:val="009734E8"/>
    <w:rsid w:val="0097353F"/>
    <w:rsid w:val="009739CB"/>
    <w:rsid w:val="00973B08"/>
    <w:rsid w:val="0097443C"/>
    <w:rsid w:val="009746C9"/>
    <w:rsid w:val="009750DB"/>
    <w:rsid w:val="0097551A"/>
    <w:rsid w:val="009757CF"/>
    <w:rsid w:val="00975A90"/>
    <w:rsid w:val="00976177"/>
    <w:rsid w:val="009767FB"/>
    <w:rsid w:val="00976A15"/>
    <w:rsid w:val="00976F85"/>
    <w:rsid w:val="009771F6"/>
    <w:rsid w:val="009772F4"/>
    <w:rsid w:val="00977623"/>
    <w:rsid w:val="00977C30"/>
    <w:rsid w:val="009810F9"/>
    <w:rsid w:val="00981AF3"/>
    <w:rsid w:val="00981E0A"/>
    <w:rsid w:val="00982402"/>
    <w:rsid w:val="0098283A"/>
    <w:rsid w:val="009832F4"/>
    <w:rsid w:val="0098335A"/>
    <w:rsid w:val="00985541"/>
    <w:rsid w:val="00985F4D"/>
    <w:rsid w:val="00986A40"/>
    <w:rsid w:val="00987524"/>
    <w:rsid w:val="00990F55"/>
    <w:rsid w:val="00991035"/>
    <w:rsid w:val="009913AC"/>
    <w:rsid w:val="00991415"/>
    <w:rsid w:val="00991751"/>
    <w:rsid w:val="00991A22"/>
    <w:rsid w:val="009927BB"/>
    <w:rsid w:val="009927F6"/>
    <w:rsid w:val="009932F3"/>
    <w:rsid w:val="00993B04"/>
    <w:rsid w:val="00994623"/>
    <w:rsid w:val="00995798"/>
    <w:rsid w:val="00996230"/>
    <w:rsid w:val="00997286"/>
    <w:rsid w:val="0099730E"/>
    <w:rsid w:val="00997A0F"/>
    <w:rsid w:val="00997AD2"/>
    <w:rsid w:val="00997B78"/>
    <w:rsid w:val="00997FEA"/>
    <w:rsid w:val="009A0260"/>
    <w:rsid w:val="009A0593"/>
    <w:rsid w:val="009A0994"/>
    <w:rsid w:val="009A10D1"/>
    <w:rsid w:val="009A23A1"/>
    <w:rsid w:val="009A34E0"/>
    <w:rsid w:val="009A436E"/>
    <w:rsid w:val="009A48A6"/>
    <w:rsid w:val="009A4E75"/>
    <w:rsid w:val="009A5489"/>
    <w:rsid w:val="009A5A40"/>
    <w:rsid w:val="009A6108"/>
    <w:rsid w:val="009A69D6"/>
    <w:rsid w:val="009A7FCE"/>
    <w:rsid w:val="009B0C16"/>
    <w:rsid w:val="009B10B5"/>
    <w:rsid w:val="009B1969"/>
    <w:rsid w:val="009B26F4"/>
    <w:rsid w:val="009B284F"/>
    <w:rsid w:val="009B28F0"/>
    <w:rsid w:val="009B3562"/>
    <w:rsid w:val="009B3BA0"/>
    <w:rsid w:val="009B3C6E"/>
    <w:rsid w:val="009B4588"/>
    <w:rsid w:val="009B4AE8"/>
    <w:rsid w:val="009B4C43"/>
    <w:rsid w:val="009B4DBA"/>
    <w:rsid w:val="009B526E"/>
    <w:rsid w:val="009B562D"/>
    <w:rsid w:val="009B5C50"/>
    <w:rsid w:val="009B6397"/>
    <w:rsid w:val="009B6793"/>
    <w:rsid w:val="009B6819"/>
    <w:rsid w:val="009B6A0F"/>
    <w:rsid w:val="009B6F6E"/>
    <w:rsid w:val="009B6FED"/>
    <w:rsid w:val="009B7266"/>
    <w:rsid w:val="009B7577"/>
    <w:rsid w:val="009B7E08"/>
    <w:rsid w:val="009C07C6"/>
    <w:rsid w:val="009C0D06"/>
    <w:rsid w:val="009C0DB5"/>
    <w:rsid w:val="009C0F37"/>
    <w:rsid w:val="009C0F50"/>
    <w:rsid w:val="009C14F7"/>
    <w:rsid w:val="009C1858"/>
    <w:rsid w:val="009C18CD"/>
    <w:rsid w:val="009C1E11"/>
    <w:rsid w:val="009C2143"/>
    <w:rsid w:val="009C22AD"/>
    <w:rsid w:val="009C38E2"/>
    <w:rsid w:val="009C3D25"/>
    <w:rsid w:val="009C461E"/>
    <w:rsid w:val="009C49F1"/>
    <w:rsid w:val="009C4B85"/>
    <w:rsid w:val="009C4D45"/>
    <w:rsid w:val="009C530B"/>
    <w:rsid w:val="009C5BCB"/>
    <w:rsid w:val="009C64E4"/>
    <w:rsid w:val="009D00FE"/>
    <w:rsid w:val="009D0112"/>
    <w:rsid w:val="009D0361"/>
    <w:rsid w:val="009D04ED"/>
    <w:rsid w:val="009D04FD"/>
    <w:rsid w:val="009D0A0F"/>
    <w:rsid w:val="009D10EC"/>
    <w:rsid w:val="009D1265"/>
    <w:rsid w:val="009D17B5"/>
    <w:rsid w:val="009D19DB"/>
    <w:rsid w:val="009D2025"/>
    <w:rsid w:val="009D224C"/>
    <w:rsid w:val="009D24F1"/>
    <w:rsid w:val="009D2EA6"/>
    <w:rsid w:val="009D326A"/>
    <w:rsid w:val="009D32DB"/>
    <w:rsid w:val="009D3A52"/>
    <w:rsid w:val="009D3CA5"/>
    <w:rsid w:val="009D3DB8"/>
    <w:rsid w:val="009D3F1F"/>
    <w:rsid w:val="009D48BA"/>
    <w:rsid w:val="009D4911"/>
    <w:rsid w:val="009D512C"/>
    <w:rsid w:val="009D5CA3"/>
    <w:rsid w:val="009D6AF5"/>
    <w:rsid w:val="009D70EA"/>
    <w:rsid w:val="009D736D"/>
    <w:rsid w:val="009D783E"/>
    <w:rsid w:val="009D7A66"/>
    <w:rsid w:val="009D7B78"/>
    <w:rsid w:val="009E05D1"/>
    <w:rsid w:val="009E06E3"/>
    <w:rsid w:val="009E08D5"/>
    <w:rsid w:val="009E097E"/>
    <w:rsid w:val="009E0B38"/>
    <w:rsid w:val="009E138A"/>
    <w:rsid w:val="009E15D8"/>
    <w:rsid w:val="009E1740"/>
    <w:rsid w:val="009E1797"/>
    <w:rsid w:val="009E190F"/>
    <w:rsid w:val="009E1B58"/>
    <w:rsid w:val="009E1C87"/>
    <w:rsid w:val="009E1DA5"/>
    <w:rsid w:val="009E1E0C"/>
    <w:rsid w:val="009E2466"/>
    <w:rsid w:val="009E2FD7"/>
    <w:rsid w:val="009E329C"/>
    <w:rsid w:val="009E36F2"/>
    <w:rsid w:val="009E37DA"/>
    <w:rsid w:val="009E3A76"/>
    <w:rsid w:val="009E3E17"/>
    <w:rsid w:val="009E48C4"/>
    <w:rsid w:val="009E49F3"/>
    <w:rsid w:val="009E4BF2"/>
    <w:rsid w:val="009E50E3"/>
    <w:rsid w:val="009E5285"/>
    <w:rsid w:val="009E54F6"/>
    <w:rsid w:val="009E5543"/>
    <w:rsid w:val="009E5930"/>
    <w:rsid w:val="009E5944"/>
    <w:rsid w:val="009E5B80"/>
    <w:rsid w:val="009E64B8"/>
    <w:rsid w:val="009E6815"/>
    <w:rsid w:val="009E6956"/>
    <w:rsid w:val="009E78AC"/>
    <w:rsid w:val="009F01FA"/>
    <w:rsid w:val="009F02C2"/>
    <w:rsid w:val="009F05D2"/>
    <w:rsid w:val="009F07D7"/>
    <w:rsid w:val="009F0FA0"/>
    <w:rsid w:val="009F105E"/>
    <w:rsid w:val="009F18B2"/>
    <w:rsid w:val="009F1DCB"/>
    <w:rsid w:val="009F208A"/>
    <w:rsid w:val="009F3539"/>
    <w:rsid w:val="009F3C14"/>
    <w:rsid w:val="009F423D"/>
    <w:rsid w:val="009F4856"/>
    <w:rsid w:val="009F4996"/>
    <w:rsid w:val="009F4A57"/>
    <w:rsid w:val="009F4C8D"/>
    <w:rsid w:val="009F4DB3"/>
    <w:rsid w:val="009F523D"/>
    <w:rsid w:val="009F5972"/>
    <w:rsid w:val="009F5F61"/>
    <w:rsid w:val="009F683E"/>
    <w:rsid w:val="009F7712"/>
    <w:rsid w:val="009F794F"/>
    <w:rsid w:val="009F7999"/>
    <w:rsid w:val="009F7D5B"/>
    <w:rsid w:val="009F7DE9"/>
    <w:rsid w:val="00A00C91"/>
    <w:rsid w:val="00A00E82"/>
    <w:rsid w:val="00A01392"/>
    <w:rsid w:val="00A013B3"/>
    <w:rsid w:val="00A01469"/>
    <w:rsid w:val="00A0188B"/>
    <w:rsid w:val="00A01954"/>
    <w:rsid w:val="00A01CB5"/>
    <w:rsid w:val="00A02434"/>
    <w:rsid w:val="00A025D5"/>
    <w:rsid w:val="00A032C4"/>
    <w:rsid w:val="00A03321"/>
    <w:rsid w:val="00A03436"/>
    <w:rsid w:val="00A04938"/>
    <w:rsid w:val="00A051CC"/>
    <w:rsid w:val="00A05565"/>
    <w:rsid w:val="00A05EF1"/>
    <w:rsid w:val="00A061C1"/>
    <w:rsid w:val="00A0667E"/>
    <w:rsid w:val="00A069C4"/>
    <w:rsid w:val="00A06D11"/>
    <w:rsid w:val="00A06EF4"/>
    <w:rsid w:val="00A07588"/>
    <w:rsid w:val="00A07A08"/>
    <w:rsid w:val="00A107B1"/>
    <w:rsid w:val="00A10B22"/>
    <w:rsid w:val="00A10B6E"/>
    <w:rsid w:val="00A1105D"/>
    <w:rsid w:val="00A1133E"/>
    <w:rsid w:val="00A12A11"/>
    <w:rsid w:val="00A130D5"/>
    <w:rsid w:val="00A13F66"/>
    <w:rsid w:val="00A151A3"/>
    <w:rsid w:val="00A15670"/>
    <w:rsid w:val="00A15CFA"/>
    <w:rsid w:val="00A170EC"/>
    <w:rsid w:val="00A174CD"/>
    <w:rsid w:val="00A17CA7"/>
    <w:rsid w:val="00A200FB"/>
    <w:rsid w:val="00A20715"/>
    <w:rsid w:val="00A209F9"/>
    <w:rsid w:val="00A20AE8"/>
    <w:rsid w:val="00A21352"/>
    <w:rsid w:val="00A21560"/>
    <w:rsid w:val="00A2166F"/>
    <w:rsid w:val="00A21690"/>
    <w:rsid w:val="00A22602"/>
    <w:rsid w:val="00A2264A"/>
    <w:rsid w:val="00A22A06"/>
    <w:rsid w:val="00A22B69"/>
    <w:rsid w:val="00A22CD9"/>
    <w:rsid w:val="00A22CF5"/>
    <w:rsid w:val="00A23BDF"/>
    <w:rsid w:val="00A2474A"/>
    <w:rsid w:val="00A24C0A"/>
    <w:rsid w:val="00A2520C"/>
    <w:rsid w:val="00A266C7"/>
    <w:rsid w:val="00A26FCB"/>
    <w:rsid w:val="00A26FE4"/>
    <w:rsid w:val="00A2712A"/>
    <w:rsid w:val="00A271B8"/>
    <w:rsid w:val="00A273E1"/>
    <w:rsid w:val="00A27963"/>
    <w:rsid w:val="00A27E72"/>
    <w:rsid w:val="00A3018B"/>
    <w:rsid w:val="00A30297"/>
    <w:rsid w:val="00A30625"/>
    <w:rsid w:val="00A30AAF"/>
    <w:rsid w:val="00A317E5"/>
    <w:rsid w:val="00A318CC"/>
    <w:rsid w:val="00A31D63"/>
    <w:rsid w:val="00A3226E"/>
    <w:rsid w:val="00A32775"/>
    <w:rsid w:val="00A32992"/>
    <w:rsid w:val="00A33486"/>
    <w:rsid w:val="00A3358A"/>
    <w:rsid w:val="00A3400C"/>
    <w:rsid w:val="00A3425A"/>
    <w:rsid w:val="00A348F9"/>
    <w:rsid w:val="00A34AD7"/>
    <w:rsid w:val="00A355BE"/>
    <w:rsid w:val="00A3563B"/>
    <w:rsid w:val="00A3576E"/>
    <w:rsid w:val="00A3685E"/>
    <w:rsid w:val="00A37068"/>
    <w:rsid w:val="00A37744"/>
    <w:rsid w:val="00A37D76"/>
    <w:rsid w:val="00A37E01"/>
    <w:rsid w:val="00A4118C"/>
    <w:rsid w:val="00A4168F"/>
    <w:rsid w:val="00A41931"/>
    <w:rsid w:val="00A41B7B"/>
    <w:rsid w:val="00A4216B"/>
    <w:rsid w:val="00A423DC"/>
    <w:rsid w:val="00A425B2"/>
    <w:rsid w:val="00A429BD"/>
    <w:rsid w:val="00A42AE3"/>
    <w:rsid w:val="00A42E76"/>
    <w:rsid w:val="00A43B96"/>
    <w:rsid w:val="00A45098"/>
    <w:rsid w:val="00A456E5"/>
    <w:rsid w:val="00A45C65"/>
    <w:rsid w:val="00A45EAF"/>
    <w:rsid w:val="00A45F3E"/>
    <w:rsid w:val="00A46514"/>
    <w:rsid w:val="00A4665E"/>
    <w:rsid w:val="00A4699C"/>
    <w:rsid w:val="00A46C8D"/>
    <w:rsid w:val="00A471A4"/>
    <w:rsid w:val="00A479BE"/>
    <w:rsid w:val="00A47D77"/>
    <w:rsid w:val="00A47E58"/>
    <w:rsid w:val="00A506C3"/>
    <w:rsid w:val="00A509F8"/>
    <w:rsid w:val="00A50B49"/>
    <w:rsid w:val="00A50F1D"/>
    <w:rsid w:val="00A50F80"/>
    <w:rsid w:val="00A51B40"/>
    <w:rsid w:val="00A52BEB"/>
    <w:rsid w:val="00A52F84"/>
    <w:rsid w:val="00A5300F"/>
    <w:rsid w:val="00A538FB"/>
    <w:rsid w:val="00A53C6F"/>
    <w:rsid w:val="00A54080"/>
    <w:rsid w:val="00A54752"/>
    <w:rsid w:val="00A54EBB"/>
    <w:rsid w:val="00A5570B"/>
    <w:rsid w:val="00A55876"/>
    <w:rsid w:val="00A558E1"/>
    <w:rsid w:val="00A55D02"/>
    <w:rsid w:val="00A56C0B"/>
    <w:rsid w:val="00A56CBD"/>
    <w:rsid w:val="00A56EE4"/>
    <w:rsid w:val="00A56EF9"/>
    <w:rsid w:val="00A5706E"/>
    <w:rsid w:val="00A57084"/>
    <w:rsid w:val="00A5726C"/>
    <w:rsid w:val="00A57D6B"/>
    <w:rsid w:val="00A605FB"/>
    <w:rsid w:val="00A60719"/>
    <w:rsid w:val="00A60884"/>
    <w:rsid w:val="00A612C0"/>
    <w:rsid w:val="00A61569"/>
    <w:rsid w:val="00A62023"/>
    <w:rsid w:val="00A629F6"/>
    <w:rsid w:val="00A62B2E"/>
    <w:rsid w:val="00A6311F"/>
    <w:rsid w:val="00A63CFF"/>
    <w:rsid w:val="00A63D23"/>
    <w:rsid w:val="00A63D24"/>
    <w:rsid w:val="00A64998"/>
    <w:rsid w:val="00A64C07"/>
    <w:rsid w:val="00A65327"/>
    <w:rsid w:val="00A6574B"/>
    <w:rsid w:val="00A65D1E"/>
    <w:rsid w:val="00A674FD"/>
    <w:rsid w:val="00A6782F"/>
    <w:rsid w:val="00A71016"/>
    <w:rsid w:val="00A7115C"/>
    <w:rsid w:val="00A716C9"/>
    <w:rsid w:val="00A71A24"/>
    <w:rsid w:val="00A71E46"/>
    <w:rsid w:val="00A71F2A"/>
    <w:rsid w:val="00A725C3"/>
    <w:rsid w:val="00A72A03"/>
    <w:rsid w:val="00A74AE6"/>
    <w:rsid w:val="00A74C70"/>
    <w:rsid w:val="00A75461"/>
    <w:rsid w:val="00A75537"/>
    <w:rsid w:val="00A76537"/>
    <w:rsid w:val="00A7653D"/>
    <w:rsid w:val="00A76A2F"/>
    <w:rsid w:val="00A76A6D"/>
    <w:rsid w:val="00A76AB9"/>
    <w:rsid w:val="00A76F1B"/>
    <w:rsid w:val="00A771DA"/>
    <w:rsid w:val="00A775F8"/>
    <w:rsid w:val="00A77680"/>
    <w:rsid w:val="00A776A5"/>
    <w:rsid w:val="00A77713"/>
    <w:rsid w:val="00A777BB"/>
    <w:rsid w:val="00A7786C"/>
    <w:rsid w:val="00A77C45"/>
    <w:rsid w:val="00A77EFB"/>
    <w:rsid w:val="00A80189"/>
    <w:rsid w:val="00A804FD"/>
    <w:rsid w:val="00A80E33"/>
    <w:rsid w:val="00A818F5"/>
    <w:rsid w:val="00A81A02"/>
    <w:rsid w:val="00A81CF6"/>
    <w:rsid w:val="00A81FFF"/>
    <w:rsid w:val="00A82154"/>
    <w:rsid w:val="00A828E6"/>
    <w:rsid w:val="00A82EBF"/>
    <w:rsid w:val="00A82F6B"/>
    <w:rsid w:val="00A836AF"/>
    <w:rsid w:val="00A8389C"/>
    <w:rsid w:val="00A839AB"/>
    <w:rsid w:val="00A84019"/>
    <w:rsid w:val="00A8495D"/>
    <w:rsid w:val="00A84A4F"/>
    <w:rsid w:val="00A84DAA"/>
    <w:rsid w:val="00A856B4"/>
    <w:rsid w:val="00A87024"/>
    <w:rsid w:val="00A8780F"/>
    <w:rsid w:val="00A8784E"/>
    <w:rsid w:val="00A87E01"/>
    <w:rsid w:val="00A87FA5"/>
    <w:rsid w:val="00A904F4"/>
    <w:rsid w:val="00A90BC2"/>
    <w:rsid w:val="00A91A73"/>
    <w:rsid w:val="00A91C7E"/>
    <w:rsid w:val="00A91FFC"/>
    <w:rsid w:val="00A9200B"/>
    <w:rsid w:val="00A92676"/>
    <w:rsid w:val="00A92820"/>
    <w:rsid w:val="00A92CFF"/>
    <w:rsid w:val="00A92E7A"/>
    <w:rsid w:val="00A92EB8"/>
    <w:rsid w:val="00A931C9"/>
    <w:rsid w:val="00A936DB"/>
    <w:rsid w:val="00A93730"/>
    <w:rsid w:val="00A943D8"/>
    <w:rsid w:val="00A95056"/>
    <w:rsid w:val="00A954A1"/>
    <w:rsid w:val="00A957C0"/>
    <w:rsid w:val="00A95AD3"/>
    <w:rsid w:val="00A95FF9"/>
    <w:rsid w:val="00A96BA2"/>
    <w:rsid w:val="00A96F5C"/>
    <w:rsid w:val="00A97301"/>
    <w:rsid w:val="00A97349"/>
    <w:rsid w:val="00A97363"/>
    <w:rsid w:val="00A979B5"/>
    <w:rsid w:val="00A97D98"/>
    <w:rsid w:val="00A97E24"/>
    <w:rsid w:val="00AA131B"/>
    <w:rsid w:val="00AA1332"/>
    <w:rsid w:val="00AA15C1"/>
    <w:rsid w:val="00AA176A"/>
    <w:rsid w:val="00AA2014"/>
    <w:rsid w:val="00AA27EF"/>
    <w:rsid w:val="00AA2A83"/>
    <w:rsid w:val="00AA2CCF"/>
    <w:rsid w:val="00AA2E20"/>
    <w:rsid w:val="00AA3D39"/>
    <w:rsid w:val="00AA3FFB"/>
    <w:rsid w:val="00AA40F8"/>
    <w:rsid w:val="00AA4842"/>
    <w:rsid w:val="00AA4C5A"/>
    <w:rsid w:val="00AA55D5"/>
    <w:rsid w:val="00AA6F1A"/>
    <w:rsid w:val="00AA712E"/>
    <w:rsid w:val="00AA71CE"/>
    <w:rsid w:val="00AA7368"/>
    <w:rsid w:val="00AA7543"/>
    <w:rsid w:val="00AA7D56"/>
    <w:rsid w:val="00AB0484"/>
    <w:rsid w:val="00AB04AB"/>
    <w:rsid w:val="00AB090E"/>
    <w:rsid w:val="00AB1394"/>
    <w:rsid w:val="00AB1669"/>
    <w:rsid w:val="00AB1FB0"/>
    <w:rsid w:val="00AB222B"/>
    <w:rsid w:val="00AB236F"/>
    <w:rsid w:val="00AB25A6"/>
    <w:rsid w:val="00AB2EEA"/>
    <w:rsid w:val="00AB33E4"/>
    <w:rsid w:val="00AB3F63"/>
    <w:rsid w:val="00AB5037"/>
    <w:rsid w:val="00AB54BA"/>
    <w:rsid w:val="00AB5935"/>
    <w:rsid w:val="00AB5F63"/>
    <w:rsid w:val="00AB6005"/>
    <w:rsid w:val="00AB6342"/>
    <w:rsid w:val="00AB636A"/>
    <w:rsid w:val="00AB66B7"/>
    <w:rsid w:val="00AB6982"/>
    <w:rsid w:val="00AB69C9"/>
    <w:rsid w:val="00AB6ABE"/>
    <w:rsid w:val="00AB6C00"/>
    <w:rsid w:val="00AB70E4"/>
    <w:rsid w:val="00AB7829"/>
    <w:rsid w:val="00AC026A"/>
    <w:rsid w:val="00AC087E"/>
    <w:rsid w:val="00AC08F8"/>
    <w:rsid w:val="00AC0E29"/>
    <w:rsid w:val="00AC1835"/>
    <w:rsid w:val="00AC184D"/>
    <w:rsid w:val="00AC20D3"/>
    <w:rsid w:val="00AC22EF"/>
    <w:rsid w:val="00AC2647"/>
    <w:rsid w:val="00AC359D"/>
    <w:rsid w:val="00AC364A"/>
    <w:rsid w:val="00AC4399"/>
    <w:rsid w:val="00AC4EAB"/>
    <w:rsid w:val="00AC50CD"/>
    <w:rsid w:val="00AC53F8"/>
    <w:rsid w:val="00AC555C"/>
    <w:rsid w:val="00AC58BD"/>
    <w:rsid w:val="00AC58CF"/>
    <w:rsid w:val="00AC5CAE"/>
    <w:rsid w:val="00AC5F24"/>
    <w:rsid w:val="00AC6254"/>
    <w:rsid w:val="00AC660F"/>
    <w:rsid w:val="00AC68FB"/>
    <w:rsid w:val="00AC6902"/>
    <w:rsid w:val="00AC71CA"/>
    <w:rsid w:val="00AC7296"/>
    <w:rsid w:val="00AD0021"/>
    <w:rsid w:val="00AD00CF"/>
    <w:rsid w:val="00AD0863"/>
    <w:rsid w:val="00AD0AF5"/>
    <w:rsid w:val="00AD12FB"/>
    <w:rsid w:val="00AD1D51"/>
    <w:rsid w:val="00AD2A46"/>
    <w:rsid w:val="00AD2E63"/>
    <w:rsid w:val="00AD3857"/>
    <w:rsid w:val="00AD3A89"/>
    <w:rsid w:val="00AD3B92"/>
    <w:rsid w:val="00AD4191"/>
    <w:rsid w:val="00AD4418"/>
    <w:rsid w:val="00AD44E5"/>
    <w:rsid w:val="00AD4694"/>
    <w:rsid w:val="00AD4A77"/>
    <w:rsid w:val="00AD503D"/>
    <w:rsid w:val="00AD5E93"/>
    <w:rsid w:val="00AD6F7C"/>
    <w:rsid w:val="00AD7425"/>
    <w:rsid w:val="00AD7742"/>
    <w:rsid w:val="00AD7A19"/>
    <w:rsid w:val="00AE0378"/>
    <w:rsid w:val="00AE0D9D"/>
    <w:rsid w:val="00AE1AFA"/>
    <w:rsid w:val="00AE1C88"/>
    <w:rsid w:val="00AE2AC7"/>
    <w:rsid w:val="00AE415D"/>
    <w:rsid w:val="00AE48F6"/>
    <w:rsid w:val="00AE5608"/>
    <w:rsid w:val="00AE5F7D"/>
    <w:rsid w:val="00AE6813"/>
    <w:rsid w:val="00AE6A2E"/>
    <w:rsid w:val="00AE6D96"/>
    <w:rsid w:val="00AE6F15"/>
    <w:rsid w:val="00AE764B"/>
    <w:rsid w:val="00AE79BD"/>
    <w:rsid w:val="00AF0186"/>
    <w:rsid w:val="00AF177A"/>
    <w:rsid w:val="00AF243D"/>
    <w:rsid w:val="00AF27E1"/>
    <w:rsid w:val="00AF3261"/>
    <w:rsid w:val="00AF33CA"/>
    <w:rsid w:val="00AF40E9"/>
    <w:rsid w:val="00AF4779"/>
    <w:rsid w:val="00AF479F"/>
    <w:rsid w:val="00AF4D7E"/>
    <w:rsid w:val="00AF5A3A"/>
    <w:rsid w:val="00AF669B"/>
    <w:rsid w:val="00AF6BA0"/>
    <w:rsid w:val="00AF7121"/>
    <w:rsid w:val="00AF7259"/>
    <w:rsid w:val="00AF7EC9"/>
    <w:rsid w:val="00B002A6"/>
    <w:rsid w:val="00B008B8"/>
    <w:rsid w:val="00B0259B"/>
    <w:rsid w:val="00B02AA5"/>
    <w:rsid w:val="00B031D0"/>
    <w:rsid w:val="00B031D2"/>
    <w:rsid w:val="00B033EE"/>
    <w:rsid w:val="00B0446E"/>
    <w:rsid w:val="00B04549"/>
    <w:rsid w:val="00B045E9"/>
    <w:rsid w:val="00B05640"/>
    <w:rsid w:val="00B05790"/>
    <w:rsid w:val="00B05895"/>
    <w:rsid w:val="00B05A14"/>
    <w:rsid w:val="00B05A4C"/>
    <w:rsid w:val="00B05A9A"/>
    <w:rsid w:val="00B05B10"/>
    <w:rsid w:val="00B06045"/>
    <w:rsid w:val="00B061B1"/>
    <w:rsid w:val="00B068CD"/>
    <w:rsid w:val="00B06A84"/>
    <w:rsid w:val="00B06B72"/>
    <w:rsid w:val="00B0779D"/>
    <w:rsid w:val="00B10329"/>
    <w:rsid w:val="00B1065E"/>
    <w:rsid w:val="00B10AB7"/>
    <w:rsid w:val="00B10AE6"/>
    <w:rsid w:val="00B10C40"/>
    <w:rsid w:val="00B11151"/>
    <w:rsid w:val="00B11548"/>
    <w:rsid w:val="00B115F3"/>
    <w:rsid w:val="00B11EF2"/>
    <w:rsid w:val="00B123AC"/>
    <w:rsid w:val="00B1241D"/>
    <w:rsid w:val="00B128DF"/>
    <w:rsid w:val="00B12E4D"/>
    <w:rsid w:val="00B1358F"/>
    <w:rsid w:val="00B135EB"/>
    <w:rsid w:val="00B1378E"/>
    <w:rsid w:val="00B14396"/>
    <w:rsid w:val="00B1456B"/>
    <w:rsid w:val="00B1458E"/>
    <w:rsid w:val="00B14A04"/>
    <w:rsid w:val="00B14C85"/>
    <w:rsid w:val="00B14CEF"/>
    <w:rsid w:val="00B14FC0"/>
    <w:rsid w:val="00B1511A"/>
    <w:rsid w:val="00B15D7D"/>
    <w:rsid w:val="00B15ED3"/>
    <w:rsid w:val="00B15EE1"/>
    <w:rsid w:val="00B16107"/>
    <w:rsid w:val="00B1688B"/>
    <w:rsid w:val="00B16B86"/>
    <w:rsid w:val="00B200CD"/>
    <w:rsid w:val="00B20F94"/>
    <w:rsid w:val="00B2126F"/>
    <w:rsid w:val="00B21318"/>
    <w:rsid w:val="00B21B1D"/>
    <w:rsid w:val="00B21C39"/>
    <w:rsid w:val="00B21D50"/>
    <w:rsid w:val="00B2223F"/>
    <w:rsid w:val="00B22780"/>
    <w:rsid w:val="00B2282D"/>
    <w:rsid w:val="00B22FD3"/>
    <w:rsid w:val="00B2346B"/>
    <w:rsid w:val="00B23865"/>
    <w:rsid w:val="00B23D24"/>
    <w:rsid w:val="00B23FF9"/>
    <w:rsid w:val="00B24193"/>
    <w:rsid w:val="00B241C2"/>
    <w:rsid w:val="00B24246"/>
    <w:rsid w:val="00B24609"/>
    <w:rsid w:val="00B24656"/>
    <w:rsid w:val="00B24972"/>
    <w:rsid w:val="00B24CDC"/>
    <w:rsid w:val="00B24D9F"/>
    <w:rsid w:val="00B25103"/>
    <w:rsid w:val="00B25441"/>
    <w:rsid w:val="00B2552F"/>
    <w:rsid w:val="00B25D64"/>
    <w:rsid w:val="00B26481"/>
    <w:rsid w:val="00B2666C"/>
    <w:rsid w:val="00B26CBE"/>
    <w:rsid w:val="00B26D0E"/>
    <w:rsid w:val="00B2713B"/>
    <w:rsid w:val="00B2714B"/>
    <w:rsid w:val="00B30391"/>
    <w:rsid w:val="00B30D13"/>
    <w:rsid w:val="00B30E67"/>
    <w:rsid w:val="00B30FC2"/>
    <w:rsid w:val="00B31240"/>
    <w:rsid w:val="00B315E1"/>
    <w:rsid w:val="00B31647"/>
    <w:rsid w:val="00B31BBD"/>
    <w:rsid w:val="00B32261"/>
    <w:rsid w:val="00B32328"/>
    <w:rsid w:val="00B32587"/>
    <w:rsid w:val="00B3269F"/>
    <w:rsid w:val="00B327AC"/>
    <w:rsid w:val="00B3294E"/>
    <w:rsid w:val="00B32B68"/>
    <w:rsid w:val="00B32D6D"/>
    <w:rsid w:val="00B337CA"/>
    <w:rsid w:val="00B341B2"/>
    <w:rsid w:val="00B34200"/>
    <w:rsid w:val="00B34429"/>
    <w:rsid w:val="00B34EE3"/>
    <w:rsid w:val="00B354F8"/>
    <w:rsid w:val="00B3554E"/>
    <w:rsid w:val="00B35DD7"/>
    <w:rsid w:val="00B35FF6"/>
    <w:rsid w:val="00B36064"/>
    <w:rsid w:val="00B3668E"/>
    <w:rsid w:val="00B377B7"/>
    <w:rsid w:val="00B3786C"/>
    <w:rsid w:val="00B37901"/>
    <w:rsid w:val="00B40343"/>
    <w:rsid w:val="00B40638"/>
    <w:rsid w:val="00B4065A"/>
    <w:rsid w:val="00B40793"/>
    <w:rsid w:val="00B40C30"/>
    <w:rsid w:val="00B40DB1"/>
    <w:rsid w:val="00B410CE"/>
    <w:rsid w:val="00B4117E"/>
    <w:rsid w:val="00B414A3"/>
    <w:rsid w:val="00B41A89"/>
    <w:rsid w:val="00B41A8F"/>
    <w:rsid w:val="00B41D7B"/>
    <w:rsid w:val="00B421A7"/>
    <w:rsid w:val="00B4236D"/>
    <w:rsid w:val="00B42579"/>
    <w:rsid w:val="00B43253"/>
    <w:rsid w:val="00B4390C"/>
    <w:rsid w:val="00B44184"/>
    <w:rsid w:val="00B449A6"/>
    <w:rsid w:val="00B449E3"/>
    <w:rsid w:val="00B45035"/>
    <w:rsid w:val="00B454FB"/>
    <w:rsid w:val="00B45D76"/>
    <w:rsid w:val="00B4648C"/>
    <w:rsid w:val="00B46633"/>
    <w:rsid w:val="00B468EB"/>
    <w:rsid w:val="00B46C0D"/>
    <w:rsid w:val="00B470D9"/>
    <w:rsid w:val="00B47AB0"/>
    <w:rsid w:val="00B47BDC"/>
    <w:rsid w:val="00B509C8"/>
    <w:rsid w:val="00B5191E"/>
    <w:rsid w:val="00B522CA"/>
    <w:rsid w:val="00B52B10"/>
    <w:rsid w:val="00B52BE7"/>
    <w:rsid w:val="00B52DC0"/>
    <w:rsid w:val="00B53034"/>
    <w:rsid w:val="00B53DD4"/>
    <w:rsid w:val="00B53E5C"/>
    <w:rsid w:val="00B5409B"/>
    <w:rsid w:val="00B547C9"/>
    <w:rsid w:val="00B54FBA"/>
    <w:rsid w:val="00B55A6C"/>
    <w:rsid w:val="00B56298"/>
    <w:rsid w:val="00B56465"/>
    <w:rsid w:val="00B5694F"/>
    <w:rsid w:val="00B56BAE"/>
    <w:rsid w:val="00B56FC2"/>
    <w:rsid w:val="00B57202"/>
    <w:rsid w:val="00B57AD8"/>
    <w:rsid w:val="00B60778"/>
    <w:rsid w:val="00B60B30"/>
    <w:rsid w:val="00B60E45"/>
    <w:rsid w:val="00B61056"/>
    <w:rsid w:val="00B613A0"/>
    <w:rsid w:val="00B61EBF"/>
    <w:rsid w:val="00B62295"/>
    <w:rsid w:val="00B6267C"/>
    <w:rsid w:val="00B62B27"/>
    <w:rsid w:val="00B62E5F"/>
    <w:rsid w:val="00B631F9"/>
    <w:rsid w:val="00B63B0A"/>
    <w:rsid w:val="00B63D44"/>
    <w:rsid w:val="00B63F0C"/>
    <w:rsid w:val="00B640D4"/>
    <w:rsid w:val="00B6499F"/>
    <w:rsid w:val="00B64B06"/>
    <w:rsid w:val="00B64CDC"/>
    <w:rsid w:val="00B64DDB"/>
    <w:rsid w:val="00B64F8E"/>
    <w:rsid w:val="00B6589B"/>
    <w:rsid w:val="00B65E9C"/>
    <w:rsid w:val="00B66F8A"/>
    <w:rsid w:val="00B67748"/>
    <w:rsid w:val="00B678BA"/>
    <w:rsid w:val="00B67BCB"/>
    <w:rsid w:val="00B67F9B"/>
    <w:rsid w:val="00B700C6"/>
    <w:rsid w:val="00B71201"/>
    <w:rsid w:val="00B7166D"/>
    <w:rsid w:val="00B71A4B"/>
    <w:rsid w:val="00B71CBF"/>
    <w:rsid w:val="00B72076"/>
    <w:rsid w:val="00B74031"/>
    <w:rsid w:val="00B74145"/>
    <w:rsid w:val="00B7567C"/>
    <w:rsid w:val="00B75963"/>
    <w:rsid w:val="00B75B8C"/>
    <w:rsid w:val="00B75B92"/>
    <w:rsid w:val="00B7623F"/>
    <w:rsid w:val="00B76907"/>
    <w:rsid w:val="00B76A70"/>
    <w:rsid w:val="00B76ABF"/>
    <w:rsid w:val="00B76B1F"/>
    <w:rsid w:val="00B76B4C"/>
    <w:rsid w:val="00B7712A"/>
    <w:rsid w:val="00B774D0"/>
    <w:rsid w:val="00B80D66"/>
    <w:rsid w:val="00B80FD8"/>
    <w:rsid w:val="00B81216"/>
    <w:rsid w:val="00B8188E"/>
    <w:rsid w:val="00B81DE6"/>
    <w:rsid w:val="00B820A6"/>
    <w:rsid w:val="00B824EA"/>
    <w:rsid w:val="00B82638"/>
    <w:rsid w:val="00B8365E"/>
    <w:rsid w:val="00B84BFE"/>
    <w:rsid w:val="00B851C7"/>
    <w:rsid w:val="00B85CBF"/>
    <w:rsid w:val="00B86DA3"/>
    <w:rsid w:val="00B86F59"/>
    <w:rsid w:val="00B872D7"/>
    <w:rsid w:val="00B87ED0"/>
    <w:rsid w:val="00B90AE9"/>
    <w:rsid w:val="00B90D97"/>
    <w:rsid w:val="00B90E05"/>
    <w:rsid w:val="00B91446"/>
    <w:rsid w:val="00B91762"/>
    <w:rsid w:val="00B91ADA"/>
    <w:rsid w:val="00B91E01"/>
    <w:rsid w:val="00B925A1"/>
    <w:rsid w:val="00B93370"/>
    <w:rsid w:val="00B93376"/>
    <w:rsid w:val="00B9383C"/>
    <w:rsid w:val="00B93A5F"/>
    <w:rsid w:val="00B93F53"/>
    <w:rsid w:val="00B94D23"/>
    <w:rsid w:val="00B9575C"/>
    <w:rsid w:val="00B9593A"/>
    <w:rsid w:val="00B95B99"/>
    <w:rsid w:val="00B95F19"/>
    <w:rsid w:val="00B96852"/>
    <w:rsid w:val="00B97357"/>
    <w:rsid w:val="00B97F44"/>
    <w:rsid w:val="00B97FF4"/>
    <w:rsid w:val="00BA0717"/>
    <w:rsid w:val="00BA0CF8"/>
    <w:rsid w:val="00BA10F6"/>
    <w:rsid w:val="00BA183E"/>
    <w:rsid w:val="00BA23DE"/>
    <w:rsid w:val="00BA28C2"/>
    <w:rsid w:val="00BA2A53"/>
    <w:rsid w:val="00BA3584"/>
    <w:rsid w:val="00BA455E"/>
    <w:rsid w:val="00BA4EAC"/>
    <w:rsid w:val="00BA5097"/>
    <w:rsid w:val="00BA52E8"/>
    <w:rsid w:val="00BA554D"/>
    <w:rsid w:val="00BA5833"/>
    <w:rsid w:val="00BA5CB7"/>
    <w:rsid w:val="00BA5E86"/>
    <w:rsid w:val="00BA6265"/>
    <w:rsid w:val="00BA7243"/>
    <w:rsid w:val="00BA74EB"/>
    <w:rsid w:val="00BA76D3"/>
    <w:rsid w:val="00BA7AA7"/>
    <w:rsid w:val="00BB2234"/>
    <w:rsid w:val="00BB23DB"/>
    <w:rsid w:val="00BB269B"/>
    <w:rsid w:val="00BB31DE"/>
    <w:rsid w:val="00BB3F20"/>
    <w:rsid w:val="00BB444C"/>
    <w:rsid w:val="00BB45E4"/>
    <w:rsid w:val="00BB4A40"/>
    <w:rsid w:val="00BB4EDC"/>
    <w:rsid w:val="00BB55E4"/>
    <w:rsid w:val="00BB59C6"/>
    <w:rsid w:val="00BB5FD9"/>
    <w:rsid w:val="00BB670F"/>
    <w:rsid w:val="00BB6853"/>
    <w:rsid w:val="00BB6883"/>
    <w:rsid w:val="00BB6CCF"/>
    <w:rsid w:val="00BB736B"/>
    <w:rsid w:val="00BC106C"/>
    <w:rsid w:val="00BC18F7"/>
    <w:rsid w:val="00BC281D"/>
    <w:rsid w:val="00BC4411"/>
    <w:rsid w:val="00BC4E53"/>
    <w:rsid w:val="00BC50CA"/>
    <w:rsid w:val="00BC627D"/>
    <w:rsid w:val="00BC67CF"/>
    <w:rsid w:val="00BC71D6"/>
    <w:rsid w:val="00BC73C6"/>
    <w:rsid w:val="00BC749F"/>
    <w:rsid w:val="00BC7D95"/>
    <w:rsid w:val="00BD0034"/>
    <w:rsid w:val="00BD01B0"/>
    <w:rsid w:val="00BD054A"/>
    <w:rsid w:val="00BD0E40"/>
    <w:rsid w:val="00BD0F5F"/>
    <w:rsid w:val="00BD14C1"/>
    <w:rsid w:val="00BD1588"/>
    <w:rsid w:val="00BD160D"/>
    <w:rsid w:val="00BD170B"/>
    <w:rsid w:val="00BD1A9F"/>
    <w:rsid w:val="00BD21F4"/>
    <w:rsid w:val="00BD23DF"/>
    <w:rsid w:val="00BD2E7A"/>
    <w:rsid w:val="00BD310C"/>
    <w:rsid w:val="00BD3234"/>
    <w:rsid w:val="00BD3634"/>
    <w:rsid w:val="00BD3803"/>
    <w:rsid w:val="00BD3838"/>
    <w:rsid w:val="00BD4C68"/>
    <w:rsid w:val="00BD4F8C"/>
    <w:rsid w:val="00BD505C"/>
    <w:rsid w:val="00BD513A"/>
    <w:rsid w:val="00BD5E1D"/>
    <w:rsid w:val="00BD6059"/>
    <w:rsid w:val="00BD68BC"/>
    <w:rsid w:val="00BD6C71"/>
    <w:rsid w:val="00BD6E5C"/>
    <w:rsid w:val="00BD6FB1"/>
    <w:rsid w:val="00BD7003"/>
    <w:rsid w:val="00BD720D"/>
    <w:rsid w:val="00BD77F5"/>
    <w:rsid w:val="00BD77F9"/>
    <w:rsid w:val="00BD7B2D"/>
    <w:rsid w:val="00BE062D"/>
    <w:rsid w:val="00BE08C0"/>
    <w:rsid w:val="00BE093A"/>
    <w:rsid w:val="00BE0964"/>
    <w:rsid w:val="00BE0F44"/>
    <w:rsid w:val="00BE1A87"/>
    <w:rsid w:val="00BE1E47"/>
    <w:rsid w:val="00BE247F"/>
    <w:rsid w:val="00BE28F2"/>
    <w:rsid w:val="00BE312D"/>
    <w:rsid w:val="00BE3856"/>
    <w:rsid w:val="00BE3FEA"/>
    <w:rsid w:val="00BE425F"/>
    <w:rsid w:val="00BE4699"/>
    <w:rsid w:val="00BE47EC"/>
    <w:rsid w:val="00BE509B"/>
    <w:rsid w:val="00BE518F"/>
    <w:rsid w:val="00BE64F0"/>
    <w:rsid w:val="00BE6AA5"/>
    <w:rsid w:val="00BE7025"/>
    <w:rsid w:val="00BE7357"/>
    <w:rsid w:val="00BE7382"/>
    <w:rsid w:val="00BE7CFF"/>
    <w:rsid w:val="00BE7ED0"/>
    <w:rsid w:val="00BF0193"/>
    <w:rsid w:val="00BF03C8"/>
    <w:rsid w:val="00BF0613"/>
    <w:rsid w:val="00BF07EA"/>
    <w:rsid w:val="00BF0919"/>
    <w:rsid w:val="00BF0B24"/>
    <w:rsid w:val="00BF0EC4"/>
    <w:rsid w:val="00BF0F96"/>
    <w:rsid w:val="00BF1672"/>
    <w:rsid w:val="00BF19D1"/>
    <w:rsid w:val="00BF22BD"/>
    <w:rsid w:val="00BF2820"/>
    <w:rsid w:val="00BF34FD"/>
    <w:rsid w:val="00BF3573"/>
    <w:rsid w:val="00BF3EAD"/>
    <w:rsid w:val="00BF3EE6"/>
    <w:rsid w:val="00BF4668"/>
    <w:rsid w:val="00BF4942"/>
    <w:rsid w:val="00BF517F"/>
    <w:rsid w:val="00BF5572"/>
    <w:rsid w:val="00BF65D4"/>
    <w:rsid w:val="00BF6B2E"/>
    <w:rsid w:val="00BF6D39"/>
    <w:rsid w:val="00BF7975"/>
    <w:rsid w:val="00BF79B9"/>
    <w:rsid w:val="00BF7F70"/>
    <w:rsid w:val="00BF7FFE"/>
    <w:rsid w:val="00C00374"/>
    <w:rsid w:val="00C0053A"/>
    <w:rsid w:val="00C00CE1"/>
    <w:rsid w:val="00C00E70"/>
    <w:rsid w:val="00C00F47"/>
    <w:rsid w:val="00C01127"/>
    <w:rsid w:val="00C013AD"/>
    <w:rsid w:val="00C01E1F"/>
    <w:rsid w:val="00C01EE7"/>
    <w:rsid w:val="00C02F24"/>
    <w:rsid w:val="00C03599"/>
    <w:rsid w:val="00C03D61"/>
    <w:rsid w:val="00C03E8B"/>
    <w:rsid w:val="00C03F0D"/>
    <w:rsid w:val="00C03F28"/>
    <w:rsid w:val="00C04B84"/>
    <w:rsid w:val="00C05B28"/>
    <w:rsid w:val="00C05EB7"/>
    <w:rsid w:val="00C06147"/>
    <w:rsid w:val="00C0640F"/>
    <w:rsid w:val="00C0725A"/>
    <w:rsid w:val="00C07363"/>
    <w:rsid w:val="00C074AF"/>
    <w:rsid w:val="00C078C1"/>
    <w:rsid w:val="00C07954"/>
    <w:rsid w:val="00C07D32"/>
    <w:rsid w:val="00C07E42"/>
    <w:rsid w:val="00C1069C"/>
    <w:rsid w:val="00C10A21"/>
    <w:rsid w:val="00C10BD3"/>
    <w:rsid w:val="00C10F52"/>
    <w:rsid w:val="00C10FBC"/>
    <w:rsid w:val="00C112D5"/>
    <w:rsid w:val="00C124F9"/>
    <w:rsid w:val="00C12D35"/>
    <w:rsid w:val="00C12E80"/>
    <w:rsid w:val="00C13AEA"/>
    <w:rsid w:val="00C13B6F"/>
    <w:rsid w:val="00C14160"/>
    <w:rsid w:val="00C14250"/>
    <w:rsid w:val="00C1434A"/>
    <w:rsid w:val="00C144B2"/>
    <w:rsid w:val="00C1501B"/>
    <w:rsid w:val="00C1509B"/>
    <w:rsid w:val="00C15251"/>
    <w:rsid w:val="00C15595"/>
    <w:rsid w:val="00C15E5A"/>
    <w:rsid w:val="00C16434"/>
    <w:rsid w:val="00C17308"/>
    <w:rsid w:val="00C174A5"/>
    <w:rsid w:val="00C17793"/>
    <w:rsid w:val="00C1781B"/>
    <w:rsid w:val="00C17886"/>
    <w:rsid w:val="00C17E6E"/>
    <w:rsid w:val="00C200D8"/>
    <w:rsid w:val="00C2044A"/>
    <w:rsid w:val="00C2046A"/>
    <w:rsid w:val="00C20762"/>
    <w:rsid w:val="00C208B6"/>
    <w:rsid w:val="00C20FC3"/>
    <w:rsid w:val="00C217BC"/>
    <w:rsid w:val="00C2329A"/>
    <w:rsid w:val="00C2356D"/>
    <w:rsid w:val="00C245C9"/>
    <w:rsid w:val="00C24860"/>
    <w:rsid w:val="00C24E53"/>
    <w:rsid w:val="00C2552E"/>
    <w:rsid w:val="00C257AA"/>
    <w:rsid w:val="00C259C8"/>
    <w:rsid w:val="00C25BD7"/>
    <w:rsid w:val="00C26728"/>
    <w:rsid w:val="00C269A0"/>
    <w:rsid w:val="00C26A68"/>
    <w:rsid w:val="00C27105"/>
    <w:rsid w:val="00C27D7A"/>
    <w:rsid w:val="00C30359"/>
    <w:rsid w:val="00C30501"/>
    <w:rsid w:val="00C30785"/>
    <w:rsid w:val="00C30F1B"/>
    <w:rsid w:val="00C31E74"/>
    <w:rsid w:val="00C3226C"/>
    <w:rsid w:val="00C322CB"/>
    <w:rsid w:val="00C323C4"/>
    <w:rsid w:val="00C324B6"/>
    <w:rsid w:val="00C324C6"/>
    <w:rsid w:val="00C3256F"/>
    <w:rsid w:val="00C3262A"/>
    <w:rsid w:val="00C32A27"/>
    <w:rsid w:val="00C332DF"/>
    <w:rsid w:val="00C33399"/>
    <w:rsid w:val="00C33C2D"/>
    <w:rsid w:val="00C342B3"/>
    <w:rsid w:val="00C34449"/>
    <w:rsid w:val="00C347F8"/>
    <w:rsid w:val="00C379DA"/>
    <w:rsid w:val="00C37FE4"/>
    <w:rsid w:val="00C40834"/>
    <w:rsid w:val="00C411CD"/>
    <w:rsid w:val="00C415C4"/>
    <w:rsid w:val="00C4198F"/>
    <w:rsid w:val="00C422A0"/>
    <w:rsid w:val="00C422F6"/>
    <w:rsid w:val="00C4257A"/>
    <w:rsid w:val="00C42BB6"/>
    <w:rsid w:val="00C4303F"/>
    <w:rsid w:val="00C437A8"/>
    <w:rsid w:val="00C43E41"/>
    <w:rsid w:val="00C43F2C"/>
    <w:rsid w:val="00C44780"/>
    <w:rsid w:val="00C44A94"/>
    <w:rsid w:val="00C44BCE"/>
    <w:rsid w:val="00C44DF8"/>
    <w:rsid w:val="00C454FB"/>
    <w:rsid w:val="00C45F0D"/>
    <w:rsid w:val="00C463AB"/>
    <w:rsid w:val="00C47230"/>
    <w:rsid w:val="00C472C1"/>
    <w:rsid w:val="00C47498"/>
    <w:rsid w:val="00C47544"/>
    <w:rsid w:val="00C50262"/>
    <w:rsid w:val="00C506A0"/>
    <w:rsid w:val="00C5071D"/>
    <w:rsid w:val="00C50835"/>
    <w:rsid w:val="00C508B9"/>
    <w:rsid w:val="00C512CE"/>
    <w:rsid w:val="00C51450"/>
    <w:rsid w:val="00C523DC"/>
    <w:rsid w:val="00C529F5"/>
    <w:rsid w:val="00C52CA1"/>
    <w:rsid w:val="00C53189"/>
    <w:rsid w:val="00C531F9"/>
    <w:rsid w:val="00C54BF0"/>
    <w:rsid w:val="00C55042"/>
    <w:rsid w:val="00C55976"/>
    <w:rsid w:val="00C55B59"/>
    <w:rsid w:val="00C55B7F"/>
    <w:rsid w:val="00C55DE0"/>
    <w:rsid w:val="00C5692D"/>
    <w:rsid w:val="00C56DAA"/>
    <w:rsid w:val="00C57316"/>
    <w:rsid w:val="00C579C1"/>
    <w:rsid w:val="00C604BE"/>
    <w:rsid w:val="00C60765"/>
    <w:rsid w:val="00C60919"/>
    <w:rsid w:val="00C60F12"/>
    <w:rsid w:val="00C610F8"/>
    <w:rsid w:val="00C6119D"/>
    <w:rsid w:val="00C61667"/>
    <w:rsid w:val="00C62083"/>
    <w:rsid w:val="00C624CF"/>
    <w:rsid w:val="00C6251D"/>
    <w:rsid w:val="00C62F14"/>
    <w:rsid w:val="00C62F40"/>
    <w:rsid w:val="00C63245"/>
    <w:rsid w:val="00C63708"/>
    <w:rsid w:val="00C6381E"/>
    <w:rsid w:val="00C639AC"/>
    <w:rsid w:val="00C63BB9"/>
    <w:rsid w:val="00C645B9"/>
    <w:rsid w:val="00C6498D"/>
    <w:rsid w:val="00C649BE"/>
    <w:rsid w:val="00C64B84"/>
    <w:rsid w:val="00C64BAC"/>
    <w:rsid w:val="00C64DBB"/>
    <w:rsid w:val="00C6506F"/>
    <w:rsid w:val="00C65465"/>
    <w:rsid w:val="00C6572D"/>
    <w:rsid w:val="00C65ABB"/>
    <w:rsid w:val="00C66344"/>
    <w:rsid w:val="00C66832"/>
    <w:rsid w:val="00C66AA7"/>
    <w:rsid w:val="00C66FD1"/>
    <w:rsid w:val="00C6794B"/>
    <w:rsid w:val="00C67A2C"/>
    <w:rsid w:val="00C67D06"/>
    <w:rsid w:val="00C7064B"/>
    <w:rsid w:val="00C70681"/>
    <w:rsid w:val="00C70816"/>
    <w:rsid w:val="00C70AE0"/>
    <w:rsid w:val="00C71618"/>
    <w:rsid w:val="00C7351B"/>
    <w:rsid w:val="00C73D6D"/>
    <w:rsid w:val="00C74056"/>
    <w:rsid w:val="00C74237"/>
    <w:rsid w:val="00C74368"/>
    <w:rsid w:val="00C74718"/>
    <w:rsid w:val="00C7479D"/>
    <w:rsid w:val="00C75653"/>
    <w:rsid w:val="00C76852"/>
    <w:rsid w:val="00C76A74"/>
    <w:rsid w:val="00C77329"/>
    <w:rsid w:val="00C77352"/>
    <w:rsid w:val="00C7737F"/>
    <w:rsid w:val="00C7787D"/>
    <w:rsid w:val="00C778C7"/>
    <w:rsid w:val="00C77F78"/>
    <w:rsid w:val="00C77FC3"/>
    <w:rsid w:val="00C81B04"/>
    <w:rsid w:val="00C81DFD"/>
    <w:rsid w:val="00C82208"/>
    <w:rsid w:val="00C82572"/>
    <w:rsid w:val="00C827A7"/>
    <w:rsid w:val="00C82D9D"/>
    <w:rsid w:val="00C82F29"/>
    <w:rsid w:val="00C834BC"/>
    <w:rsid w:val="00C8376C"/>
    <w:rsid w:val="00C84082"/>
    <w:rsid w:val="00C84339"/>
    <w:rsid w:val="00C8499E"/>
    <w:rsid w:val="00C84BBB"/>
    <w:rsid w:val="00C8605C"/>
    <w:rsid w:val="00C866DB"/>
    <w:rsid w:val="00C86EB9"/>
    <w:rsid w:val="00C87AC5"/>
    <w:rsid w:val="00C903F4"/>
    <w:rsid w:val="00C9057F"/>
    <w:rsid w:val="00C906D9"/>
    <w:rsid w:val="00C90927"/>
    <w:rsid w:val="00C90AEC"/>
    <w:rsid w:val="00C90B4B"/>
    <w:rsid w:val="00C90CF7"/>
    <w:rsid w:val="00C913DF"/>
    <w:rsid w:val="00C9199A"/>
    <w:rsid w:val="00C921E7"/>
    <w:rsid w:val="00C929BE"/>
    <w:rsid w:val="00C92C72"/>
    <w:rsid w:val="00C941D7"/>
    <w:rsid w:val="00C94479"/>
    <w:rsid w:val="00C9509A"/>
    <w:rsid w:val="00C95F39"/>
    <w:rsid w:val="00C962E2"/>
    <w:rsid w:val="00C96799"/>
    <w:rsid w:val="00C97145"/>
    <w:rsid w:val="00C972F3"/>
    <w:rsid w:val="00C9765D"/>
    <w:rsid w:val="00C978AF"/>
    <w:rsid w:val="00C97C4E"/>
    <w:rsid w:val="00CA0D4E"/>
    <w:rsid w:val="00CA1172"/>
    <w:rsid w:val="00CA14DB"/>
    <w:rsid w:val="00CA1F9F"/>
    <w:rsid w:val="00CA223E"/>
    <w:rsid w:val="00CA2748"/>
    <w:rsid w:val="00CA2B63"/>
    <w:rsid w:val="00CA2C9E"/>
    <w:rsid w:val="00CA3113"/>
    <w:rsid w:val="00CA3D10"/>
    <w:rsid w:val="00CA3EA9"/>
    <w:rsid w:val="00CA594A"/>
    <w:rsid w:val="00CA5E2B"/>
    <w:rsid w:val="00CA5E91"/>
    <w:rsid w:val="00CA5F13"/>
    <w:rsid w:val="00CA64D3"/>
    <w:rsid w:val="00CA6623"/>
    <w:rsid w:val="00CA6D45"/>
    <w:rsid w:val="00CA71A8"/>
    <w:rsid w:val="00CA7D65"/>
    <w:rsid w:val="00CB0B29"/>
    <w:rsid w:val="00CB0D55"/>
    <w:rsid w:val="00CB0D8B"/>
    <w:rsid w:val="00CB144B"/>
    <w:rsid w:val="00CB146D"/>
    <w:rsid w:val="00CB173F"/>
    <w:rsid w:val="00CB256D"/>
    <w:rsid w:val="00CB2826"/>
    <w:rsid w:val="00CB282F"/>
    <w:rsid w:val="00CB3225"/>
    <w:rsid w:val="00CB55B0"/>
    <w:rsid w:val="00CB5C45"/>
    <w:rsid w:val="00CB6E86"/>
    <w:rsid w:val="00CB6EA6"/>
    <w:rsid w:val="00CB7161"/>
    <w:rsid w:val="00CB7B70"/>
    <w:rsid w:val="00CB7BD3"/>
    <w:rsid w:val="00CB7C6E"/>
    <w:rsid w:val="00CC09C4"/>
    <w:rsid w:val="00CC0E48"/>
    <w:rsid w:val="00CC0F61"/>
    <w:rsid w:val="00CC15B6"/>
    <w:rsid w:val="00CC15EA"/>
    <w:rsid w:val="00CC182E"/>
    <w:rsid w:val="00CC1D88"/>
    <w:rsid w:val="00CC1F96"/>
    <w:rsid w:val="00CC2838"/>
    <w:rsid w:val="00CC2CF6"/>
    <w:rsid w:val="00CC2ED7"/>
    <w:rsid w:val="00CC2F8E"/>
    <w:rsid w:val="00CC3022"/>
    <w:rsid w:val="00CC35BB"/>
    <w:rsid w:val="00CC476E"/>
    <w:rsid w:val="00CC5BBD"/>
    <w:rsid w:val="00CC5DC0"/>
    <w:rsid w:val="00CC5F46"/>
    <w:rsid w:val="00CC638D"/>
    <w:rsid w:val="00CC6A9F"/>
    <w:rsid w:val="00CC759A"/>
    <w:rsid w:val="00CC7940"/>
    <w:rsid w:val="00CC7A3F"/>
    <w:rsid w:val="00CD04DF"/>
    <w:rsid w:val="00CD096A"/>
    <w:rsid w:val="00CD0B17"/>
    <w:rsid w:val="00CD0BBF"/>
    <w:rsid w:val="00CD0E17"/>
    <w:rsid w:val="00CD0E30"/>
    <w:rsid w:val="00CD169F"/>
    <w:rsid w:val="00CD16B1"/>
    <w:rsid w:val="00CD18C7"/>
    <w:rsid w:val="00CD1A3A"/>
    <w:rsid w:val="00CD1BAA"/>
    <w:rsid w:val="00CD1E8E"/>
    <w:rsid w:val="00CD20D9"/>
    <w:rsid w:val="00CD24A0"/>
    <w:rsid w:val="00CD24DF"/>
    <w:rsid w:val="00CD2970"/>
    <w:rsid w:val="00CD2DC0"/>
    <w:rsid w:val="00CD2F0F"/>
    <w:rsid w:val="00CD2F51"/>
    <w:rsid w:val="00CD305C"/>
    <w:rsid w:val="00CD3266"/>
    <w:rsid w:val="00CD3685"/>
    <w:rsid w:val="00CD3999"/>
    <w:rsid w:val="00CD42FC"/>
    <w:rsid w:val="00CD43AC"/>
    <w:rsid w:val="00CD4E7E"/>
    <w:rsid w:val="00CD51D1"/>
    <w:rsid w:val="00CD584C"/>
    <w:rsid w:val="00CD5F44"/>
    <w:rsid w:val="00CD6103"/>
    <w:rsid w:val="00CD6212"/>
    <w:rsid w:val="00CD6280"/>
    <w:rsid w:val="00CD647C"/>
    <w:rsid w:val="00CD67FF"/>
    <w:rsid w:val="00CD6A60"/>
    <w:rsid w:val="00CD6AF7"/>
    <w:rsid w:val="00CD6C1B"/>
    <w:rsid w:val="00CD70EE"/>
    <w:rsid w:val="00CD76EA"/>
    <w:rsid w:val="00CD78C0"/>
    <w:rsid w:val="00CD79AB"/>
    <w:rsid w:val="00CD7AB6"/>
    <w:rsid w:val="00CE0DFC"/>
    <w:rsid w:val="00CE154F"/>
    <w:rsid w:val="00CE1714"/>
    <w:rsid w:val="00CE1B3D"/>
    <w:rsid w:val="00CE1E93"/>
    <w:rsid w:val="00CE2DAE"/>
    <w:rsid w:val="00CE2E0F"/>
    <w:rsid w:val="00CE420D"/>
    <w:rsid w:val="00CE53FF"/>
    <w:rsid w:val="00CE61E5"/>
    <w:rsid w:val="00CE6322"/>
    <w:rsid w:val="00CE6CA9"/>
    <w:rsid w:val="00CE6E1D"/>
    <w:rsid w:val="00CE776B"/>
    <w:rsid w:val="00CE7F8A"/>
    <w:rsid w:val="00CF019B"/>
    <w:rsid w:val="00CF0466"/>
    <w:rsid w:val="00CF0A2B"/>
    <w:rsid w:val="00CF0DD1"/>
    <w:rsid w:val="00CF0FB4"/>
    <w:rsid w:val="00CF10A3"/>
    <w:rsid w:val="00CF136D"/>
    <w:rsid w:val="00CF1EA0"/>
    <w:rsid w:val="00CF1F87"/>
    <w:rsid w:val="00CF211A"/>
    <w:rsid w:val="00CF23A4"/>
    <w:rsid w:val="00CF278F"/>
    <w:rsid w:val="00CF2D48"/>
    <w:rsid w:val="00CF3A3A"/>
    <w:rsid w:val="00CF3DE9"/>
    <w:rsid w:val="00CF3E78"/>
    <w:rsid w:val="00CF40FE"/>
    <w:rsid w:val="00CF4629"/>
    <w:rsid w:val="00CF4D4A"/>
    <w:rsid w:val="00CF5023"/>
    <w:rsid w:val="00CF5651"/>
    <w:rsid w:val="00CF59CC"/>
    <w:rsid w:val="00CF5D12"/>
    <w:rsid w:val="00CF6273"/>
    <w:rsid w:val="00CF6DE9"/>
    <w:rsid w:val="00CF70FF"/>
    <w:rsid w:val="00D00977"/>
    <w:rsid w:val="00D01842"/>
    <w:rsid w:val="00D01858"/>
    <w:rsid w:val="00D01A66"/>
    <w:rsid w:val="00D01B68"/>
    <w:rsid w:val="00D0238A"/>
    <w:rsid w:val="00D024D1"/>
    <w:rsid w:val="00D028A5"/>
    <w:rsid w:val="00D03C94"/>
    <w:rsid w:val="00D04374"/>
    <w:rsid w:val="00D048B7"/>
    <w:rsid w:val="00D04ADD"/>
    <w:rsid w:val="00D051AA"/>
    <w:rsid w:val="00D05231"/>
    <w:rsid w:val="00D0581F"/>
    <w:rsid w:val="00D05EE0"/>
    <w:rsid w:val="00D06EB0"/>
    <w:rsid w:val="00D070C5"/>
    <w:rsid w:val="00D0713F"/>
    <w:rsid w:val="00D07FDB"/>
    <w:rsid w:val="00D105B6"/>
    <w:rsid w:val="00D105F5"/>
    <w:rsid w:val="00D10B8E"/>
    <w:rsid w:val="00D10D00"/>
    <w:rsid w:val="00D115E8"/>
    <w:rsid w:val="00D124CE"/>
    <w:rsid w:val="00D12525"/>
    <w:rsid w:val="00D12595"/>
    <w:rsid w:val="00D12B62"/>
    <w:rsid w:val="00D12DBA"/>
    <w:rsid w:val="00D13790"/>
    <w:rsid w:val="00D13827"/>
    <w:rsid w:val="00D13C65"/>
    <w:rsid w:val="00D13DA3"/>
    <w:rsid w:val="00D13FA8"/>
    <w:rsid w:val="00D1446C"/>
    <w:rsid w:val="00D1493C"/>
    <w:rsid w:val="00D14A83"/>
    <w:rsid w:val="00D150B4"/>
    <w:rsid w:val="00D15C53"/>
    <w:rsid w:val="00D15D63"/>
    <w:rsid w:val="00D16068"/>
    <w:rsid w:val="00D16410"/>
    <w:rsid w:val="00D16480"/>
    <w:rsid w:val="00D1733B"/>
    <w:rsid w:val="00D173F1"/>
    <w:rsid w:val="00D2005B"/>
    <w:rsid w:val="00D20067"/>
    <w:rsid w:val="00D20905"/>
    <w:rsid w:val="00D20A9A"/>
    <w:rsid w:val="00D20D20"/>
    <w:rsid w:val="00D21161"/>
    <w:rsid w:val="00D2154D"/>
    <w:rsid w:val="00D2221E"/>
    <w:rsid w:val="00D2274A"/>
    <w:rsid w:val="00D22910"/>
    <w:rsid w:val="00D229C9"/>
    <w:rsid w:val="00D22DBB"/>
    <w:rsid w:val="00D22F41"/>
    <w:rsid w:val="00D23476"/>
    <w:rsid w:val="00D24E83"/>
    <w:rsid w:val="00D255F9"/>
    <w:rsid w:val="00D25806"/>
    <w:rsid w:val="00D25962"/>
    <w:rsid w:val="00D26255"/>
    <w:rsid w:val="00D263EE"/>
    <w:rsid w:val="00D26B95"/>
    <w:rsid w:val="00D26B96"/>
    <w:rsid w:val="00D26DBF"/>
    <w:rsid w:val="00D272ED"/>
    <w:rsid w:val="00D2737E"/>
    <w:rsid w:val="00D27879"/>
    <w:rsid w:val="00D27D94"/>
    <w:rsid w:val="00D30182"/>
    <w:rsid w:val="00D301B2"/>
    <w:rsid w:val="00D302FD"/>
    <w:rsid w:val="00D305D1"/>
    <w:rsid w:val="00D30911"/>
    <w:rsid w:val="00D30C26"/>
    <w:rsid w:val="00D3115F"/>
    <w:rsid w:val="00D31C25"/>
    <w:rsid w:val="00D3232F"/>
    <w:rsid w:val="00D3236B"/>
    <w:rsid w:val="00D32CAA"/>
    <w:rsid w:val="00D33304"/>
    <w:rsid w:val="00D33A42"/>
    <w:rsid w:val="00D33C21"/>
    <w:rsid w:val="00D3407D"/>
    <w:rsid w:val="00D342BD"/>
    <w:rsid w:val="00D35482"/>
    <w:rsid w:val="00D357BA"/>
    <w:rsid w:val="00D35C7F"/>
    <w:rsid w:val="00D36137"/>
    <w:rsid w:val="00D36245"/>
    <w:rsid w:val="00D3630F"/>
    <w:rsid w:val="00D36341"/>
    <w:rsid w:val="00D363FF"/>
    <w:rsid w:val="00D370B9"/>
    <w:rsid w:val="00D373DA"/>
    <w:rsid w:val="00D3744A"/>
    <w:rsid w:val="00D37631"/>
    <w:rsid w:val="00D3788F"/>
    <w:rsid w:val="00D37AD4"/>
    <w:rsid w:val="00D37C6E"/>
    <w:rsid w:val="00D4009D"/>
    <w:rsid w:val="00D41232"/>
    <w:rsid w:val="00D41528"/>
    <w:rsid w:val="00D417E5"/>
    <w:rsid w:val="00D41C2D"/>
    <w:rsid w:val="00D424A2"/>
    <w:rsid w:val="00D424E6"/>
    <w:rsid w:val="00D42615"/>
    <w:rsid w:val="00D428AA"/>
    <w:rsid w:val="00D42AA8"/>
    <w:rsid w:val="00D42B67"/>
    <w:rsid w:val="00D42E9D"/>
    <w:rsid w:val="00D44D6C"/>
    <w:rsid w:val="00D44DCA"/>
    <w:rsid w:val="00D450CE"/>
    <w:rsid w:val="00D4533A"/>
    <w:rsid w:val="00D453A1"/>
    <w:rsid w:val="00D467A2"/>
    <w:rsid w:val="00D46937"/>
    <w:rsid w:val="00D46D01"/>
    <w:rsid w:val="00D46DB0"/>
    <w:rsid w:val="00D472C5"/>
    <w:rsid w:val="00D500BC"/>
    <w:rsid w:val="00D50804"/>
    <w:rsid w:val="00D50C5F"/>
    <w:rsid w:val="00D51579"/>
    <w:rsid w:val="00D515F1"/>
    <w:rsid w:val="00D51659"/>
    <w:rsid w:val="00D51E96"/>
    <w:rsid w:val="00D525D2"/>
    <w:rsid w:val="00D5288A"/>
    <w:rsid w:val="00D52898"/>
    <w:rsid w:val="00D528D8"/>
    <w:rsid w:val="00D5341B"/>
    <w:rsid w:val="00D54800"/>
    <w:rsid w:val="00D549E0"/>
    <w:rsid w:val="00D54A62"/>
    <w:rsid w:val="00D54B57"/>
    <w:rsid w:val="00D552C5"/>
    <w:rsid w:val="00D553E0"/>
    <w:rsid w:val="00D55F4C"/>
    <w:rsid w:val="00D561D6"/>
    <w:rsid w:val="00D56821"/>
    <w:rsid w:val="00D568F6"/>
    <w:rsid w:val="00D575CD"/>
    <w:rsid w:val="00D57C6C"/>
    <w:rsid w:val="00D60AFB"/>
    <w:rsid w:val="00D60CC2"/>
    <w:rsid w:val="00D6129A"/>
    <w:rsid w:val="00D61726"/>
    <w:rsid w:val="00D61874"/>
    <w:rsid w:val="00D6241C"/>
    <w:rsid w:val="00D624E3"/>
    <w:rsid w:val="00D62573"/>
    <w:rsid w:val="00D62635"/>
    <w:rsid w:val="00D62BF0"/>
    <w:rsid w:val="00D63487"/>
    <w:rsid w:val="00D6399E"/>
    <w:rsid w:val="00D64231"/>
    <w:rsid w:val="00D6466D"/>
    <w:rsid w:val="00D64943"/>
    <w:rsid w:val="00D653BD"/>
    <w:rsid w:val="00D65EC7"/>
    <w:rsid w:val="00D6664D"/>
    <w:rsid w:val="00D66A07"/>
    <w:rsid w:val="00D66F90"/>
    <w:rsid w:val="00D67028"/>
    <w:rsid w:val="00D67177"/>
    <w:rsid w:val="00D6721E"/>
    <w:rsid w:val="00D6785D"/>
    <w:rsid w:val="00D67AAA"/>
    <w:rsid w:val="00D67CD0"/>
    <w:rsid w:val="00D7000C"/>
    <w:rsid w:val="00D70049"/>
    <w:rsid w:val="00D70430"/>
    <w:rsid w:val="00D704DE"/>
    <w:rsid w:val="00D70830"/>
    <w:rsid w:val="00D70948"/>
    <w:rsid w:val="00D70A82"/>
    <w:rsid w:val="00D71154"/>
    <w:rsid w:val="00D7169B"/>
    <w:rsid w:val="00D7184F"/>
    <w:rsid w:val="00D724E3"/>
    <w:rsid w:val="00D7276E"/>
    <w:rsid w:val="00D72A5E"/>
    <w:rsid w:val="00D730F3"/>
    <w:rsid w:val="00D738C0"/>
    <w:rsid w:val="00D73A7C"/>
    <w:rsid w:val="00D73FD5"/>
    <w:rsid w:val="00D749FC"/>
    <w:rsid w:val="00D7504E"/>
    <w:rsid w:val="00D75260"/>
    <w:rsid w:val="00D75380"/>
    <w:rsid w:val="00D758FC"/>
    <w:rsid w:val="00D7614A"/>
    <w:rsid w:val="00D76761"/>
    <w:rsid w:val="00D77334"/>
    <w:rsid w:val="00D7743B"/>
    <w:rsid w:val="00D77508"/>
    <w:rsid w:val="00D77D2A"/>
    <w:rsid w:val="00D77F49"/>
    <w:rsid w:val="00D80022"/>
    <w:rsid w:val="00D80258"/>
    <w:rsid w:val="00D80BA3"/>
    <w:rsid w:val="00D8121B"/>
    <w:rsid w:val="00D81D39"/>
    <w:rsid w:val="00D820D9"/>
    <w:rsid w:val="00D8210B"/>
    <w:rsid w:val="00D821D8"/>
    <w:rsid w:val="00D823FF"/>
    <w:rsid w:val="00D8330A"/>
    <w:rsid w:val="00D8386D"/>
    <w:rsid w:val="00D840E1"/>
    <w:rsid w:val="00D8538F"/>
    <w:rsid w:val="00D85953"/>
    <w:rsid w:val="00D85B65"/>
    <w:rsid w:val="00D8677D"/>
    <w:rsid w:val="00D87432"/>
    <w:rsid w:val="00D874A3"/>
    <w:rsid w:val="00D877BB"/>
    <w:rsid w:val="00D904B1"/>
    <w:rsid w:val="00D90BC7"/>
    <w:rsid w:val="00D90CFF"/>
    <w:rsid w:val="00D90D7C"/>
    <w:rsid w:val="00D91800"/>
    <w:rsid w:val="00D91A14"/>
    <w:rsid w:val="00D91D61"/>
    <w:rsid w:val="00D9237B"/>
    <w:rsid w:val="00D924EF"/>
    <w:rsid w:val="00D9290C"/>
    <w:rsid w:val="00D92A7C"/>
    <w:rsid w:val="00D92E97"/>
    <w:rsid w:val="00D92F38"/>
    <w:rsid w:val="00D930E0"/>
    <w:rsid w:val="00D9328F"/>
    <w:rsid w:val="00D93C7C"/>
    <w:rsid w:val="00D93DAE"/>
    <w:rsid w:val="00D942C0"/>
    <w:rsid w:val="00D946B6"/>
    <w:rsid w:val="00D94C31"/>
    <w:rsid w:val="00D94FE1"/>
    <w:rsid w:val="00D95AEA"/>
    <w:rsid w:val="00D964BB"/>
    <w:rsid w:val="00D97389"/>
    <w:rsid w:val="00D97BAA"/>
    <w:rsid w:val="00D97DF5"/>
    <w:rsid w:val="00D97F2F"/>
    <w:rsid w:val="00DA0022"/>
    <w:rsid w:val="00DA00E1"/>
    <w:rsid w:val="00DA039E"/>
    <w:rsid w:val="00DA0F25"/>
    <w:rsid w:val="00DA0F93"/>
    <w:rsid w:val="00DA0FD2"/>
    <w:rsid w:val="00DA1338"/>
    <w:rsid w:val="00DA1961"/>
    <w:rsid w:val="00DA1BA3"/>
    <w:rsid w:val="00DA21B8"/>
    <w:rsid w:val="00DA23EA"/>
    <w:rsid w:val="00DA2A63"/>
    <w:rsid w:val="00DA2AD1"/>
    <w:rsid w:val="00DA38C7"/>
    <w:rsid w:val="00DA3A39"/>
    <w:rsid w:val="00DA3D7C"/>
    <w:rsid w:val="00DA3F07"/>
    <w:rsid w:val="00DA3FFF"/>
    <w:rsid w:val="00DA426F"/>
    <w:rsid w:val="00DA44D0"/>
    <w:rsid w:val="00DA4B05"/>
    <w:rsid w:val="00DA52A6"/>
    <w:rsid w:val="00DA561F"/>
    <w:rsid w:val="00DA5B60"/>
    <w:rsid w:val="00DA5D31"/>
    <w:rsid w:val="00DA6628"/>
    <w:rsid w:val="00DA6AEB"/>
    <w:rsid w:val="00DA7257"/>
    <w:rsid w:val="00DA746E"/>
    <w:rsid w:val="00DA7E56"/>
    <w:rsid w:val="00DB0189"/>
    <w:rsid w:val="00DB0403"/>
    <w:rsid w:val="00DB047B"/>
    <w:rsid w:val="00DB055B"/>
    <w:rsid w:val="00DB05CA"/>
    <w:rsid w:val="00DB0972"/>
    <w:rsid w:val="00DB09F1"/>
    <w:rsid w:val="00DB0B70"/>
    <w:rsid w:val="00DB0C6C"/>
    <w:rsid w:val="00DB0CD6"/>
    <w:rsid w:val="00DB14E0"/>
    <w:rsid w:val="00DB190A"/>
    <w:rsid w:val="00DB19CD"/>
    <w:rsid w:val="00DB1B49"/>
    <w:rsid w:val="00DB29B2"/>
    <w:rsid w:val="00DB2C04"/>
    <w:rsid w:val="00DB36BF"/>
    <w:rsid w:val="00DB43F0"/>
    <w:rsid w:val="00DB4799"/>
    <w:rsid w:val="00DB4C7B"/>
    <w:rsid w:val="00DB5467"/>
    <w:rsid w:val="00DB567C"/>
    <w:rsid w:val="00DB5718"/>
    <w:rsid w:val="00DB59AF"/>
    <w:rsid w:val="00DB675F"/>
    <w:rsid w:val="00DB6E59"/>
    <w:rsid w:val="00DB7057"/>
    <w:rsid w:val="00DB7332"/>
    <w:rsid w:val="00DB735B"/>
    <w:rsid w:val="00DB7786"/>
    <w:rsid w:val="00DB78CA"/>
    <w:rsid w:val="00DB7A01"/>
    <w:rsid w:val="00DB7DBB"/>
    <w:rsid w:val="00DC04E8"/>
    <w:rsid w:val="00DC1879"/>
    <w:rsid w:val="00DC1952"/>
    <w:rsid w:val="00DC23DB"/>
    <w:rsid w:val="00DC275A"/>
    <w:rsid w:val="00DC3AF3"/>
    <w:rsid w:val="00DC3D59"/>
    <w:rsid w:val="00DC3D74"/>
    <w:rsid w:val="00DC3F7E"/>
    <w:rsid w:val="00DC4512"/>
    <w:rsid w:val="00DC50CD"/>
    <w:rsid w:val="00DC5507"/>
    <w:rsid w:val="00DC5EFC"/>
    <w:rsid w:val="00DC61EA"/>
    <w:rsid w:val="00DC7002"/>
    <w:rsid w:val="00DC7FB1"/>
    <w:rsid w:val="00DD06BC"/>
    <w:rsid w:val="00DD0704"/>
    <w:rsid w:val="00DD13DD"/>
    <w:rsid w:val="00DD19B8"/>
    <w:rsid w:val="00DD1D8D"/>
    <w:rsid w:val="00DD28D3"/>
    <w:rsid w:val="00DD34F8"/>
    <w:rsid w:val="00DD3B3D"/>
    <w:rsid w:val="00DD3C2E"/>
    <w:rsid w:val="00DD3D37"/>
    <w:rsid w:val="00DD4114"/>
    <w:rsid w:val="00DD4C5E"/>
    <w:rsid w:val="00DD4D60"/>
    <w:rsid w:val="00DD4FA1"/>
    <w:rsid w:val="00DD6056"/>
    <w:rsid w:val="00DD613D"/>
    <w:rsid w:val="00DD73CD"/>
    <w:rsid w:val="00DD744B"/>
    <w:rsid w:val="00DD7A0F"/>
    <w:rsid w:val="00DE1D0B"/>
    <w:rsid w:val="00DE2098"/>
    <w:rsid w:val="00DE2203"/>
    <w:rsid w:val="00DE23A1"/>
    <w:rsid w:val="00DE23EF"/>
    <w:rsid w:val="00DE24D7"/>
    <w:rsid w:val="00DE2B0D"/>
    <w:rsid w:val="00DE2BAF"/>
    <w:rsid w:val="00DE2EFC"/>
    <w:rsid w:val="00DE3602"/>
    <w:rsid w:val="00DE36C9"/>
    <w:rsid w:val="00DE4380"/>
    <w:rsid w:val="00DE4C09"/>
    <w:rsid w:val="00DE61AE"/>
    <w:rsid w:val="00DE66A8"/>
    <w:rsid w:val="00DE6DB4"/>
    <w:rsid w:val="00DE6E36"/>
    <w:rsid w:val="00DE7791"/>
    <w:rsid w:val="00DE7993"/>
    <w:rsid w:val="00DE7CBE"/>
    <w:rsid w:val="00DE7D17"/>
    <w:rsid w:val="00DF00EB"/>
    <w:rsid w:val="00DF03E1"/>
    <w:rsid w:val="00DF03F2"/>
    <w:rsid w:val="00DF10B1"/>
    <w:rsid w:val="00DF116E"/>
    <w:rsid w:val="00DF1BCB"/>
    <w:rsid w:val="00DF2228"/>
    <w:rsid w:val="00DF26AC"/>
    <w:rsid w:val="00DF2D4D"/>
    <w:rsid w:val="00DF386B"/>
    <w:rsid w:val="00DF4249"/>
    <w:rsid w:val="00DF424C"/>
    <w:rsid w:val="00DF4988"/>
    <w:rsid w:val="00DF4FF8"/>
    <w:rsid w:val="00DF5021"/>
    <w:rsid w:val="00DF560D"/>
    <w:rsid w:val="00DF5A3A"/>
    <w:rsid w:val="00DF5EF8"/>
    <w:rsid w:val="00DF652F"/>
    <w:rsid w:val="00DF666D"/>
    <w:rsid w:val="00DF6ADC"/>
    <w:rsid w:val="00DF6D30"/>
    <w:rsid w:val="00DF6E7D"/>
    <w:rsid w:val="00DF6E9F"/>
    <w:rsid w:val="00DF712E"/>
    <w:rsid w:val="00DF75E0"/>
    <w:rsid w:val="00DF7983"/>
    <w:rsid w:val="00DF7D4C"/>
    <w:rsid w:val="00E00510"/>
    <w:rsid w:val="00E0059F"/>
    <w:rsid w:val="00E0085D"/>
    <w:rsid w:val="00E00C43"/>
    <w:rsid w:val="00E01ABF"/>
    <w:rsid w:val="00E01F93"/>
    <w:rsid w:val="00E021B5"/>
    <w:rsid w:val="00E02BD2"/>
    <w:rsid w:val="00E02C36"/>
    <w:rsid w:val="00E035F6"/>
    <w:rsid w:val="00E036A5"/>
    <w:rsid w:val="00E044CA"/>
    <w:rsid w:val="00E05B16"/>
    <w:rsid w:val="00E06399"/>
    <w:rsid w:val="00E06944"/>
    <w:rsid w:val="00E074A1"/>
    <w:rsid w:val="00E07B30"/>
    <w:rsid w:val="00E1047D"/>
    <w:rsid w:val="00E109BD"/>
    <w:rsid w:val="00E10F3A"/>
    <w:rsid w:val="00E12206"/>
    <w:rsid w:val="00E13CE6"/>
    <w:rsid w:val="00E14297"/>
    <w:rsid w:val="00E14AE5"/>
    <w:rsid w:val="00E14B54"/>
    <w:rsid w:val="00E153FD"/>
    <w:rsid w:val="00E15FC2"/>
    <w:rsid w:val="00E1654D"/>
    <w:rsid w:val="00E16A2D"/>
    <w:rsid w:val="00E16CB2"/>
    <w:rsid w:val="00E17D3F"/>
    <w:rsid w:val="00E17DA0"/>
    <w:rsid w:val="00E17ED4"/>
    <w:rsid w:val="00E2008D"/>
    <w:rsid w:val="00E2027E"/>
    <w:rsid w:val="00E2045E"/>
    <w:rsid w:val="00E21342"/>
    <w:rsid w:val="00E2185E"/>
    <w:rsid w:val="00E21AE3"/>
    <w:rsid w:val="00E21B5B"/>
    <w:rsid w:val="00E21C18"/>
    <w:rsid w:val="00E21CE6"/>
    <w:rsid w:val="00E2303E"/>
    <w:rsid w:val="00E230AD"/>
    <w:rsid w:val="00E236DA"/>
    <w:rsid w:val="00E23766"/>
    <w:rsid w:val="00E24646"/>
    <w:rsid w:val="00E24BD1"/>
    <w:rsid w:val="00E25B30"/>
    <w:rsid w:val="00E26BF6"/>
    <w:rsid w:val="00E26E6C"/>
    <w:rsid w:val="00E27239"/>
    <w:rsid w:val="00E278C5"/>
    <w:rsid w:val="00E30397"/>
    <w:rsid w:val="00E30662"/>
    <w:rsid w:val="00E30B6C"/>
    <w:rsid w:val="00E31172"/>
    <w:rsid w:val="00E315FB"/>
    <w:rsid w:val="00E3214F"/>
    <w:rsid w:val="00E324CD"/>
    <w:rsid w:val="00E326A8"/>
    <w:rsid w:val="00E32F87"/>
    <w:rsid w:val="00E33EB8"/>
    <w:rsid w:val="00E33ED9"/>
    <w:rsid w:val="00E350D2"/>
    <w:rsid w:val="00E351B3"/>
    <w:rsid w:val="00E352A0"/>
    <w:rsid w:val="00E357D8"/>
    <w:rsid w:val="00E357FF"/>
    <w:rsid w:val="00E35B01"/>
    <w:rsid w:val="00E36048"/>
    <w:rsid w:val="00E363B2"/>
    <w:rsid w:val="00E366FA"/>
    <w:rsid w:val="00E36C3B"/>
    <w:rsid w:val="00E3774B"/>
    <w:rsid w:val="00E40121"/>
    <w:rsid w:val="00E40265"/>
    <w:rsid w:val="00E40597"/>
    <w:rsid w:val="00E4068B"/>
    <w:rsid w:val="00E40709"/>
    <w:rsid w:val="00E40823"/>
    <w:rsid w:val="00E408EA"/>
    <w:rsid w:val="00E4124E"/>
    <w:rsid w:val="00E41C79"/>
    <w:rsid w:val="00E41D6F"/>
    <w:rsid w:val="00E41ED0"/>
    <w:rsid w:val="00E42B6C"/>
    <w:rsid w:val="00E42CAA"/>
    <w:rsid w:val="00E4314C"/>
    <w:rsid w:val="00E43164"/>
    <w:rsid w:val="00E4321D"/>
    <w:rsid w:val="00E43389"/>
    <w:rsid w:val="00E43641"/>
    <w:rsid w:val="00E43C3B"/>
    <w:rsid w:val="00E4454A"/>
    <w:rsid w:val="00E44702"/>
    <w:rsid w:val="00E44955"/>
    <w:rsid w:val="00E45669"/>
    <w:rsid w:val="00E4581B"/>
    <w:rsid w:val="00E45D16"/>
    <w:rsid w:val="00E45D5F"/>
    <w:rsid w:val="00E4655E"/>
    <w:rsid w:val="00E467C6"/>
    <w:rsid w:val="00E4680A"/>
    <w:rsid w:val="00E46953"/>
    <w:rsid w:val="00E4742A"/>
    <w:rsid w:val="00E474AF"/>
    <w:rsid w:val="00E474FD"/>
    <w:rsid w:val="00E4773C"/>
    <w:rsid w:val="00E47CCB"/>
    <w:rsid w:val="00E47E57"/>
    <w:rsid w:val="00E5068D"/>
    <w:rsid w:val="00E50856"/>
    <w:rsid w:val="00E51442"/>
    <w:rsid w:val="00E5199D"/>
    <w:rsid w:val="00E51C2C"/>
    <w:rsid w:val="00E525A4"/>
    <w:rsid w:val="00E52A2A"/>
    <w:rsid w:val="00E52D99"/>
    <w:rsid w:val="00E53A17"/>
    <w:rsid w:val="00E53E1A"/>
    <w:rsid w:val="00E54388"/>
    <w:rsid w:val="00E54C19"/>
    <w:rsid w:val="00E54C73"/>
    <w:rsid w:val="00E55214"/>
    <w:rsid w:val="00E55E6A"/>
    <w:rsid w:val="00E55F1C"/>
    <w:rsid w:val="00E563FA"/>
    <w:rsid w:val="00E56C36"/>
    <w:rsid w:val="00E5706B"/>
    <w:rsid w:val="00E573C2"/>
    <w:rsid w:val="00E57554"/>
    <w:rsid w:val="00E57C1B"/>
    <w:rsid w:val="00E57CD6"/>
    <w:rsid w:val="00E57EB4"/>
    <w:rsid w:val="00E6006C"/>
    <w:rsid w:val="00E602D7"/>
    <w:rsid w:val="00E6099C"/>
    <w:rsid w:val="00E609FD"/>
    <w:rsid w:val="00E60AC9"/>
    <w:rsid w:val="00E60FA5"/>
    <w:rsid w:val="00E6113D"/>
    <w:rsid w:val="00E619B7"/>
    <w:rsid w:val="00E619BD"/>
    <w:rsid w:val="00E61CE2"/>
    <w:rsid w:val="00E6256F"/>
    <w:rsid w:val="00E625AD"/>
    <w:rsid w:val="00E62947"/>
    <w:rsid w:val="00E6297E"/>
    <w:rsid w:val="00E634C0"/>
    <w:rsid w:val="00E6458C"/>
    <w:rsid w:val="00E64BBF"/>
    <w:rsid w:val="00E64DD7"/>
    <w:rsid w:val="00E6504C"/>
    <w:rsid w:val="00E6511A"/>
    <w:rsid w:val="00E65683"/>
    <w:rsid w:val="00E656DD"/>
    <w:rsid w:val="00E65B03"/>
    <w:rsid w:val="00E66C73"/>
    <w:rsid w:val="00E67125"/>
    <w:rsid w:val="00E67842"/>
    <w:rsid w:val="00E67D7C"/>
    <w:rsid w:val="00E705FC"/>
    <w:rsid w:val="00E70EFC"/>
    <w:rsid w:val="00E71661"/>
    <w:rsid w:val="00E71CAE"/>
    <w:rsid w:val="00E71E73"/>
    <w:rsid w:val="00E7230B"/>
    <w:rsid w:val="00E724AA"/>
    <w:rsid w:val="00E725D5"/>
    <w:rsid w:val="00E72967"/>
    <w:rsid w:val="00E72ABC"/>
    <w:rsid w:val="00E72D0E"/>
    <w:rsid w:val="00E73F18"/>
    <w:rsid w:val="00E74096"/>
    <w:rsid w:val="00E74225"/>
    <w:rsid w:val="00E749B5"/>
    <w:rsid w:val="00E75151"/>
    <w:rsid w:val="00E75152"/>
    <w:rsid w:val="00E751E3"/>
    <w:rsid w:val="00E75252"/>
    <w:rsid w:val="00E75801"/>
    <w:rsid w:val="00E75E24"/>
    <w:rsid w:val="00E761C3"/>
    <w:rsid w:val="00E7635F"/>
    <w:rsid w:val="00E7665A"/>
    <w:rsid w:val="00E7681E"/>
    <w:rsid w:val="00E76DBE"/>
    <w:rsid w:val="00E7704C"/>
    <w:rsid w:val="00E776E8"/>
    <w:rsid w:val="00E778FE"/>
    <w:rsid w:val="00E77957"/>
    <w:rsid w:val="00E77C90"/>
    <w:rsid w:val="00E80153"/>
    <w:rsid w:val="00E8023F"/>
    <w:rsid w:val="00E80D29"/>
    <w:rsid w:val="00E80D9C"/>
    <w:rsid w:val="00E8180E"/>
    <w:rsid w:val="00E81941"/>
    <w:rsid w:val="00E8195F"/>
    <w:rsid w:val="00E81C2B"/>
    <w:rsid w:val="00E81D51"/>
    <w:rsid w:val="00E82039"/>
    <w:rsid w:val="00E8238B"/>
    <w:rsid w:val="00E826F6"/>
    <w:rsid w:val="00E82767"/>
    <w:rsid w:val="00E83158"/>
    <w:rsid w:val="00E83AC1"/>
    <w:rsid w:val="00E83BCE"/>
    <w:rsid w:val="00E83BFB"/>
    <w:rsid w:val="00E83C4A"/>
    <w:rsid w:val="00E84028"/>
    <w:rsid w:val="00E840A9"/>
    <w:rsid w:val="00E840BC"/>
    <w:rsid w:val="00E8426E"/>
    <w:rsid w:val="00E84DE7"/>
    <w:rsid w:val="00E8696C"/>
    <w:rsid w:val="00E87233"/>
    <w:rsid w:val="00E8751E"/>
    <w:rsid w:val="00E87A8D"/>
    <w:rsid w:val="00E9049A"/>
    <w:rsid w:val="00E90F7B"/>
    <w:rsid w:val="00E911F6"/>
    <w:rsid w:val="00E91D9B"/>
    <w:rsid w:val="00E92A0B"/>
    <w:rsid w:val="00E9318F"/>
    <w:rsid w:val="00E93D93"/>
    <w:rsid w:val="00E940E2"/>
    <w:rsid w:val="00E94370"/>
    <w:rsid w:val="00E94384"/>
    <w:rsid w:val="00E94391"/>
    <w:rsid w:val="00E9461E"/>
    <w:rsid w:val="00E94929"/>
    <w:rsid w:val="00E95993"/>
    <w:rsid w:val="00E95B56"/>
    <w:rsid w:val="00E95E57"/>
    <w:rsid w:val="00E963D0"/>
    <w:rsid w:val="00E9670B"/>
    <w:rsid w:val="00E96C2D"/>
    <w:rsid w:val="00E96E3C"/>
    <w:rsid w:val="00E97BBF"/>
    <w:rsid w:val="00E97C74"/>
    <w:rsid w:val="00EA005C"/>
    <w:rsid w:val="00EA06F9"/>
    <w:rsid w:val="00EA0BF8"/>
    <w:rsid w:val="00EA0F94"/>
    <w:rsid w:val="00EA1214"/>
    <w:rsid w:val="00EA1368"/>
    <w:rsid w:val="00EA158F"/>
    <w:rsid w:val="00EA17B6"/>
    <w:rsid w:val="00EA17BB"/>
    <w:rsid w:val="00EA193F"/>
    <w:rsid w:val="00EA1E07"/>
    <w:rsid w:val="00EA1F83"/>
    <w:rsid w:val="00EA20F3"/>
    <w:rsid w:val="00EA291A"/>
    <w:rsid w:val="00EA315F"/>
    <w:rsid w:val="00EA3D09"/>
    <w:rsid w:val="00EA3DAE"/>
    <w:rsid w:val="00EA3DB4"/>
    <w:rsid w:val="00EA3DDC"/>
    <w:rsid w:val="00EA43FC"/>
    <w:rsid w:val="00EA4404"/>
    <w:rsid w:val="00EA4589"/>
    <w:rsid w:val="00EA4C84"/>
    <w:rsid w:val="00EA4CEF"/>
    <w:rsid w:val="00EA53D7"/>
    <w:rsid w:val="00EA5CFC"/>
    <w:rsid w:val="00EA5EEE"/>
    <w:rsid w:val="00EA6280"/>
    <w:rsid w:val="00EA6343"/>
    <w:rsid w:val="00EA67D7"/>
    <w:rsid w:val="00EA6806"/>
    <w:rsid w:val="00EA71A2"/>
    <w:rsid w:val="00EA7248"/>
    <w:rsid w:val="00EA72D1"/>
    <w:rsid w:val="00EA7318"/>
    <w:rsid w:val="00EA753D"/>
    <w:rsid w:val="00EA7C1B"/>
    <w:rsid w:val="00EA7FAB"/>
    <w:rsid w:val="00EB008F"/>
    <w:rsid w:val="00EB0F18"/>
    <w:rsid w:val="00EB119E"/>
    <w:rsid w:val="00EB1258"/>
    <w:rsid w:val="00EB1CF6"/>
    <w:rsid w:val="00EB22CE"/>
    <w:rsid w:val="00EB279B"/>
    <w:rsid w:val="00EB2E11"/>
    <w:rsid w:val="00EB321E"/>
    <w:rsid w:val="00EB33BB"/>
    <w:rsid w:val="00EB3987"/>
    <w:rsid w:val="00EB4977"/>
    <w:rsid w:val="00EB4A5A"/>
    <w:rsid w:val="00EB4FB3"/>
    <w:rsid w:val="00EB506A"/>
    <w:rsid w:val="00EB64F9"/>
    <w:rsid w:val="00EB68C7"/>
    <w:rsid w:val="00EB6AEC"/>
    <w:rsid w:val="00EB6FD2"/>
    <w:rsid w:val="00EB7E61"/>
    <w:rsid w:val="00EC02C7"/>
    <w:rsid w:val="00EC17C8"/>
    <w:rsid w:val="00EC1AD6"/>
    <w:rsid w:val="00EC1E8F"/>
    <w:rsid w:val="00EC24DD"/>
    <w:rsid w:val="00EC2A8F"/>
    <w:rsid w:val="00EC2C62"/>
    <w:rsid w:val="00EC3033"/>
    <w:rsid w:val="00EC33F9"/>
    <w:rsid w:val="00EC3E07"/>
    <w:rsid w:val="00EC490C"/>
    <w:rsid w:val="00EC4D55"/>
    <w:rsid w:val="00EC55D2"/>
    <w:rsid w:val="00EC59AA"/>
    <w:rsid w:val="00EC5E81"/>
    <w:rsid w:val="00EC5FE7"/>
    <w:rsid w:val="00EC660E"/>
    <w:rsid w:val="00EC67A3"/>
    <w:rsid w:val="00EC67A7"/>
    <w:rsid w:val="00EC6CCD"/>
    <w:rsid w:val="00EC6CE0"/>
    <w:rsid w:val="00EC6F34"/>
    <w:rsid w:val="00EC70B2"/>
    <w:rsid w:val="00EC714A"/>
    <w:rsid w:val="00EC7893"/>
    <w:rsid w:val="00EC7B6A"/>
    <w:rsid w:val="00EC7D70"/>
    <w:rsid w:val="00EC7E22"/>
    <w:rsid w:val="00ED04AA"/>
    <w:rsid w:val="00ED0B2A"/>
    <w:rsid w:val="00ED0D1F"/>
    <w:rsid w:val="00ED1D10"/>
    <w:rsid w:val="00ED1E88"/>
    <w:rsid w:val="00ED2008"/>
    <w:rsid w:val="00ED253B"/>
    <w:rsid w:val="00ED2B00"/>
    <w:rsid w:val="00ED2D21"/>
    <w:rsid w:val="00ED32C3"/>
    <w:rsid w:val="00ED3C3E"/>
    <w:rsid w:val="00ED3E10"/>
    <w:rsid w:val="00ED415B"/>
    <w:rsid w:val="00ED4B3D"/>
    <w:rsid w:val="00ED57EC"/>
    <w:rsid w:val="00ED59B9"/>
    <w:rsid w:val="00ED6AB0"/>
    <w:rsid w:val="00ED6ED1"/>
    <w:rsid w:val="00ED6EDE"/>
    <w:rsid w:val="00ED77EB"/>
    <w:rsid w:val="00EE030B"/>
    <w:rsid w:val="00EE05EA"/>
    <w:rsid w:val="00EE0603"/>
    <w:rsid w:val="00EE074C"/>
    <w:rsid w:val="00EE0EAE"/>
    <w:rsid w:val="00EE1410"/>
    <w:rsid w:val="00EE14F5"/>
    <w:rsid w:val="00EE17C0"/>
    <w:rsid w:val="00EE198F"/>
    <w:rsid w:val="00EE1CFD"/>
    <w:rsid w:val="00EE1F0C"/>
    <w:rsid w:val="00EE25CF"/>
    <w:rsid w:val="00EE27CA"/>
    <w:rsid w:val="00EE355D"/>
    <w:rsid w:val="00EE3712"/>
    <w:rsid w:val="00EE384D"/>
    <w:rsid w:val="00EE3AAB"/>
    <w:rsid w:val="00EE3C05"/>
    <w:rsid w:val="00EE3D57"/>
    <w:rsid w:val="00EE4B7C"/>
    <w:rsid w:val="00EE4C45"/>
    <w:rsid w:val="00EE5136"/>
    <w:rsid w:val="00EE64BE"/>
    <w:rsid w:val="00EE64C6"/>
    <w:rsid w:val="00EE659A"/>
    <w:rsid w:val="00EE722A"/>
    <w:rsid w:val="00EE7316"/>
    <w:rsid w:val="00EE7D46"/>
    <w:rsid w:val="00EE7F06"/>
    <w:rsid w:val="00EF047A"/>
    <w:rsid w:val="00EF05C9"/>
    <w:rsid w:val="00EF064E"/>
    <w:rsid w:val="00EF081C"/>
    <w:rsid w:val="00EF0F3F"/>
    <w:rsid w:val="00EF1400"/>
    <w:rsid w:val="00EF1AE3"/>
    <w:rsid w:val="00EF1BC9"/>
    <w:rsid w:val="00EF1C40"/>
    <w:rsid w:val="00EF240D"/>
    <w:rsid w:val="00EF272F"/>
    <w:rsid w:val="00EF2A5E"/>
    <w:rsid w:val="00EF2AB8"/>
    <w:rsid w:val="00EF3560"/>
    <w:rsid w:val="00EF369B"/>
    <w:rsid w:val="00EF455F"/>
    <w:rsid w:val="00EF45A4"/>
    <w:rsid w:val="00EF45F0"/>
    <w:rsid w:val="00EF48CB"/>
    <w:rsid w:val="00EF4C46"/>
    <w:rsid w:val="00EF60A4"/>
    <w:rsid w:val="00EF6124"/>
    <w:rsid w:val="00EF6269"/>
    <w:rsid w:val="00EF68C9"/>
    <w:rsid w:val="00EF6BE2"/>
    <w:rsid w:val="00EF721A"/>
    <w:rsid w:val="00EF758F"/>
    <w:rsid w:val="00EF7732"/>
    <w:rsid w:val="00EF7770"/>
    <w:rsid w:val="00EF7ACB"/>
    <w:rsid w:val="00EF7C1A"/>
    <w:rsid w:val="00F0076B"/>
    <w:rsid w:val="00F00A74"/>
    <w:rsid w:val="00F00CD6"/>
    <w:rsid w:val="00F00DE9"/>
    <w:rsid w:val="00F00E44"/>
    <w:rsid w:val="00F01276"/>
    <w:rsid w:val="00F01E7B"/>
    <w:rsid w:val="00F02BD0"/>
    <w:rsid w:val="00F02C75"/>
    <w:rsid w:val="00F02DC3"/>
    <w:rsid w:val="00F03124"/>
    <w:rsid w:val="00F03430"/>
    <w:rsid w:val="00F03691"/>
    <w:rsid w:val="00F03B3C"/>
    <w:rsid w:val="00F04138"/>
    <w:rsid w:val="00F04AA3"/>
    <w:rsid w:val="00F05468"/>
    <w:rsid w:val="00F054A2"/>
    <w:rsid w:val="00F05B54"/>
    <w:rsid w:val="00F0627D"/>
    <w:rsid w:val="00F0651B"/>
    <w:rsid w:val="00F066E6"/>
    <w:rsid w:val="00F06799"/>
    <w:rsid w:val="00F07D37"/>
    <w:rsid w:val="00F10B4F"/>
    <w:rsid w:val="00F11082"/>
    <w:rsid w:val="00F1195D"/>
    <w:rsid w:val="00F11EFC"/>
    <w:rsid w:val="00F1222A"/>
    <w:rsid w:val="00F12438"/>
    <w:rsid w:val="00F12568"/>
    <w:rsid w:val="00F1257B"/>
    <w:rsid w:val="00F12FFA"/>
    <w:rsid w:val="00F1369D"/>
    <w:rsid w:val="00F13961"/>
    <w:rsid w:val="00F13E21"/>
    <w:rsid w:val="00F14820"/>
    <w:rsid w:val="00F14B27"/>
    <w:rsid w:val="00F14BA1"/>
    <w:rsid w:val="00F16331"/>
    <w:rsid w:val="00F16CF2"/>
    <w:rsid w:val="00F179F5"/>
    <w:rsid w:val="00F17EFA"/>
    <w:rsid w:val="00F20480"/>
    <w:rsid w:val="00F20CC6"/>
    <w:rsid w:val="00F211E7"/>
    <w:rsid w:val="00F21B8D"/>
    <w:rsid w:val="00F21DC7"/>
    <w:rsid w:val="00F222F6"/>
    <w:rsid w:val="00F22371"/>
    <w:rsid w:val="00F2269E"/>
    <w:rsid w:val="00F23674"/>
    <w:rsid w:val="00F238FF"/>
    <w:rsid w:val="00F23E91"/>
    <w:rsid w:val="00F24659"/>
    <w:rsid w:val="00F247DB"/>
    <w:rsid w:val="00F24EFC"/>
    <w:rsid w:val="00F2508A"/>
    <w:rsid w:val="00F255F0"/>
    <w:rsid w:val="00F25B37"/>
    <w:rsid w:val="00F25DCD"/>
    <w:rsid w:val="00F26768"/>
    <w:rsid w:val="00F26D03"/>
    <w:rsid w:val="00F2701C"/>
    <w:rsid w:val="00F2757C"/>
    <w:rsid w:val="00F276A8"/>
    <w:rsid w:val="00F30015"/>
    <w:rsid w:val="00F300D8"/>
    <w:rsid w:val="00F30440"/>
    <w:rsid w:val="00F306E0"/>
    <w:rsid w:val="00F30AC4"/>
    <w:rsid w:val="00F30AF2"/>
    <w:rsid w:val="00F30ED5"/>
    <w:rsid w:val="00F3117B"/>
    <w:rsid w:val="00F31AF8"/>
    <w:rsid w:val="00F31D89"/>
    <w:rsid w:val="00F3206C"/>
    <w:rsid w:val="00F32097"/>
    <w:rsid w:val="00F32D73"/>
    <w:rsid w:val="00F33BAF"/>
    <w:rsid w:val="00F33C5D"/>
    <w:rsid w:val="00F34409"/>
    <w:rsid w:val="00F34B13"/>
    <w:rsid w:val="00F34CB4"/>
    <w:rsid w:val="00F356BE"/>
    <w:rsid w:val="00F3636B"/>
    <w:rsid w:val="00F37030"/>
    <w:rsid w:val="00F37B17"/>
    <w:rsid w:val="00F40581"/>
    <w:rsid w:val="00F4060C"/>
    <w:rsid w:val="00F40B70"/>
    <w:rsid w:val="00F42303"/>
    <w:rsid w:val="00F42441"/>
    <w:rsid w:val="00F42C8C"/>
    <w:rsid w:val="00F433C6"/>
    <w:rsid w:val="00F43CCB"/>
    <w:rsid w:val="00F447DB"/>
    <w:rsid w:val="00F44A67"/>
    <w:rsid w:val="00F44F38"/>
    <w:rsid w:val="00F4567F"/>
    <w:rsid w:val="00F459C0"/>
    <w:rsid w:val="00F45BFD"/>
    <w:rsid w:val="00F45C2F"/>
    <w:rsid w:val="00F46352"/>
    <w:rsid w:val="00F463D9"/>
    <w:rsid w:val="00F46457"/>
    <w:rsid w:val="00F471E0"/>
    <w:rsid w:val="00F4762D"/>
    <w:rsid w:val="00F47D50"/>
    <w:rsid w:val="00F50919"/>
    <w:rsid w:val="00F50A56"/>
    <w:rsid w:val="00F5131E"/>
    <w:rsid w:val="00F51E8C"/>
    <w:rsid w:val="00F520A6"/>
    <w:rsid w:val="00F5212E"/>
    <w:rsid w:val="00F52177"/>
    <w:rsid w:val="00F52246"/>
    <w:rsid w:val="00F5248B"/>
    <w:rsid w:val="00F52A30"/>
    <w:rsid w:val="00F5315C"/>
    <w:rsid w:val="00F53B15"/>
    <w:rsid w:val="00F54B36"/>
    <w:rsid w:val="00F54CAB"/>
    <w:rsid w:val="00F55503"/>
    <w:rsid w:val="00F55898"/>
    <w:rsid w:val="00F55CC4"/>
    <w:rsid w:val="00F56628"/>
    <w:rsid w:val="00F5734E"/>
    <w:rsid w:val="00F573EE"/>
    <w:rsid w:val="00F57F19"/>
    <w:rsid w:val="00F60100"/>
    <w:rsid w:val="00F6052D"/>
    <w:rsid w:val="00F6066A"/>
    <w:rsid w:val="00F60B23"/>
    <w:rsid w:val="00F60BAC"/>
    <w:rsid w:val="00F61100"/>
    <w:rsid w:val="00F616C9"/>
    <w:rsid w:val="00F617C1"/>
    <w:rsid w:val="00F626DD"/>
    <w:rsid w:val="00F6279D"/>
    <w:rsid w:val="00F62B77"/>
    <w:rsid w:val="00F633D3"/>
    <w:rsid w:val="00F63D82"/>
    <w:rsid w:val="00F644F3"/>
    <w:rsid w:val="00F64860"/>
    <w:rsid w:val="00F657E3"/>
    <w:rsid w:val="00F65B0E"/>
    <w:rsid w:val="00F6643E"/>
    <w:rsid w:val="00F66441"/>
    <w:rsid w:val="00F6697B"/>
    <w:rsid w:val="00F66AD7"/>
    <w:rsid w:val="00F66B11"/>
    <w:rsid w:val="00F66D83"/>
    <w:rsid w:val="00F70CBF"/>
    <w:rsid w:val="00F70D4C"/>
    <w:rsid w:val="00F70D69"/>
    <w:rsid w:val="00F7105E"/>
    <w:rsid w:val="00F71680"/>
    <w:rsid w:val="00F71BBC"/>
    <w:rsid w:val="00F72201"/>
    <w:rsid w:val="00F72489"/>
    <w:rsid w:val="00F7274F"/>
    <w:rsid w:val="00F727D7"/>
    <w:rsid w:val="00F72BBF"/>
    <w:rsid w:val="00F73498"/>
    <w:rsid w:val="00F739E4"/>
    <w:rsid w:val="00F73AE8"/>
    <w:rsid w:val="00F7403B"/>
    <w:rsid w:val="00F74918"/>
    <w:rsid w:val="00F74A77"/>
    <w:rsid w:val="00F75A1E"/>
    <w:rsid w:val="00F75D16"/>
    <w:rsid w:val="00F75FC3"/>
    <w:rsid w:val="00F760C1"/>
    <w:rsid w:val="00F76509"/>
    <w:rsid w:val="00F7655F"/>
    <w:rsid w:val="00F76596"/>
    <w:rsid w:val="00F76BC7"/>
    <w:rsid w:val="00F77520"/>
    <w:rsid w:val="00F80CB8"/>
    <w:rsid w:val="00F80D7E"/>
    <w:rsid w:val="00F80F80"/>
    <w:rsid w:val="00F82139"/>
    <w:rsid w:val="00F82DBD"/>
    <w:rsid w:val="00F8356C"/>
    <w:rsid w:val="00F83849"/>
    <w:rsid w:val="00F840A3"/>
    <w:rsid w:val="00F845EB"/>
    <w:rsid w:val="00F84DC5"/>
    <w:rsid w:val="00F85435"/>
    <w:rsid w:val="00F854C2"/>
    <w:rsid w:val="00F86663"/>
    <w:rsid w:val="00F8688E"/>
    <w:rsid w:val="00F86890"/>
    <w:rsid w:val="00F86ABC"/>
    <w:rsid w:val="00F86B8B"/>
    <w:rsid w:val="00F877A8"/>
    <w:rsid w:val="00F87C18"/>
    <w:rsid w:val="00F87C1A"/>
    <w:rsid w:val="00F87CE9"/>
    <w:rsid w:val="00F90119"/>
    <w:rsid w:val="00F902FA"/>
    <w:rsid w:val="00F90C4C"/>
    <w:rsid w:val="00F90DDF"/>
    <w:rsid w:val="00F91658"/>
    <w:rsid w:val="00F91920"/>
    <w:rsid w:val="00F919DB"/>
    <w:rsid w:val="00F92FF7"/>
    <w:rsid w:val="00F93C32"/>
    <w:rsid w:val="00F93D6D"/>
    <w:rsid w:val="00F94C03"/>
    <w:rsid w:val="00F94CE0"/>
    <w:rsid w:val="00F95FE1"/>
    <w:rsid w:val="00F960E3"/>
    <w:rsid w:val="00F96139"/>
    <w:rsid w:val="00F96322"/>
    <w:rsid w:val="00F96988"/>
    <w:rsid w:val="00F96B3C"/>
    <w:rsid w:val="00F96CF9"/>
    <w:rsid w:val="00F96E2D"/>
    <w:rsid w:val="00F96EF1"/>
    <w:rsid w:val="00F97154"/>
    <w:rsid w:val="00F97216"/>
    <w:rsid w:val="00F97A72"/>
    <w:rsid w:val="00F97D76"/>
    <w:rsid w:val="00F97EE4"/>
    <w:rsid w:val="00FA12A3"/>
    <w:rsid w:val="00FA1BB0"/>
    <w:rsid w:val="00FA1DD7"/>
    <w:rsid w:val="00FA219C"/>
    <w:rsid w:val="00FA231F"/>
    <w:rsid w:val="00FA2BC2"/>
    <w:rsid w:val="00FA3F7E"/>
    <w:rsid w:val="00FA4811"/>
    <w:rsid w:val="00FA4C84"/>
    <w:rsid w:val="00FA4F9F"/>
    <w:rsid w:val="00FA5582"/>
    <w:rsid w:val="00FA58A4"/>
    <w:rsid w:val="00FA5B72"/>
    <w:rsid w:val="00FA63E1"/>
    <w:rsid w:val="00FA71BA"/>
    <w:rsid w:val="00FA728C"/>
    <w:rsid w:val="00FA76EA"/>
    <w:rsid w:val="00FB0614"/>
    <w:rsid w:val="00FB072D"/>
    <w:rsid w:val="00FB0F38"/>
    <w:rsid w:val="00FB1734"/>
    <w:rsid w:val="00FB21D3"/>
    <w:rsid w:val="00FB22F6"/>
    <w:rsid w:val="00FB2984"/>
    <w:rsid w:val="00FB2A7F"/>
    <w:rsid w:val="00FB2F86"/>
    <w:rsid w:val="00FB343E"/>
    <w:rsid w:val="00FB3440"/>
    <w:rsid w:val="00FB4720"/>
    <w:rsid w:val="00FB49F5"/>
    <w:rsid w:val="00FB5023"/>
    <w:rsid w:val="00FB5032"/>
    <w:rsid w:val="00FB56EE"/>
    <w:rsid w:val="00FB5C70"/>
    <w:rsid w:val="00FB70CF"/>
    <w:rsid w:val="00FB7159"/>
    <w:rsid w:val="00FB78B6"/>
    <w:rsid w:val="00FC0042"/>
    <w:rsid w:val="00FC0939"/>
    <w:rsid w:val="00FC0A83"/>
    <w:rsid w:val="00FC0DCB"/>
    <w:rsid w:val="00FC1454"/>
    <w:rsid w:val="00FC191A"/>
    <w:rsid w:val="00FC1A10"/>
    <w:rsid w:val="00FC2B16"/>
    <w:rsid w:val="00FC39A4"/>
    <w:rsid w:val="00FC3C65"/>
    <w:rsid w:val="00FC44EF"/>
    <w:rsid w:val="00FC49F8"/>
    <w:rsid w:val="00FC540B"/>
    <w:rsid w:val="00FC5929"/>
    <w:rsid w:val="00FC5930"/>
    <w:rsid w:val="00FC5D76"/>
    <w:rsid w:val="00FC629D"/>
    <w:rsid w:val="00FC6C96"/>
    <w:rsid w:val="00FC7404"/>
    <w:rsid w:val="00FC79E8"/>
    <w:rsid w:val="00FC7A56"/>
    <w:rsid w:val="00FC7AE0"/>
    <w:rsid w:val="00FC7BB3"/>
    <w:rsid w:val="00FD07FA"/>
    <w:rsid w:val="00FD0946"/>
    <w:rsid w:val="00FD19D2"/>
    <w:rsid w:val="00FD1C8C"/>
    <w:rsid w:val="00FD1F04"/>
    <w:rsid w:val="00FD20F8"/>
    <w:rsid w:val="00FD2A20"/>
    <w:rsid w:val="00FD2AE4"/>
    <w:rsid w:val="00FD3177"/>
    <w:rsid w:val="00FD32CB"/>
    <w:rsid w:val="00FD39CF"/>
    <w:rsid w:val="00FD3B1D"/>
    <w:rsid w:val="00FD4110"/>
    <w:rsid w:val="00FD4A6E"/>
    <w:rsid w:val="00FD4FA5"/>
    <w:rsid w:val="00FD5494"/>
    <w:rsid w:val="00FD5C0E"/>
    <w:rsid w:val="00FD627E"/>
    <w:rsid w:val="00FD640B"/>
    <w:rsid w:val="00FD7644"/>
    <w:rsid w:val="00FD764D"/>
    <w:rsid w:val="00FE00BB"/>
    <w:rsid w:val="00FE013A"/>
    <w:rsid w:val="00FE1E94"/>
    <w:rsid w:val="00FE26C1"/>
    <w:rsid w:val="00FE2960"/>
    <w:rsid w:val="00FE2B91"/>
    <w:rsid w:val="00FE2D03"/>
    <w:rsid w:val="00FE2F05"/>
    <w:rsid w:val="00FE2F0F"/>
    <w:rsid w:val="00FE3199"/>
    <w:rsid w:val="00FE3D51"/>
    <w:rsid w:val="00FE3FE7"/>
    <w:rsid w:val="00FE45D2"/>
    <w:rsid w:val="00FE45DD"/>
    <w:rsid w:val="00FE4B27"/>
    <w:rsid w:val="00FE5309"/>
    <w:rsid w:val="00FE57A1"/>
    <w:rsid w:val="00FE5C3C"/>
    <w:rsid w:val="00FE5C9C"/>
    <w:rsid w:val="00FE5CAA"/>
    <w:rsid w:val="00FE625F"/>
    <w:rsid w:val="00FE6426"/>
    <w:rsid w:val="00FE68BC"/>
    <w:rsid w:val="00FE6DC7"/>
    <w:rsid w:val="00FE6F76"/>
    <w:rsid w:val="00FE77CC"/>
    <w:rsid w:val="00FF0022"/>
    <w:rsid w:val="00FF029C"/>
    <w:rsid w:val="00FF081F"/>
    <w:rsid w:val="00FF0868"/>
    <w:rsid w:val="00FF141A"/>
    <w:rsid w:val="00FF1A72"/>
    <w:rsid w:val="00FF27A3"/>
    <w:rsid w:val="00FF2D90"/>
    <w:rsid w:val="00FF2DA7"/>
    <w:rsid w:val="00FF32B6"/>
    <w:rsid w:val="00FF39D5"/>
    <w:rsid w:val="00FF3BAD"/>
    <w:rsid w:val="00FF3F0B"/>
    <w:rsid w:val="00FF4598"/>
    <w:rsid w:val="00FF473A"/>
    <w:rsid w:val="00FF4945"/>
    <w:rsid w:val="00FF496D"/>
    <w:rsid w:val="00FF4ADD"/>
    <w:rsid w:val="00FF4CA6"/>
    <w:rsid w:val="00FF4EEC"/>
    <w:rsid w:val="00FF528B"/>
    <w:rsid w:val="00FF5BC7"/>
    <w:rsid w:val="00FF5D22"/>
    <w:rsid w:val="00FF5F1E"/>
    <w:rsid w:val="00FF635A"/>
    <w:rsid w:val="00FF6A52"/>
    <w:rsid w:val="00FF6B41"/>
    <w:rsid w:val="00FF6D82"/>
    <w:rsid w:val="00FF6DCF"/>
    <w:rsid w:val="00FF6DDA"/>
    <w:rsid w:val="00FF7040"/>
    <w:rsid w:val="00FF70A7"/>
    <w:rsid w:val="00FF72C5"/>
    <w:rsid w:val="00FF775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161BC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87FA5"/>
    <w:rPr>
      <w:sz w:val="24"/>
      <w:szCs w:val="24"/>
      <w:lang w:eastAsia="en-US"/>
    </w:rPr>
  </w:style>
  <w:style w:type="paragraph" w:styleId="Heading1">
    <w:name w:val="heading 1"/>
    <w:basedOn w:val="Normal"/>
    <w:link w:val="Heading1Char"/>
    <w:qFormat/>
    <w:rsid w:val="0050748C"/>
    <w:pPr>
      <w:spacing w:before="100" w:beforeAutospacing="1" w:after="100" w:afterAutospacing="1"/>
      <w:outlineLvl w:val="0"/>
    </w:pPr>
    <w:rPr>
      <w:b/>
      <w:bCs/>
      <w:kern w:val="36"/>
      <w:sz w:val="48"/>
      <w:szCs w:val="48"/>
      <w:lang w:eastAsia="zh-CN"/>
    </w:rPr>
  </w:style>
  <w:style w:type="paragraph" w:styleId="Heading2">
    <w:name w:val="heading 2"/>
    <w:basedOn w:val="Normal"/>
    <w:link w:val="Heading2Char"/>
    <w:qFormat/>
    <w:rsid w:val="00190597"/>
    <w:pPr>
      <w:spacing w:before="100" w:beforeAutospacing="1" w:after="100" w:afterAutospacing="1"/>
      <w:outlineLvl w:val="1"/>
    </w:pPr>
    <w:rPr>
      <w:b/>
      <w:bCs/>
      <w:sz w:val="36"/>
      <w:szCs w:val="36"/>
      <w:lang w:eastAsia="zh-CN"/>
    </w:rPr>
  </w:style>
  <w:style w:type="paragraph" w:styleId="Heading3">
    <w:name w:val="heading 3"/>
    <w:basedOn w:val="Normal"/>
    <w:next w:val="Normal"/>
    <w:link w:val="Heading3Char"/>
    <w:qFormat/>
    <w:rsid w:val="00221077"/>
    <w:pPr>
      <w:keepNext/>
      <w:keepLines/>
      <w:spacing w:before="200"/>
      <w:outlineLvl w:val="2"/>
    </w:pPr>
    <w:rPr>
      <w:rFonts w:ascii="Cambria"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3A49E1"/>
    <w:pPr>
      <w:tabs>
        <w:tab w:val="center" w:pos="4680"/>
        <w:tab w:val="right" w:pos="9360"/>
      </w:tabs>
    </w:pPr>
  </w:style>
  <w:style w:type="character" w:customStyle="1" w:styleId="HeaderChar">
    <w:name w:val="Header Char"/>
    <w:link w:val="Header"/>
    <w:rsid w:val="003A49E1"/>
    <w:rPr>
      <w:rFonts w:cs="Times New Roman"/>
    </w:rPr>
  </w:style>
  <w:style w:type="paragraph" w:styleId="Footer">
    <w:name w:val="footer"/>
    <w:basedOn w:val="Normal"/>
    <w:link w:val="FooterChar"/>
    <w:rsid w:val="003A49E1"/>
    <w:pPr>
      <w:tabs>
        <w:tab w:val="center" w:pos="4680"/>
        <w:tab w:val="right" w:pos="9360"/>
      </w:tabs>
    </w:pPr>
  </w:style>
  <w:style w:type="character" w:customStyle="1" w:styleId="FooterChar">
    <w:name w:val="Footer Char"/>
    <w:link w:val="Footer"/>
    <w:rsid w:val="003A49E1"/>
    <w:rPr>
      <w:rFonts w:cs="Times New Roman"/>
    </w:rPr>
  </w:style>
  <w:style w:type="character" w:styleId="LineNumber">
    <w:name w:val="line number"/>
    <w:semiHidden/>
    <w:rsid w:val="003A49E1"/>
    <w:rPr>
      <w:rFonts w:cs="Times New Roman"/>
    </w:rPr>
  </w:style>
  <w:style w:type="paragraph" w:customStyle="1" w:styleId="ColorfulList-Accent11">
    <w:name w:val="Colorful List - Accent 11"/>
    <w:basedOn w:val="Normal"/>
    <w:qFormat/>
    <w:rsid w:val="00D01858"/>
    <w:pPr>
      <w:ind w:left="720"/>
    </w:pPr>
  </w:style>
  <w:style w:type="character" w:styleId="CommentReference">
    <w:name w:val="annotation reference"/>
    <w:uiPriority w:val="99"/>
    <w:semiHidden/>
    <w:rsid w:val="00D01858"/>
    <w:rPr>
      <w:rFonts w:cs="Times New Roman"/>
      <w:sz w:val="16"/>
      <w:szCs w:val="16"/>
    </w:rPr>
  </w:style>
  <w:style w:type="paragraph" w:styleId="CommentText">
    <w:name w:val="annotation text"/>
    <w:basedOn w:val="Normal"/>
    <w:link w:val="CommentTextChar"/>
    <w:uiPriority w:val="99"/>
    <w:semiHidden/>
    <w:rsid w:val="00D01858"/>
    <w:rPr>
      <w:sz w:val="20"/>
      <w:szCs w:val="20"/>
    </w:rPr>
  </w:style>
  <w:style w:type="character" w:customStyle="1" w:styleId="CommentTextChar">
    <w:name w:val="Comment Text Char"/>
    <w:link w:val="CommentText"/>
    <w:uiPriority w:val="99"/>
    <w:rsid w:val="00D01858"/>
    <w:rPr>
      <w:rFonts w:cs="Times New Roman"/>
      <w:sz w:val="20"/>
      <w:szCs w:val="20"/>
    </w:rPr>
  </w:style>
  <w:style w:type="paragraph" w:styleId="CommentSubject">
    <w:name w:val="annotation subject"/>
    <w:basedOn w:val="CommentText"/>
    <w:next w:val="CommentText"/>
    <w:link w:val="CommentSubjectChar"/>
    <w:semiHidden/>
    <w:rsid w:val="00D01858"/>
    <w:rPr>
      <w:b/>
      <w:bCs/>
    </w:rPr>
  </w:style>
  <w:style w:type="character" w:customStyle="1" w:styleId="CommentSubjectChar">
    <w:name w:val="Comment Subject Char"/>
    <w:link w:val="CommentSubject"/>
    <w:semiHidden/>
    <w:rsid w:val="00D01858"/>
    <w:rPr>
      <w:rFonts w:cs="Times New Roman"/>
      <w:b/>
      <w:bCs/>
      <w:sz w:val="20"/>
      <w:szCs w:val="20"/>
    </w:rPr>
  </w:style>
  <w:style w:type="paragraph" w:styleId="BalloonText">
    <w:name w:val="Balloon Text"/>
    <w:basedOn w:val="Normal"/>
    <w:link w:val="BalloonTextChar"/>
    <w:semiHidden/>
    <w:rsid w:val="00D01858"/>
    <w:rPr>
      <w:rFonts w:ascii="Tahoma" w:hAnsi="Tahoma" w:cs="Tahoma"/>
      <w:sz w:val="16"/>
      <w:szCs w:val="16"/>
    </w:rPr>
  </w:style>
  <w:style w:type="character" w:customStyle="1" w:styleId="BalloonTextChar">
    <w:name w:val="Balloon Text Char"/>
    <w:link w:val="BalloonText"/>
    <w:semiHidden/>
    <w:rsid w:val="00D01858"/>
    <w:rPr>
      <w:rFonts w:ascii="Tahoma" w:hAnsi="Tahoma" w:cs="Tahoma"/>
      <w:sz w:val="16"/>
      <w:szCs w:val="16"/>
    </w:rPr>
  </w:style>
  <w:style w:type="character" w:styleId="Hyperlink">
    <w:name w:val="Hyperlink"/>
    <w:rsid w:val="003165A2"/>
    <w:rPr>
      <w:rFonts w:cs="Times New Roman"/>
      <w:color w:val="0000FF"/>
      <w:u w:val="single"/>
    </w:rPr>
  </w:style>
  <w:style w:type="table" w:styleId="TableGrid">
    <w:name w:val="Table Grid"/>
    <w:basedOn w:val="TableNormal"/>
    <w:rsid w:val="003165A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go">
    <w:name w:val="go"/>
    <w:rsid w:val="00BB23DB"/>
    <w:rPr>
      <w:rFonts w:cs="Times New Roman"/>
    </w:rPr>
  </w:style>
  <w:style w:type="character" w:customStyle="1" w:styleId="MediumGrid11">
    <w:name w:val="Medium Grid 11"/>
    <w:semiHidden/>
    <w:rsid w:val="0088229B"/>
    <w:rPr>
      <w:rFonts w:cs="Times New Roman"/>
      <w:color w:val="808080"/>
    </w:rPr>
  </w:style>
  <w:style w:type="paragraph" w:styleId="NormalWeb">
    <w:name w:val="Normal (Web)"/>
    <w:basedOn w:val="Normal"/>
    <w:uiPriority w:val="99"/>
    <w:rsid w:val="005F7B39"/>
    <w:pPr>
      <w:spacing w:before="100" w:beforeAutospacing="1" w:after="100" w:afterAutospacing="1"/>
    </w:pPr>
    <w:rPr>
      <w:lang w:eastAsia="zh-CN"/>
    </w:rPr>
  </w:style>
  <w:style w:type="character" w:customStyle="1" w:styleId="Heading2Char">
    <w:name w:val="Heading 2 Char"/>
    <w:link w:val="Heading2"/>
    <w:rsid w:val="00190597"/>
    <w:rPr>
      <w:rFonts w:eastAsia="Times New Roman" w:cs="Times New Roman"/>
      <w:b/>
      <w:bCs/>
      <w:sz w:val="36"/>
      <w:szCs w:val="36"/>
      <w:lang w:val="x-none" w:eastAsia="zh-CN"/>
    </w:rPr>
  </w:style>
  <w:style w:type="paragraph" w:styleId="Caption">
    <w:name w:val="caption"/>
    <w:basedOn w:val="Normal"/>
    <w:next w:val="Normal"/>
    <w:uiPriority w:val="35"/>
    <w:qFormat/>
    <w:rsid w:val="00A3425A"/>
    <w:pPr>
      <w:spacing w:after="200" w:line="480" w:lineRule="auto"/>
      <w:ind w:left="1008" w:hanging="1008"/>
    </w:pPr>
    <w:rPr>
      <w:bCs/>
      <w:szCs w:val="18"/>
    </w:rPr>
  </w:style>
  <w:style w:type="paragraph" w:styleId="DocumentMap">
    <w:name w:val="Document Map"/>
    <w:basedOn w:val="Normal"/>
    <w:link w:val="DocumentMapChar"/>
    <w:semiHidden/>
    <w:rsid w:val="00E324CD"/>
    <w:rPr>
      <w:rFonts w:ascii="Tahoma" w:hAnsi="Tahoma" w:cs="Tahoma"/>
      <w:sz w:val="16"/>
      <w:szCs w:val="16"/>
    </w:rPr>
  </w:style>
  <w:style w:type="character" w:customStyle="1" w:styleId="DocumentMapChar">
    <w:name w:val="Document Map Char"/>
    <w:link w:val="DocumentMap"/>
    <w:semiHidden/>
    <w:rsid w:val="00E324CD"/>
    <w:rPr>
      <w:rFonts w:ascii="Tahoma" w:hAnsi="Tahoma" w:cs="Tahoma"/>
      <w:sz w:val="16"/>
      <w:szCs w:val="16"/>
    </w:rPr>
  </w:style>
  <w:style w:type="paragraph" w:customStyle="1" w:styleId="style7">
    <w:name w:val="style7"/>
    <w:basedOn w:val="Normal"/>
    <w:rsid w:val="00221077"/>
    <w:pPr>
      <w:spacing w:before="100" w:beforeAutospacing="1" w:after="100" w:afterAutospacing="1"/>
    </w:pPr>
    <w:rPr>
      <w:lang w:eastAsia="zh-CN"/>
    </w:rPr>
  </w:style>
  <w:style w:type="character" w:customStyle="1" w:styleId="Heading3Char">
    <w:name w:val="Heading 3 Char"/>
    <w:link w:val="Heading3"/>
    <w:rsid w:val="00221077"/>
    <w:rPr>
      <w:rFonts w:ascii="Cambria" w:eastAsia="SimSun" w:hAnsi="Cambria" w:cs="Times New Roman"/>
      <w:b/>
      <w:bCs/>
      <w:color w:val="4F81BD"/>
    </w:rPr>
  </w:style>
  <w:style w:type="paragraph" w:customStyle="1" w:styleId="ColorfulShading-Accent11">
    <w:name w:val="Colorful Shading - Accent 11"/>
    <w:hidden/>
    <w:semiHidden/>
    <w:rsid w:val="00CD169F"/>
    <w:rPr>
      <w:sz w:val="24"/>
      <w:szCs w:val="24"/>
      <w:lang w:eastAsia="en-US"/>
    </w:rPr>
  </w:style>
  <w:style w:type="character" w:styleId="FollowedHyperlink">
    <w:name w:val="FollowedHyperlink"/>
    <w:semiHidden/>
    <w:rsid w:val="00AE764B"/>
    <w:rPr>
      <w:rFonts w:cs="Times New Roman"/>
      <w:color w:val="800080"/>
      <w:u w:val="single"/>
    </w:rPr>
  </w:style>
  <w:style w:type="character" w:customStyle="1" w:styleId="st">
    <w:name w:val="st"/>
    <w:rsid w:val="00672D7C"/>
    <w:rPr>
      <w:rFonts w:cs="Times New Roman"/>
    </w:rPr>
  </w:style>
  <w:style w:type="character" w:styleId="Emphasis">
    <w:name w:val="Emphasis"/>
    <w:uiPriority w:val="20"/>
    <w:qFormat/>
    <w:rsid w:val="00672D7C"/>
    <w:rPr>
      <w:rFonts w:cs="Times New Roman"/>
      <w:i/>
      <w:iCs/>
    </w:rPr>
  </w:style>
  <w:style w:type="character" w:customStyle="1" w:styleId="apple-converted-space">
    <w:name w:val="apple-converted-space"/>
    <w:rsid w:val="002639F4"/>
    <w:rPr>
      <w:rFonts w:cs="Times New Roman"/>
    </w:rPr>
  </w:style>
  <w:style w:type="character" w:customStyle="1" w:styleId="Heading1Char">
    <w:name w:val="Heading 1 Char"/>
    <w:link w:val="Heading1"/>
    <w:rsid w:val="0050748C"/>
    <w:rPr>
      <w:rFonts w:eastAsia="Times New Roman" w:cs="Times New Roman"/>
      <w:b/>
      <w:bCs/>
      <w:kern w:val="36"/>
      <w:sz w:val="48"/>
      <w:szCs w:val="48"/>
      <w:lang w:val="x-none" w:eastAsia="zh-CN"/>
    </w:rPr>
  </w:style>
  <w:style w:type="character" w:customStyle="1" w:styleId="hp">
    <w:name w:val="hp"/>
    <w:rsid w:val="0050748C"/>
    <w:rPr>
      <w:rFonts w:cs="Times New Roman"/>
    </w:rPr>
  </w:style>
  <w:style w:type="paragraph" w:customStyle="1" w:styleId="MediumGrid21">
    <w:name w:val="Medium Grid 21"/>
    <w:qFormat/>
    <w:rsid w:val="008231E2"/>
    <w:rPr>
      <w:sz w:val="24"/>
      <w:szCs w:val="24"/>
      <w:lang w:eastAsia="en-US"/>
    </w:rPr>
  </w:style>
  <w:style w:type="paragraph" w:styleId="Revision">
    <w:name w:val="Revision"/>
    <w:hidden/>
    <w:uiPriority w:val="99"/>
    <w:semiHidden/>
    <w:rsid w:val="0013226D"/>
    <w:rPr>
      <w:sz w:val="24"/>
      <w:szCs w:val="24"/>
      <w:lang w:eastAsia="en-US"/>
    </w:rPr>
  </w:style>
  <w:style w:type="paragraph" w:customStyle="1" w:styleId="MTDisplayEquation">
    <w:name w:val="MTDisplayEquation"/>
    <w:basedOn w:val="Normal"/>
    <w:link w:val="MTDisplayEquationChar"/>
    <w:rsid w:val="00977623"/>
    <w:pPr>
      <w:tabs>
        <w:tab w:val="center" w:pos="4680"/>
        <w:tab w:val="right" w:pos="9360"/>
      </w:tabs>
      <w:spacing w:line="480" w:lineRule="auto"/>
      <w:ind w:firstLine="720"/>
      <w:jc w:val="both"/>
    </w:pPr>
    <w:rPr>
      <w:position w:val="-30"/>
    </w:rPr>
  </w:style>
  <w:style w:type="character" w:customStyle="1" w:styleId="MTDisplayEquationChar">
    <w:name w:val="MTDisplayEquation Char"/>
    <w:basedOn w:val="DefaultParagraphFont"/>
    <w:link w:val="MTDisplayEquation"/>
    <w:rsid w:val="00977623"/>
    <w:rPr>
      <w:position w:val="-30"/>
      <w:sz w:val="24"/>
      <w:szCs w:val="24"/>
      <w:lang w:eastAsia="en-US"/>
    </w:rPr>
  </w:style>
  <w:style w:type="paragraph" w:styleId="ListParagraph">
    <w:name w:val="List Paragraph"/>
    <w:basedOn w:val="Normal"/>
    <w:uiPriority w:val="34"/>
    <w:qFormat/>
    <w:rsid w:val="00905767"/>
    <w:pPr>
      <w:ind w:left="720"/>
      <w:contextualSpacing/>
    </w:pPr>
  </w:style>
  <w:style w:type="paragraph" w:customStyle="1" w:styleId="EndNoteBibliographyTitle">
    <w:name w:val="EndNote Bibliography Title"/>
    <w:basedOn w:val="Normal"/>
    <w:rsid w:val="003F2770"/>
    <w:pPr>
      <w:jc w:val="center"/>
    </w:pPr>
  </w:style>
  <w:style w:type="paragraph" w:customStyle="1" w:styleId="EndNoteBibliography">
    <w:name w:val="EndNote Bibliography"/>
    <w:basedOn w:val="Normal"/>
    <w:rsid w:val="003F2770"/>
    <w:pPr>
      <w:spacing w:line="480" w:lineRule="auto"/>
    </w:pPr>
  </w:style>
  <w:style w:type="character" w:styleId="UnresolvedMention">
    <w:name w:val="Unresolved Mention"/>
    <w:basedOn w:val="DefaultParagraphFont"/>
    <w:uiPriority w:val="99"/>
    <w:rsid w:val="00884D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 w:id="11">
      <w:marLeft w:val="0"/>
      <w:marRight w:val="0"/>
      <w:marTop w:val="0"/>
      <w:marBottom w:val="0"/>
      <w:divBdr>
        <w:top w:val="none" w:sz="0" w:space="0" w:color="auto"/>
        <w:left w:val="none" w:sz="0" w:space="0" w:color="auto"/>
        <w:bottom w:val="none" w:sz="0" w:space="0" w:color="auto"/>
        <w:right w:val="none" w:sz="0" w:space="0" w:color="auto"/>
      </w:divBdr>
    </w:div>
    <w:div w:id="12">
      <w:marLeft w:val="0"/>
      <w:marRight w:val="0"/>
      <w:marTop w:val="0"/>
      <w:marBottom w:val="0"/>
      <w:divBdr>
        <w:top w:val="none" w:sz="0" w:space="0" w:color="auto"/>
        <w:left w:val="none" w:sz="0" w:space="0" w:color="auto"/>
        <w:bottom w:val="none" w:sz="0" w:space="0" w:color="auto"/>
        <w:right w:val="none" w:sz="0" w:space="0" w:color="auto"/>
      </w:divBdr>
    </w:div>
    <w:div w:id="13">
      <w:marLeft w:val="0"/>
      <w:marRight w:val="0"/>
      <w:marTop w:val="0"/>
      <w:marBottom w:val="0"/>
      <w:divBdr>
        <w:top w:val="none" w:sz="0" w:space="0" w:color="auto"/>
        <w:left w:val="none" w:sz="0" w:space="0" w:color="auto"/>
        <w:bottom w:val="none" w:sz="0" w:space="0" w:color="auto"/>
        <w:right w:val="none" w:sz="0" w:space="0" w:color="auto"/>
      </w:divBdr>
      <w:divsChild>
        <w:div w:id="1">
          <w:marLeft w:val="1354"/>
          <w:marRight w:val="0"/>
          <w:marTop w:val="0"/>
          <w:marBottom w:val="0"/>
          <w:divBdr>
            <w:top w:val="none" w:sz="0" w:space="0" w:color="auto"/>
            <w:left w:val="none" w:sz="0" w:space="0" w:color="auto"/>
            <w:bottom w:val="none" w:sz="0" w:space="0" w:color="auto"/>
            <w:right w:val="none" w:sz="0" w:space="0" w:color="auto"/>
          </w:divBdr>
        </w:div>
        <w:div w:id="7">
          <w:marLeft w:val="1354"/>
          <w:marRight w:val="0"/>
          <w:marTop w:val="0"/>
          <w:marBottom w:val="0"/>
          <w:divBdr>
            <w:top w:val="none" w:sz="0" w:space="0" w:color="auto"/>
            <w:left w:val="none" w:sz="0" w:space="0" w:color="auto"/>
            <w:bottom w:val="none" w:sz="0" w:space="0" w:color="auto"/>
            <w:right w:val="none" w:sz="0" w:space="0" w:color="auto"/>
          </w:divBdr>
        </w:div>
        <w:div w:id="8">
          <w:marLeft w:val="1354"/>
          <w:marRight w:val="0"/>
          <w:marTop w:val="0"/>
          <w:marBottom w:val="0"/>
          <w:divBdr>
            <w:top w:val="none" w:sz="0" w:space="0" w:color="auto"/>
            <w:left w:val="none" w:sz="0" w:space="0" w:color="auto"/>
            <w:bottom w:val="none" w:sz="0" w:space="0" w:color="auto"/>
            <w:right w:val="none" w:sz="0" w:space="0" w:color="auto"/>
          </w:divBdr>
        </w:div>
      </w:divsChild>
    </w:div>
    <w:div w:id="14">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 w:id="16">
      <w:marLeft w:val="0"/>
      <w:marRight w:val="0"/>
      <w:marTop w:val="0"/>
      <w:marBottom w:val="0"/>
      <w:divBdr>
        <w:top w:val="none" w:sz="0" w:space="0" w:color="auto"/>
        <w:left w:val="none" w:sz="0" w:space="0" w:color="auto"/>
        <w:bottom w:val="none" w:sz="0" w:space="0" w:color="auto"/>
        <w:right w:val="none" w:sz="0" w:space="0" w:color="auto"/>
      </w:divBdr>
    </w:div>
    <w:div w:id="17">
      <w:marLeft w:val="0"/>
      <w:marRight w:val="0"/>
      <w:marTop w:val="0"/>
      <w:marBottom w:val="0"/>
      <w:divBdr>
        <w:top w:val="none" w:sz="0" w:space="0" w:color="auto"/>
        <w:left w:val="none" w:sz="0" w:space="0" w:color="auto"/>
        <w:bottom w:val="none" w:sz="0" w:space="0" w:color="auto"/>
        <w:right w:val="none" w:sz="0" w:space="0" w:color="auto"/>
      </w:divBdr>
    </w:div>
    <w:div w:id="18">
      <w:marLeft w:val="0"/>
      <w:marRight w:val="0"/>
      <w:marTop w:val="0"/>
      <w:marBottom w:val="0"/>
      <w:divBdr>
        <w:top w:val="none" w:sz="0" w:space="0" w:color="auto"/>
        <w:left w:val="none" w:sz="0" w:space="0" w:color="auto"/>
        <w:bottom w:val="none" w:sz="0" w:space="0" w:color="auto"/>
        <w:right w:val="none" w:sz="0" w:space="0" w:color="auto"/>
      </w:divBdr>
    </w:div>
    <w:div w:id="19">
      <w:marLeft w:val="0"/>
      <w:marRight w:val="0"/>
      <w:marTop w:val="0"/>
      <w:marBottom w:val="0"/>
      <w:divBdr>
        <w:top w:val="none" w:sz="0" w:space="0" w:color="auto"/>
        <w:left w:val="none" w:sz="0" w:space="0" w:color="auto"/>
        <w:bottom w:val="none" w:sz="0" w:space="0" w:color="auto"/>
        <w:right w:val="none" w:sz="0" w:space="0" w:color="auto"/>
      </w:divBdr>
    </w:div>
    <w:div w:id="20">
      <w:marLeft w:val="0"/>
      <w:marRight w:val="0"/>
      <w:marTop w:val="0"/>
      <w:marBottom w:val="0"/>
      <w:divBdr>
        <w:top w:val="none" w:sz="0" w:space="0" w:color="auto"/>
        <w:left w:val="none" w:sz="0" w:space="0" w:color="auto"/>
        <w:bottom w:val="none" w:sz="0" w:space="0" w:color="auto"/>
        <w:right w:val="none" w:sz="0" w:space="0" w:color="auto"/>
      </w:divBdr>
    </w:div>
    <w:div w:id="21">
      <w:marLeft w:val="0"/>
      <w:marRight w:val="0"/>
      <w:marTop w:val="0"/>
      <w:marBottom w:val="0"/>
      <w:divBdr>
        <w:top w:val="none" w:sz="0" w:space="0" w:color="auto"/>
        <w:left w:val="none" w:sz="0" w:space="0" w:color="auto"/>
        <w:bottom w:val="none" w:sz="0" w:space="0" w:color="auto"/>
        <w:right w:val="none" w:sz="0" w:space="0" w:color="auto"/>
      </w:divBdr>
    </w:div>
    <w:div w:id="22">
      <w:marLeft w:val="0"/>
      <w:marRight w:val="0"/>
      <w:marTop w:val="0"/>
      <w:marBottom w:val="0"/>
      <w:divBdr>
        <w:top w:val="none" w:sz="0" w:space="0" w:color="auto"/>
        <w:left w:val="none" w:sz="0" w:space="0" w:color="auto"/>
        <w:bottom w:val="none" w:sz="0" w:space="0" w:color="auto"/>
        <w:right w:val="none" w:sz="0" w:space="0" w:color="auto"/>
      </w:divBdr>
    </w:div>
    <w:div w:id="23">
      <w:marLeft w:val="0"/>
      <w:marRight w:val="0"/>
      <w:marTop w:val="0"/>
      <w:marBottom w:val="0"/>
      <w:divBdr>
        <w:top w:val="none" w:sz="0" w:space="0" w:color="auto"/>
        <w:left w:val="none" w:sz="0" w:space="0" w:color="auto"/>
        <w:bottom w:val="none" w:sz="0" w:space="0" w:color="auto"/>
        <w:right w:val="none" w:sz="0" w:space="0" w:color="auto"/>
      </w:divBdr>
    </w:div>
    <w:div w:id="24">
      <w:marLeft w:val="0"/>
      <w:marRight w:val="0"/>
      <w:marTop w:val="0"/>
      <w:marBottom w:val="0"/>
      <w:divBdr>
        <w:top w:val="none" w:sz="0" w:space="0" w:color="auto"/>
        <w:left w:val="none" w:sz="0" w:space="0" w:color="auto"/>
        <w:bottom w:val="none" w:sz="0" w:space="0" w:color="auto"/>
        <w:right w:val="none" w:sz="0" w:space="0" w:color="auto"/>
      </w:divBdr>
    </w:div>
    <w:div w:id="25">
      <w:marLeft w:val="0"/>
      <w:marRight w:val="0"/>
      <w:marTop w:val="0"/>
      <w:marBottom w:val="0"/>
      <w:divBdr>
        <w:top w:val="none" w:sz="0" w:space="0" w:color="auto"/>
        <w:left w:val="none" w:sz="0" w:space="0" w:color="auto"/>
        <w:bottom w:val="none" w:sz="0" w:space="0" w:color="auto"/>
        <w:right w:val="none" w:sz="0" w:space="0" w:color="auto"/>
      </w:divBdr>
    </w:div>
    <w:div w:id="26">
      <w:marLeft w:val="0"/>
      <w:marRight w:val="0"/>
      <w:marTop w:val="0"/>
      <w:marBottom w:val="0"/>
      <w:divBdr>
        <w:top w:val="none" w:sz="0" w:space="0" w:color="auto"/>
        <w:left w:val="none" w:sz="0" w:space="0" w:color="auto"/>
        <w:bottom w:val="none" w:sz="0" w:space="0" w:color="auto"/>
        <w:right w:val="none" w:sz="0" w:space="0" w:color="auto"/>
      </w:divBdr>
    </w:div>
    <w:div w:id="27">
      <w:marLeft w:val="0"/>
      <w:marRight w:val="0"/>
      <w:marTop w:val="0"/>
      <w:marBottom w:val="0"/>
      <w:divBdr>
        <w:top w:val="none" w:sz="0" w:space="0" w:color="auto"/>
        <w:left w:val="none" w:sz="0" w:space="0" w:color="auto"/>
        <w:bottom w:val="none" w:sz="0" w:space="0" w:color="auto"/>
        <w:right w:val="none" w:sz="0" w:space="0" w:color="auto"/>
      </w:divBdr>
    </w:div>
    <w:div w:id="28">
      <w:marLeft w:val="0"/>
      <w:marRight w:val="0"/>
      <w:marTop w:val="0"/>
      <w:marBottom w:val="0"/>
      <w:divBdr>
        <w:top w:val="none" w:sz="0" w:space="0" w:color="auto"/>
        <w:left w:val="none" w:sz="0" w:space="0" w:color="auto"/>
        <w:bottom w:val="none" w:sz="0" w:space="0" w:color="auto"/>
        <w:right w:val="none" w:sz="0" w:space="0" w:color="auto"/>
      </w:divBdr>
      <w:divsChild>
        <w:div w:id="30">
          <w:marLeft w:val="547"/>
          <w:marRight w:val="0"/>
          <w:marTop w:val="134"/>
          <w:marBottom w:val="0"/>
          <w:divBdr>
            <w:top w:val="none" w:sz="0" w:space="0" w:color="auto"/>
            <w:left w:val="none" w:sz="0" w:space="0" w:color="auto"/>
            <w:bottom w:val="none" w:sz="0" w:space="0" w:color="auto"/>
            <w:right w:val="none" w:sz="0" w:space="0" w:color="auto"/>
          </w:divBdr>
        </w:div>
      </w:divsChild>
    </w:div>
    <w:div w:id="29">
      <w:marLeft w:val="0"/>
      <w:marRight w:val="0"/>
      <w:marTop w:val="0"/>
      <w:marBottom w:val="0"/>
      <w:divBdr>
        <w:top w:val="none" w:sz="0" w:space="0" w:color="auto"/>
        <w:left w:val="none" w:sz="0" w:space="0" w:color="auto"/>
        <w:bottom w:val="none" w:sz="0" w:space="0" w:color="auto"/>
        <w:right w:val="none" w:sz="0" w:space="0" w:color="auto"/>
      </w:divBdr>
    </w:div>
    <w:div w:id="116335441">
      <w:bodyDiv w:val="1"/>
      <w:marLeft w:val="0"/>
      <w:marRight w:val="0"/>
      <w:marTop w:val="0"/>
      <w:marBottom w:val="0"/>
      <w:divBdr>
        <w:top w:val="none" w:sz="0" w:space="0" w:color="auto"/>
        <w:left w:val="none" w:sz="0" w:space="0" w:color="auto"/>
        <w:bottom w:val="none" w:sz="0" w:space="0" w:color="auto"/>
        <w:right w:val="none" w:sz="0" w:space="0" w:color="auto"/>
      </w:divBdr>
      <w:divsChild>
        <w:div w:id="840268845">
          <w:marLeft w:val="0"/>
          <w:marRight w:val="0"/>
          <w:marTop w:val="0"/>
          <w:marBottom w:val="0"/>
          <w:divBdr>
            <w:top w:val="none" w:sz="0" w:space="0" w:color="auto"/>
            <w:left w:val="none" w:sz="0" w:space="0" w:color="auto"/>
            <w:bottom w:val="none" w:sz="0" w:space="0" w:color="auto"/>
            <w:right w:val="none" w:sz="0" w:space="0" w:color="auto"/>
          </w:divBdr>
          <w:divsChild>
            <w:div w:id="1014572039">
              <w:marLeft w:val="0"/>
              <w:marRight w:val="0"/>
              <w:marTop w:val="0"/>
              <w:marBottom w:val="0"/>
              <w:divBdr>
                <w:top w:val="none" w:sz="0" w:space="0" w:color="auto"/>
                <w:left w:val="none" w:sz="0" w:space="0" w:color="auto"/>
                <w:bottom w:val="none" w:sz="0" w:space="0" w:color="auto"/>
                <w:right w:val="none" w:sz="0" w:space="0" w:color="auto"/>
              </w:divBdr>
              <w:divsChild>
                <w:div w:id="117989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9466095">
      <w:bodyDiv w:val="1"/>
      <w:marLeft w:val="0"/>
      <w:marRight w:val="0"/>
      <w:marTop w:val="0"/>
      <w:marBottom w:val="0"/>
      <w:divBdr>
        <w:top w:val="none" w:sz="0" w:space="0" w:color="auto"/>
        <w:left w:val="none" w:sz="0" w:space="0" w:color="auto"/>
        <w:bottom w:val="none" w:sz="0" w:space="0" w:color="auto"/>
        <w:right w:val="none" w:sz="0" w:space="0" w:color="auto"/>
      </w:divBdr>
      <w:divsChild>
        <w:div w:id="1579095595">
          <w:marLeft w:val="0"/>
          <w:marRight w:val="0"/>
          <w:marTop w:val="0"/>
          <w:marBottom w:val="0"/>
          <w:divBdr>
            <w:top w:val="none" w:sz="0" w:space="0" w:color="auto"/>
            <w:left w:val="none" w:sz="0" w:space="0" w:color="auto"/>
            <w:bottom w:val="none" w:sz="0" w:space="0" w:color="auto"/>
            <w:right w:val="none" w:sz="0" w:space="0" w:color="auto"/>
          </w:divBdr>
          <w:divsChild>
            <w:div w:id="1284074566">
              <w:marLeft w:val="0"/>
              <w:marRight w:val="0"/>
              <w:marTop w:val="0"/>
              <w:marBottom w:val="0"/>
              <w:divBdr>
                <w:top w:val="none" w:sz="0" w:space="0" w:color="auto"/>
                <w:left w:val="none" w:sz="0" w:space="0" w:color="auto"/>
                <w:bottom w:val="none" w:sz="0" w:space="0" w:color="auto"/>
                <w:right w:val="none" w:sz="0" w:space="0" w:color="auto"/>
              </w:divBdr>
              <w:divsChild>
                <w:div w:id="1375888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761616">
      <w:bodyDiv w:val="1"/>
      <w:marLeft w:val="0"/>
      <w:marRight w:val="0"/>
      <w:marTop w:val="0"/>
      <w:marBottom w:val="0"/>
      <w:divBdr>
        <w:top w:val="none" w:sz="0" w:space="0" w:color="auto"/>
        <w:left w:val="none" w:sz="0" w:space="0" w:color="auto"/>
        <w:bottom w:val="none" w:sz="0" w:space="0" w:color="auto"/>
        <w:right w:val="none" w:sz="0" w:space="0" w:color="auto"/>
      </w:divBdr>
    </w:div>
    <w:div w:id="1220092828">
      <w:bodyDiv w:val="1"/>
      <w:marLeft w:val="0"/>
      <w:marRight w:val="0"/>
      <w:marTop w:val="0"/>
      <w:marBottom w:val="0"/>
      <w:divBdr>
        <w:top w:val="none" w:sz="0" w:space="0" w:color="auto"/>
        <w:left w:val="none" w:sz="0" w:space="0" w:color="auto"/>
        <w:bottom w:val="none" w:sz="0" w:space="0" w:color="auto"/>
        <w:right w:val="none" w:sz="0" w:space="0" w:color="auto"/>
      </w:divBdr>
    </w:div>
    <w:div w:id="1638531791">
      <w:bodyDiv w:val="1"/>
      <w:marLeft w:val="0"/>
      <w:marRight w:val="0"/>
      <w:marTop w:val="0"/>
      <w:marBottom w:val="0"/>
      <w:divBdr>
        <w:top w:val="none" w:sz="0" w:space="0" w:color="auto"/>
        <w:left w:val="none" w:sz="0" w:space="0" w:color="auto"/>
        <w:bottom w:val="none" w:sz="0" w:space="0" w:color="auto"/>
        <w:right w:val="none" w:sz="0" w:space="0" w:color="auto"/>
      </w:divBdr>
    </w:div>
    <w:div w:id="1663047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angyuepku@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016/0021-8502(95)00562-5"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cot_martin@harvard.edu" TargetMode="External"/><Relationship Id="rId5" Type="http://schemas.openxmlformats.org/officeDocument/2006/relationships/webSettings" Target="webSettings.xml"/><Relationship Id="rId10" Type="http://schemas.openxmlformats.org/officeDocument/2006/relationships/hyperlink" Target="mailto:zhaohenggong@fas.harvard.edu" TargetMode="External"/><Relationship Id="rId4" Type="http://schemas.openxmlformats.org/officeDocument/2006/relationships/settings" Target="settings.xml"/><Relationship Id="rId9" Type="http://schemas.openxmlformats.org/officeDocument/2006/relationships/hyperlink" Target="mailto:pengfeiliu@fas.harvard.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97E54F-1C4F-453F-8F8F-6BCB897226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8098</Words>
  <Characters>46160</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APM Measured Shape Factor Change of α-pinene SOM and Its Dependence on Relative Humidity</vt:lpstr>
    </vt:vector>
  </TitlesOfParts>
  <Manager/>
  <Company/>
  <LinksUpToDate>false</LinksUpToDate>
  <CharactersWithSpaces>54150</CharactersWithSpaces>
  <SharedDoc>false</SharedDoc>
  <HLinks>
    <vt:vector size="192" baseType="variant">
      <vt:variant>
        <vt:i4>4194315</vt:i4>
      </vt:variant>
      <vt:variant>
        <vt:i4>201</vt:i4>
      </vt:variant>
      <vt:variant>
        <vt:i4>0</vt:i4>
      </vt:variant>
      <vt:variant>
        <vt:i4>5</vt:i4>
      </vt:variant>
      <vt:variant>
        <vt:lpwstr/>
      </vt:variant>
      <vt:variant>
        <vt:lpwstr>_ENREF_14</vt:lpwstr>
      </vt:variant>
      <vt:variant>
        <vt:i4>4718603</vt:i4>
      </vt:variant>
      <vt:variant>
        <vt:i4>197</vt:i4>
      </vt:variant>
      <vt:variant>
        <vt:i4>0</vt:i4>
      </vt:variant>
      <vt:variant>
        <vt:i4>5</vt:i4>
      </vt:variant>
      <vt:variant>
        <vt:lpwstr/>
      </vt:variant>
      <vt:variant>
        <vt:lpwstr>_ENREF_9</vt:lpwstr>
      </vt:variant>
      <vt:variant>
        <vt:i4>4784139</vt:i4>
      </vt:variant>
      <vt:variant>
        <vt:i4>194</vt:i4>
      </vt:variant>
      <vt:variant>
        <vt:i4>0</vt:i4>
      </vt:variant>
      <vt:variant>
        <vt:i4>5</vt:i4>
      </vt:variant>
      <vt:variant>
        <vt:lpwstr/>
      </vt:variant>
      <vt:variant>
        <vt:lpwstr>_ENREF_8</vt:lpwstr>
      </vt:variant>
      <vt:variant>
        <vt:i4>4521995</vt:i4>
      </vt:variant>
      <vt:variant>
        <vt:i4>181</vt:i4>
      </vt:variant>
      <vt:variant>
        <vt:i4>0</vt:i4>
      </vt:variant>
      <vt:variant>
        <vt:i4>5</vt:i4>
      </vt:variant>
      <vt:variant>
        <vt:lpwstr/>
      </vt:variant>
      <vt:variant>
        <vt:lpwstr>_ENREF_4</vt:lpwstr>
      </vt:variant>
      <vt:variant>
        <vt:i4>4521995</vt:i4>
      </vt:variant>
      <vt:variant>
        <vt:i4>175</vt:i4>
      </vt:variant>
      <vt:variant>
        <vt:i4>0</vt:i4>
      </vt:variant>
      <vt:variant>
        <vt:i4>5</vt:i4>
      </vt:variant>
      <vt:variant>
        <vt:lpwstr/>
      </vt:variant>
      <vt:variant>
        <vt:lpwstr>_ENREF_4</vt:lpwstr>
      </vt:variant>
      <vt:variant>
        <vt:i4>4653067</vt:i4>
      </vt:variant>
      <vt:variant>
        <vt:i4>168</vt:i4>
      </vt:variant>
      <vt:variant>
        <vt:i4>0</vt:i4>
      </vt:variant>
      <vt:variant>
        <vt:i4>5</vt:i4>
      </vt:variant>
      <vt:variant>
        <vt:lpwstr/>
      </vt:variant>
      <vt:variant>
        <vt:lpwstr>_ENREF_6</vt:lpwstr>
      </vt:variant>
      <vt:variant>
        <vt:i4>4521995</vt:i4>
      </vt:variant>
      <vt:variant>
        <vt:i4>165</vt:i4>
      </vt:variant>
      <vt:variant>
        <vt:i4>0</vt:i4>
      </vt:variant>
      <vt:variant>
        <vt:i4>5</vt:i4>
      </vt:variant>
      <vt:variant>
        <vt:lpwstr/>
      </vt:variant>
      <vt:variant>
        <vt:lpwstr>_ENREF_4</vt:lpwstr>
      </vt:variant>
      <vt:variant>
        <vt:i4>4194315</vt:i4>
      </vt:variant>
      <vt:variant>
        <vt:i4>152</vt:i4>
      </vt:variant>
      <vt:variant>
        <vt:i4>0</vt:i4>
      </vt:variant>
      <vt:variant>
        <vt:i4>5</vt:i4>
      </vt:variant>
      <vt:variant>
        <vt:lpwstr/>
      </vt:variant>
      <vt:variant>
        <vt:lpwstr>_ENREF_1</vt:lpwstr>
      </vt:variant>
      <vt:variant>
        <vt:i4>4390923</vt:i4>
      </vt:variant>
      <vt:variant>
        <vt:i4>143</vt:i4>
      </vt:variant>
      <vt:variant>
        <vt:i4>0</vt:i4>
      </vt:variant>
      <vt:variant>
        <vt:i4>5</vt:i4>
      </vt:variant>
      <vt:variant>
        <vt:lpwstr/>
      </vt:variant>
      <vt:variant>
        <vt:lpwstr>_ENREF_26</vt:lpwstr>
      </vt:variant>
      <vt:variant>
        <vt:i4>4390923</vt:i4>
      </vt:variant>
      <vt:variant>
        <vt:i4>139</vt:i4>
      </vt:variant>
      <vt:variant>
        <vt:i4>0</vt:i4>
      </vt:variant>
      <vt:variant>
        <vt:i4>5</vt:i4>
      </vt:variant>
      <vt:variant>
        <vt:lpwstr/>
      </vt:variant>
      <vt:variant>
        <vt:lpwstr>_ENREF_25</vt:lpwstr>
      </vt:variant>
      <vt:variant>
        <vt:i4>4390923</vt:i4>
      </vt:variant>
      <vt:variant>
        <vt:i4>136</vt:i4>
      </vt:variant>
      <vt:variant>
        <vt:i4>0</vt:i4>
      </vt:variant>
      <vt:variant>
        <vt:i4>5</vt:i4>
      </vt:variant>
      <vt:variant>
        <vt:lpwstr/>
      </vt:variant>
      <vt:variant>
        <vt:lpwstr>_ENREF_24</vt:lpwstr>
      </vt:variant>
      <vt:variant>
        <vt:i4>4390923</vt:i4>
      </vt:variant>
      <vt:variant>
        <vt:i4>123</vt:i4>
      </vt:variant>
      <vt:variant>
        <vt:i4>0</vt:i4>
      </vt:variant>
      <vt:variant>
        <vt:i4>5</vt:i4>
      </vt:variant>
      <vt:variant>
        <vt:lpwstr/>
      </vt:variant>
      <vt:variant>
        <vt:lpwstr>_ENREF_23</vt:lpwstr>
      </vt:variant>
      <vt:variant>
        <vt:i4>4390923</vt:i4>
      </vt:variant>
      <vt:variant>
        <vt:i4>117</vt:i4>
      </vt:variant>
      <vt:variant>
        <vt:i4>0</vt:i4>
      </vt:variant>
      <vt:variant>
        <vt:i4>5</vt:i4>
      </vt:variant>
      <vt:variant>
        <vt:lpwstr/>
      </vt:variant>
      <vt:variant>
        <vt:lpwstr>_ENREF_22</vt:lpwstr>
      </vt:variant>
      <vt:variant>
        <vt:i4>4390923</vt:i4>
      </vt:variant>
      <vt:variant>
        <vt:i4>113</vt:i4>
      </vt:variant>
      <vt:variant>
        <vt:i4>0</vt:i4>
      </vt:variant>
      <vt:variant>
        <vt:i4>5</vt:i4>
      </vt:variant>
      <vt:variant>
        <vt:lpwstr/>
      </vt:variant>
      <vt:variant>
        <vt:lpwstr>_ENREF_21</vt:lpwstr>
      </vt:variant>
      <vt:variant>
        <vt:i4>4390923</vt:i4>
      </vt:variant>
      <vt:variant>
        <vt:i4>110</vt:i4>
      </vt:variant>
      <vt:variant>
        <vt:i4>0</vt:i4>
      </vt:variant>
      <vt:variant>
        <vt:i4>5</vt:i4>
      </vt:variant>
      <vt:variant>
        <vt:lpwstr/>
      </vt:variant>
      <vt:variant>
        <vt:lpwstr>_ENREF_20</vt:lpwstr>
      </vt:variant>
      <vt:variant>
        <vt:i4>4194315</vt:i4>
      </vt:variant>
      <vt:variant>
        <vt:i4>102</vt:i4>
      </vt:variant>
      <vt:variant>
        <vt:i4>0</vt:i4>
      </vt:variant>
      <vt:variant>
        <vt:i4>5</vt:i4>
      </vt:variant>
      <vt:variant>
        <vt:lpwstr/>
      </vt:variant>
      <vt:variant>
        <vt:lpwstr>_ENREF_19</vt:lpwstr>
      </vt:variant>
      <vt:variant>
        <vt:i4>4194315</vt:i4>
      </vt:variant>
      <vt:variant>
        <vt:i4>99</vt:i4>
      </vt:variant>
      <vt:variant>
        <vt:i4>0</vt:i4>
      </vt:variant>
      <vt:variant>
        <vt:i4>5</vt:i4>
      </vt:variant>
      <vt:variant>
        <vt:lpwstr/>
      </vt:variant>
      <vt:variant>
        <vt:lpwstr>_ENREF_15</vt:lpwstr>
      </vt:variant>
      <vt:variant>
        <vt:i4>4194315</vt:i4>
      </vt:variant>
      <vt:variant>
        <vt:i4>83</vt:i4>
      </vt:variant>
      <vt:variant>
        <vt:i4>0</vt:i4>
      </vt:variant>
      <vt:variant>
        <vt:i4>5</vt:i4>
      </vt:variant>
      <vt:variant>
        <vt:lpwstr/>
      </vt:variant>
      <vt:variant>
        <vt:lpwstr>_ENREF_17</vt:lpwstr>
      </vt:variant>
      <vt:variant>
        <vt:i4>4194315</vt:i4>
      </vt:variant>
      <vt:variant>
        <vt:i4>79</vt:i4>
      </vt:variant>
      <vt:variant>
        <vt:i4>0</vt:i4>
      </vt:variant>
      <vt:variant>
        <vt:i4>5</vt:i4>
      </vt:variant>
      <vt:variant>
        <vt:lpwstr/>
      </vt:variant>
      <vt:variant>
        <vt:lpwstr>_ENREF_17</vt:lpwstr>
      </vt:variant>
      <vt:variant>
        <vt:i4>4194315</vt:i4>
      </vt:variant>
      <vt:variant>
        <vt:i4>76</vt:i4>
      </vt:variant>
      <vt:variant>
        <vt:i4>0</vt:i4>
      </vt:variant>
      <vt:variant>
        <vt:i4>5</vt:i4>
      </vt:variant>
      <vt:variant>
        <vt:lpwstr/>
      </vt:variant>
      <vt:variant>
        <vt:lpwstr>_ENREF_16</vt:lpwstr>
      </vt:variant>
      <vt:variant>
        <vt:i4>4194315</vt:i4>
      </vt:variant>
      <vt:variant>
        <vt:i4>66</vt:i4>
      </vt:variant>
      <vt:variant>
        <vt:i4>0</vt:i4>
      </vt:variant>
      <vt:variant>
        <vt:i4>5</vt:i4>
      </vt:variant>
      <vt:variant>
        <vt:lpwstr/>
      </vt:variant>
      <vt:variant>
        <vt:lpwstr>_ENREF_15</vt:lpwstr>
      </vt:variant>
      <vt:variant>
        <vt:i4>4194315</vt:i4>
      </vt:variant>
      <vt:variant>
        <vt:i4>60</vt:i4>
      </vt:variant>
      <vt:variant>
        <vt:i4>0</vt:i4>
      </vt:variant>
      <vt:variant>
        <vt:i4>5</vt:i4>
      </vt:variant>
      <vt:variant>
        <vt:lpwstr/>
      </vt:variant>
      <vt:variant>
        <vt:lpwstr>_ENREF_15</vt:lpwstr>
      </vt:variant>
      <vt:variant>
        <vt:i4>4194315</vt:i4>
      </vt:variant>
      <vt:variant>
        <vt:i4>54</vt:i4>
      </vt:variant>
      <vt:variant>
        <vt:i4>0</vt:i4>
      </vt:variant>
      <vt:variant>
        <vt:i4>5</vt:i4>
      </vt:variant>
      <vt:variant>
        <vt:lpwstr/>
      </vt:variant>
      <vt:variant>
        <vt:lpwstr>_ENREF_18</vt:lpwstr>
      </vt:variant>
      <vt:variant>
        <vt:i4>4194315</vt:i4>
      </vt:variant>
      <vt:variant>
        <vt:i4>48</vt:i4>
      </vt:variant>
      <vt:variant>
        <vt:i4>0</vt:i4>
      </vt:variant>
      <vt:variant>
        <vt:i4>5</vt:i4>
      </vt:variant>
      <vt:variant>
        <vt:lpwstr/>
      </vt:variant>
      <vt:variant>
        <vt:lpwstr>_ENREF_13</vt:lpwstr>
      </vt:variant>
      <vt:variant>
        <vt:i4>4521995</vt:i4>
      </vt:variant>
      <vt:variant>
        <vt:i4>42</vt:i4>
      </vt:variant>
      <vt:variant>
        <vt:i4>0</vt:i4>
      </vt:variant>
      <vt:variant>
        <vt:i4>5</vt:i4>
      </vt:variant>
      <vt:variant>
        <vt:lpwstr/>
      </vt:variant>
      <vt:variant>
        <vt:lpwstr>_ENREF_4</vt:lpwstr>
      </vt:variant>
      <vt:variant>
        <vt:i4>4194315</vt:i4>
      </vt:variant>
      <vt:variant>
        <vt:i4>34</vt:i4>
      </vt:variant>
      <vt:variant>
        <vt:i4>0</vt:i4>
      </vt:variant>
      <vt:variant>
        <vt:i4>5</vt:i4>
      </vt:variant>
      <vt:variant>
        <vt:lpwstr/>
      </vt:variant>
      <vt:variant>
        <vt:lpwstr>_ENREF_10</vt:lpwstr>
      </vt:variant>
      <vt:variant>
        <vt:i4>4718603</vt:i4>
      </vt:variant>
      <vt:variant>
        <vt:i4>30</vt:i4>
      </vt:variant>
      <vt:variant>
        <vt:i4>0</vt:i4>
      </vt:variant>
      <vt:variant>
        <vt:i4>5</vt:i4>
      </vt:variant>
      <vt:variant>
        <vt:lpwstr/>
      </vt:variant>
      <vt:variant>
        <vt:lpwstr>_ENREF_9</vt:lpwstr>
      </vt:variant>
      <vt:variant>
        <vt:i4>4784139</vt:i4>
      </vt:variant>
      <vt:variant>
        <vt:i4>27</vt:i4>
      </vt:variant>
      <vt:variant>
        <vt:i4>0</vt:i4>
      </vt:variant>
      <vt:variant>
        <vt:i4>5</vt:i4>
      </vt:variant>
      <vt:variant>
        <vt:lpwstr/>
      </vt:variant>
      <vt:variant>
        <vt:lpwstr>_ENREF_8</vt:lpwstr>
      </vt:variant>
      <vt:variant>
        <vt:i4>4521995</vt:i4>
      </vt:variant>
      <vt:variant>
        <vt:i4>17</vt:i4>
      </vt:variant>
      <vt:variant>
        <vt:i4>0</vt:i4>
      </vt:variant>
      <vt:variant>
        <vt:i4>5</vt:i4>
      </vt:variant>
      <vt:variant>
        <vt:lpwstr/>
      </vt:variant>
      <vt:variant>
        <vt:lpwstr>_ENREF_4</vt:lpwstr>
      </vt:variant>
      <vt:variant>
        <vt:i4>4587531</vt:i4>
      </vt:variant>
      <vt:variant>
        <vt:i4>13</vt:i4>
      </vt:variant>
      <vt:variant>
        <vt:i4>0</vt:i4>
      </vt:variant>
      <vt:variant>
        <vt:i4>5</vt:i4>
      </vt:variant>
      <vt:variant>
        <vt:lpwstr/>
      </vt:variant>
      <vt:variant>
        <vt:lpwstr>_ENREF_7</vt:lpwstr>
      </vt:variant>
      <vt:variant>
        <vt:i4>4653067</vt:i4>
      </vt:variant>
      <vt:variant>
        <vt:i4>10</vt:i4>
      </vt:variant>
      <vt:variant>
        <vt:i4>0</vt:i4>
      </vt:variant>
      <vt:variant>
        <vt:i4>5</vt:i4>
      </vt:variant>
      <vt:variant>
        <vt:lpwstr/>
      </vt:variant>
      <vt:variant>
        <vt:lpwstr>_ENREF_6</vt:lpwstr>
      </vt:variant>
      <vt:variant>
        <vt:i4>5570628</vt:i4>
      </vt:variant>
      <vt:variant>
        <vt:i4>0</vt:i4>
      </vt:variant>
      <vt:variant>
        <vt:i4>0</vt:i4>
      </vt:variant>
      <vt:variant>
        <vt:i4>5</vt:i4>
      </vt:variant>
      <vt:variant>
        <vt:lpwstr>mailto:scot_martin@harvard.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M Measured Shape Factor Change of α-pinene SOM and Its Dependence on Relative Humidity</dc:title>
  <dc:creator/>
  <cp:lastModifiedBy/>
  <cp:revision>1</cp:revision>
  <cp:lastPrinted>2014-11-26T04:21:00Z</cp:lastPrinted>
  <dcterms:created xsi:type="dcterms:W3CDTF">2018-07-05T17:06:00Z</dcterms:created>
  <dcterms:modified xsi:type="dcterms:W3CDTF">2018-10-23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